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bookmarkStart w:id="0" w:name="_Hlk98276009"/>
      <w:bookmarkEnd w:id="0"/>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3A1F4192"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00893E98" w:rsidRPr="00893E98">
                              <w:rPr>
                                <w:rFonts w:ascii="Palatino Linotype" w:hAnsi="Palatino Linotype"/>
                                <w:highlight w:val="yellow"/>
                              </w:rPr>
                              <w:t>26.03.202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3A1F4192"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00893E98" w:rsidRPr="00893E98">
                        <w:rPr>
                          <w:rFonts w:ascii="Palatino Linotype" w:hAnsi="Palatino Linotype"/>
                          <w:highlight w:val="yellow"/>
                        </w:rPr>
                        <w:t>26.03.2022</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1C712A2F" w14:textId="423D4A65" w:rsidR="0056552F"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8674028" w:history="1">
            <w:r w:rsidR="0056552F" w:rsidRPr="00AE2CAA">
              <w:rPr>
                <w:rStyle w:val="Hyperlink"/>
                <w:rFonts w:eastAsiaTheme="majorEastAsia"/>
                <w:noProof/>
              </w:rPr>
              <w:t>1</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Introduction</w:t>
            </w:r>
            <w:r w:rsidR="0056552F">
              <w:rPr>
                <w:noProof/>
                <w:webHidden/>
              </w:rPr>
              <w:tab/>
            </w:r>
            <w:r w:rsidR="0056552F">
              <w:rPr>
                <w:noProof/>
                <w:webHidden/>
              </w:rPr>
              <w:fldChar w:fldCharType="begin"/>
            </w:r>
            <w:r w:rsidR="0056552F">
              <w:rPr>
                <w:noProof/>
                <w:webHidden/>
              </w:rPr>
              <w:instrText xml:space="preserve"> PAGEREF _Toc98674028 \h </w:instrText>
            </w:r>
            <w:r w:rsidR="0056552F">
              <w:rPr>
                <w:noProof/>
                <w:webHidden/>
              </w:rPr>
            </w:r>
            <w:r w:rsidR="0056552F">
              <w:rPr>
                <w:noProof/>
                <w:webHidden/>
              </w:rPr>
              <w:fldChar w:fldCharType="separate"/>
            </w:r>
            <w:r w:rsidR="0056552F">
              <w:rPr>
                <w:noProof/>
                <w:webHidden/>
              </w:rPr>
              <w:t>8</w:t>
            </w:r>
            <w:r w:rsidR="0056552F">
              <w:rPr>
                <w:noProof/>
                <w:webHidden/>
              </w:rPr>
              <w:fldChar w:fldCharType="end"/>
            </w:r>
          </w:hyperlink>
        </w:p>
        <w:p w14:paraId="3C6C117C" w14:textId="44BCFC46" w:rsidR="0056552F" w:rsidRDefault="00AD1010">
          <w:pPr>
            <w:pStyle w:val="Verzeichnis1"/>
            <w:rPr>
              <w:rFonts w:asciiTheme="minorHAnsi" w:eastAsiaTheme="minorEastAsia" w:hAnsiTheme="minorHAnsi" w:cstheme="minorBidi"/>
              <w:b w:val="0"/>
              <w:noProof/>
              <w:sz w:val="22"/>
              <w:szCs w:val="22"/>
              <w:lang w:eastAsia="en-GB"/>
            </w:rPr>
          </w:pPr>
          <w:hyperlink w:anchor="_Toc98674029" w:history="1">
            <w:r w:rsidR="0056552F" w:rsidRPr="00AE2CAA">
              <w:rPr>
                <w:rStyle w:val="Hyperlink"/>
                <w:rFonts w:eastAsiaTheme="majorEastAsia"/>
                <w:noProof/>
              </w:rPr>
              <w:t>2</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Related Work</w:t>
            </w:r>
            <w:r w:rsidR="0056552F">
              <w:rPr>
                <w:noProof/>
                <w:webHidden/>
              </w:rPr>
              <w:tab/>
            </w:r>
            <w:r w:rsidR="0056552F">
              <w:rPr>
                <w:noProof/>
                <w:webHidden/>
              </w:rPr>
              <w:fldChar w:fldCharType="begin"/>
            </w:r>
            <w:r w:rsidR="0056552F">
              <w:rPr>
                <w:noProof/>
                <w:webHidden/>
              </w:rPr>
              <w:instrText xml:space="preserve"> PAGEREF _Toc98674029 \h </w:instrText>
            </w:r>
            <w:r w:rsidR="0056552F">
              <w:rPr>
                <w:noProof/>
                <w:webHidden/>
              </w:rPr>
            </w:r>
            <w:r w:rsidR="0056552F">
              <w:rPr>
                <w:noProof/>
                <w:webHidden/>
              </w:rPr>
              <w:fldChar w:fldCharType="separate"/>
            </w:r>
            <w:r w:rsidR="0056552F">
              <w:rPr>
                <w:noProof/>
                <w:webHidden/>
              </w:rPr>
              <w:t>11</w:t>
            </w:r>
            <w:r w:rsidR="0056552F">
              <w:rPr>
                <w:noProof/>
                <w:webHidden/>
              </w:rPr>
              <w:fldChar w:fldCharType="end"/>
            </w:r>
          </w:hyperlink>
        </w:p>
        <w:p w14:paraId="18E795AB" w14:textId="6A98684A" w:rsidR="0056552F" w:rsidRDefault="00AD101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30" w:history="1">
            <w:r w:rsidR="0056552F" w:rsidRPr="00AE2CAA">
              <w:rPr>
                <w:rStyle w:val="Hyperlink"/>
                <w:rFonts w:eastAsiaTheme="majorEastAsia"/>
                <w:noProof/>
              </w:rPr>
              <w:t>2.1</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Conversational Artificial Intelligence</w:t>
            </w:r>
            <w:r w:rsidR="0056552F">
              <w:rPr>
                <w:noProof/>
                <w:webHidden/>
              </w:rPr>
              <w:tab/>
            </w:r>
            <w:r w:rsidR="0056552F">
              <w:rPr>
                <w:noProof/>
                <w:webHidden/>
              </w:rPr>
              <w:fldChar w:fldCharType="begin"/>
            </w:r>
            <w:r w:rsidR="0056552F">
              <w:rPr>
                <w:noProof/>
                <w:webHidden/>
              </w:rPr>
              <w:instrText xml:space="preserve"> PAGEREF _Toc98674030 \h </w:instrText>
            </w:r>
            <w:r w:rsidR="0056552F">
              <w:rPr>
                <w:noProof/>
                <w:webHidden/>
              </w:rPr>
            </w:r>
            <w:r w:rsidR="0056552F">
              <w:rPr>
                <w:noProof/>
                <w:webHidden/>
              </w:rPr>
              <w:fldChar w:fldCharType="separate"/>
            </w:r>
            <w:r w:rsidR="0056552F">
              <w:rPr>
                <w:noProof/>
                <w:webHidden/>
              </w:rPr>
              <w:t>11</w:t>
            </w:r>
            <w:r w:rsidR="0056552F">
              <w:rPr>
                <w:noProof/>
                <w:webHidden/>
              </w:rPr>
              <w:fldChar w:fldCharType="end"/>
            </w:r>
          </w:hyperlink>
        </w:p>
        <w:p w14:paraId="07658FE0" w14:textId="10CF9DA2" w:rsidR="0056552F" w:rsidRDefault="00AD101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1" w:history="1">
            <w:r w:rsidR="0056552F" w:rsidRPr="00AE2CAA">
              <w:rPr>
                <w:rStyle w:val="Hyperlink"/>
                <w:rFonts w:eastAsiaTheme="majorEastAsia"/>
                <w:noProof/>
              </w:rPr>
              <w:t>2.1.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Introduction</w:t>
            </w:r>
            <w:r w:rsidR="0056552F">
              <w:rPr>
                <w:noProof/>
                <w:webHidden/>
              </w:rPr>
              <w:tab/>
            </w:r>
            <w:r w:rsidR="0056552F">
              <w:rPr>
                <w:noProof/>
                <w:webHidden/>
              </w:rPr>
              <w:fldChar w:fldCharType="begin"/>
            </w:r>
            <w:r w:rsidR="0056552F">
              <w:rPr>
                <w:noProof/>
                <w:webHidden/>
              </w:rPr>
              <w:instrText xml:space="preserve"> PAGEREF _Toc98674031 \h </w:instrText>
            </w:r>
            <w:r w:rsidR="0056552F">
              <w:rPr>
                <w:noProof/>
                <w:webHidden/>
              </w:rPr>
            </w:r>
            <w:r w:rsidR="0056552F">
              <w:rPr>
                <w:noProof/>
                <w:webHidden/>
              </w:rPr>
              <w:fldChar w:fldCharType="separate"/>
            </w:r>
            <w:r w:rsidR="0056552F">
              <w:rPr>
                <w:noProof/>
                <w:webHidden/>
              </w:rPr>
              <w:t>11</w:t>
            </w:r>
            <w:r w:rsidR="0056552F">
              <w:rPr>
                <w:noProof/>
                <w:webHidden/>
              </w:rPr>
              <w:fldChar w:fldCharType="end"/>
            </w:r>
          </w:hyperlink>
        </w:p>
        <w:p w14:paraId="5E4D342D" w14:textId="0F2950E7" w:rsidR="0056552F" w:rsidRDefault="00AD101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2" w:history="1">
            <w:r w:rsidR="0056552F" w:rsidRPr="00AE2CAA">
              <w:rPr>
                <w:rStyle w:val="Hyperlink"/>
                <w:rFonts w:eastAsiaTheme="majorEastAsia"/>
                <w:noProof/>
              </w:rPr>
              <w:t>2.1.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Inner Workings</w:t>
            </w:r>
            <w:r w:rsidR="0056552F">
              <w:rPr>
                <w:noProof/>
                <w:webHidden/>
              </w:rPr>
              <w:tab/>
            </w:r>
            <w:r w:rsidR="0056552F">
              <w:rPr>
                <w:noProof/>
                <w:webHidden/>
              </w:rPr>
              <w:fldChar w:fldCharType="begin"/>
            </w:r>
            <w:r w:rsidR="0056552F">
              <w:rPr>
                <w:noProof/>
                <w:webHidden/>
              </w:rPr>
              <w:instrText xml:space="preserve"> PAGEREF _Toc98674032 \h </w:instrText>
            </w:r>
            <w:r w:rsidR="0056552F">
              <w:rPr>
                <w:noProof/>
                <w:webHidden/>
              </w:rPr>
            </w:r>
            <w:r w:rsidR="0056552F">
              <w:rPr>
                <w:noProof/>
                <w:webHidden/>
              </w:rPr>
              <w:fldChar w:fldCharType="separate"/>
            </w:r>
            <w:r w:rsidR="0056552F">
              <w:rPr>
                <w:noProof/>
                <w:webHidden/>
              </w:rPr>
              <w:t>13</w:t>
            </w:r>
            <w:r w:rsidR="0056552F">
              <w:rPr>
                <w:noProof/>
                <w:webHidden/>
              </w:rPr>
              <w:fldChar w:fldCharType="end"/>
            </w:r>
          </w:hyperlink>
        </w:p>
        <w:p w14:paraId="52D79E34" w14:textId="2BFB3816" w:rsidR="0056552F" w:rsidRDefault="00AD101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3" w:history="1">
            <w:r w:rsidR="0056552F" w:rsidRPr="00AE2CAA">
              <w:rPr>
                <w:rStyle w:val="Hyperlink"/>
                <w:rFonts w:eastAsiaTheme="majorEastAsia"/>
                <w:noProof/>
              </w:rPr>
              <w:t>2.1.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Application in the Cooking Domain</w:t>
            </w:r>
            <w:r w:rsidR="0056552F">
              <w:rPr>
                <w:noProof/>
                <w:webHidden/>
              </w:rPr>
              <w:tab/>
            </w:r>
            <w:r w:rsidR="0056552F">
              <w:rPr>
                <w:noProof/>
                <w:webHidden/>
              </w:rPr>
              <w:fldChar w:fldCharType="begin"/>
            </w:r>
            <w:r w:rsidR="0056552F">
              <w:rPr>
                <w:noProof/>
                <w:webHidden/>
              </w:rPr>
              <w:instrText xml:space="preserve"> PAGEREF _Toc98674033 \h </w:instrText>
            </w:r>
            <w:r w:rsidR="0056552F">
              <w:rPr>
                <w:noProof/>
                <w:webHidden/>
              </w:rPr>
            </w:r>
            <w:r w:rsidR="0056552F">
              <w:rPr>
                <w:noProof/>
                <w:webHidden/>
              </w:rPr>
              <w:fldChar w:fldCharType="separate"/>
            </w:r>
            <w:r w:rsidR="0056552F">
              <w:rPr>
                <w:noProof/>
                <w:webHidden/>
              </w:rPr>
              <w:t>14</w:t>
            </w:r>
            <w:r w:rsidR="0056552F">
              <w:rPr>
                <w:noProof/>
                <w:webHidden/>
              </w:rPr>
              <w:fldChar w:fldCharType="end"/>
            </w:r>
          </w:hyperlink>
        </w:p>
        <w:p w14:paraId="34DD1465" w14:textId="4FC3E4CE" w:rsidR="0056552F" w:rsidRDefault="00AD101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34" w:history="1">
            <w:r w:rsidR="0056552F" w:rsidRPr="00AE2CAA">
              <w:rPr>
                <w:rStyle w:val="Hyperlink"/>
                <w:rFonts w:eastAsiaTheme="majorEastAsia"/>
                <w:noProof/>
              </w:rPr>
              <w:t>2.2</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Language Processing with Deep Neural Networks</w:t>
            </w:r>
            <w:r w:rsidR="0056552F">
              <w:rPr>
                <w:noProof/>
                <w:webHidden/>
              </w:rPr>
              <w:tab/>
            </w:r>
            <w:r w:rsidR="0056552F">
              <w:rPr>
                <w:noProof/>
                <w:webHidden/>
              </w:rPr>
              <w:fldChar w:fldCharType="begin"/>
            </w:r>
            <w:r w:rsidR="0056552F">
              <w:rPr>
                <w:noProof/>
                <w:webHidden/>
              </w:rPr>
              <w:instrText xml:space="preserve"> PAGEREF _Toc98674034 \h </w:instrText>
            </w:r>
            <w:r w:rsidR="0056552F">
              <w:rPr>
                <w:noProof/>
                <w:webHidden/>
              </w:rPr>
            </w:r>
            <w:r w:rsidR="0056552F">
              <w:rPr>
                <w:noProof/>
                <w:webHidden/>
              </w:rPr>
              <w:fldChar w:fldCharType="separate"/>
            </w:r>
            <w:r w:rsidR="0056552F">
              <w:rPr>
                <w:noProof/>
                <w:webHidden/>
              </w:rPr>
              <w:t>16</w:t>
            </w:r>
            <w:r w:rsidR="0056552F">
              <w:rPr>
                <w:noProof/>
                <w:webHidden/>
              </w:rPr>
              <w:fldChar w:fldCharType="end"/>
            </w:r>
          </w:hyperlink>
        </w:p>
        <w:p w14:paraId="206448ED" w14:textId="2D8CE794" w:rsidR="0056552F" w:rsidRDefault="00AD101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5" w:history="1">
            <w:r w:rsidR="0056552F" w:rsidRPr="00AE2CAA">
              <w:rPr>
                <w:rStyle w:val="Hyperlink"/>
                <w:rFonts w:eastAsiaTheme="majorEastAsia"/>
                <w:noProof/>
              </w:rPr>
              <w:t>2.2.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Word Embeddings</w:t>
            </w:r>
            <w:r w:rsidR="0056552F">
              <w:rPr>
                <w:noProof/>
                <w:webHidden/>
              </w:rPr>
              <w:tab/>
            </w:r>
            <w:r w:rsidR="0056552F">
              <w:rPr>
                <w:noProof/>
                <w:webHidden/>
              </w:rPr>
              <w:fldChar w:fldCharType="begin"/>
            </w:r>
            <w:r w:rsidR="0056552F">
              <w:rPr>
                <w:noProof/>
                <w:webHidden/>
              </w:rPr>
              <w:instrText xml:space="preserve"> PAGEREF _Toc98674035 \h </w:instrText>
            </w:r>
            <w:r w:rsidR="0056552F">
              <w:rPr>
                <w:noProof/>
                <w:webHidden/>
              </w:rPr>
            </w:r>
            <w:r w:rsidR="0056552F">
              <w:rPr>
                <w:noProof/>
                <w:webHidden/>
              </w:rPr>
              <w:fldChar w:fldCharType="separate"/>
            </w:r>
            <w:r w:rsidR="0056552F">
              <w:rPr>
                <w:noProof/>
                <w:webHidden/>
              </w:rPr>
              <w:t>17</w:t>
            </w:r>
            <w:r w:rsidR="0056552F">
              <w:rPr>
                <w:noProof/>
                <w:webHidden/>
              </w:rPr>
              <w:fldChar w:fldCharType="end"/>
            </w:r>
          </w:hyperlink>
        </w:p>
        <w:p w14:paraId="424E6498" w14:textId="6C861DB4" w:rsidR="0056552F" w:rsidRDefault="00AD101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6" w:history="1">
            <w:r w:rsidR="0056552F" w:rsidRPr="00AE2CAA">
              <w:rPr>
                <w:rStyle w:val="Hyperlink"/>
                <w:rFonts w:eastAsiaTheme="majorEastAsia"/>
                <w:noProof/>
              </w:rPr>
              <w:t>2.2.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Artificial Neural Networks</w:t>
            </w:r>
            <w:r w:rsidR="0056552F">
              <w:rPr>
                <w:noProof/>
                <w:webHidden/>
              </w:rPr>
              <w:tab/>
            </w:r>
            <w:r w:rsidR="0056552F">
              <w:rPr>
                <w:noProof/>
                <w:webHidden/>
              </w:rPr>
              <w:fldChar w:fldCharType="begin"/>
            </w:r>
            <w:r w:rsidR="0056552F">
              <w:rPr>
                <w:noProof/>
                <w:webHidden/>
              </w:rPr>
              <w:instrText xml:space="preserve"> PAGEREF _Toc98674036 \h </w:instrText>
            </w:r>
            <w:r w:rsidR="0056552F">
              <w:rPr>
                <w:noProof/>
                <w:webHidden/>
              </w:rPr>
            </w:r>
            <w:r w:rsidR="0056552F">
              <w:rPr>
                <w:noProof/>
                <w:webHidden/>
              </w:rPr>
              <w:fldChar w:fldCharType="separate"/>
            </w:r>
            <w:r w:rsidR="0056552F">
              <w:rPr>
                <w:noProof/>
                <w:webHidden/>
              </w:rPr>
              <w:t>19</w:t>
            </w:r>
            <w:r w:rsidR="0056552F">
              <w:rPr>
                <w:noProof/>
                <w:webHidden/>
              </w:rPr>
              <w:fldChar w:fldCharType="end"/>
            </w:r>
          </w:hyperlink>
        </w:p>
        <w:p w14:paraId="5475F369" w14:textId="33679179" w:rsidR="0056552F" w:rsidRDefault="00AD101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7" w:history="1">
            <w:r w:rsidR="0056552F" w:rsidRPr="00AE2CAA">
              <w:rPr>
                <w:rStyle w:val="Hyperlink"/>
                <w:rFonts w:eastAsiaTheme="majorEastAsia"/>
                <w:noProof/>
              </w:rPr>
              <w:t>2.2.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Recurrent Neural Networks</w:t>
            </w:r>
            <w:r w:rsidR="0056552F">
              <w:rPr>
                <w:noProof/>
                <w:webHidden/>
              </w:rPr>
              <w:tab/>
            </w:r>
            <w:r w:rsidR="0056552F">
              <w:rPr>
                <w:noProof/>
                <w:webHidden/>
              </w:rPr>
              <w:fldChar w:fldCharType="begin"/>
            </w:r>
            <w:r w:rsidR="0056552F">
              <w:rPr>
                <w:noProof/>
                <w:webHidden/>
              </w:rPr>
              <w:instrText xml:space="preserve"> PAGEREF _Toc98674037 \h </w:instrText>
            </w:r>
            <w:r w:rsidR="0056552F">
              <w:rPr>
                <w:noProof/>
                <w:webHidden/>
              </w:rPr>
            </w:r>
            <w:r w:rsidR="0056552F">
              <w:rPr>
                <w:noProof/>
                <w:webHidden/>
              </w:rPr>
              <w:fldChar w:fldCharType="separate"/>
            </w:r>
            <w:r w:rsidR="0056552F">
              <w:rPr>
                <w:noProof/>
                <w:webHidden/>
              </w:rPr>
              <w:t>21</w:t>
            </w:r>
            <w:r w:rsidR="0056552F">
              <w:rPr>
                <w:noProof/>
                <w:webHidden/>
              </w:rPr>
              <w:fldChar w:fldCharType="end"/>
            </w:r>
          </w:hyperlink>
        </w:p>
        <w:p w14:paraId="4C07D4F7" w14:textId="132ED744" w:rsidR="0056552F" w:rsidRDefault="00AD101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8" w:history="1">
            <w:r w:rsidR="0056552F" w:rsidRPr="00AE2CAA">
              <w:rPr>
                <w:rStyle w:val="Hyperlink"/>
                <w:rFonts w:eastAsiaTheme="majorEastAsia"/>
                <w:noProof/>
              </w:rPr>
              <w:t>2.2.4</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Encoder-Decoder</w:t>
            </w:r>
            <w:r w:rsidR="0056552F">
              <w:rPr>
                <w:noProof/>
                <w:webHidden/>
              </w:rPr>
              <w:tab/>
            </w:r>
            <w:r w:rsidR="0056552F">
              <w:rPr>
                <w:noProof/>
                <w:webHidden/>
              </w:rPr>
              <w:fldChar w:fldCharType="begin"/>
            </w:r>
            <w:r w:rsidR="0056552F">
              <w:rPr>
                <w:noProof/>
                <w:webHidden/>
              </w:rPr>
              <w:instrText xml:space="preserve"> PAGEREF _Toc98674038 \h </w:instrText>
            </w:r>
            <w:r w:rsidR="0056552F">
              <w:rPr>
                <w:noProof/>
                <w:webHidden/>
              </w:rPr>
            </w:r>
            <w:r w:rsidR="0056552F">
              <w:rPr>
                <w:noProof/>
                <w:webHidden/>
              </w:rPr>
              <w:fldChar w:fldCharType="separate"/>
            </w:r>
            <w:r w:rsidR="0056552F">
              <w:rPr>
                <w:noProof/>
                <w:webHidden/>
              </w:rPr>
              <w:t>23</w:t>
            </w:r>
            <w:r w:rsidR="0056552F">
              <w:rPr>
                <w:noProof/>
                <w:webHidden/>
              </w:rPr>
              <w:fldChar w:fldCharType="end"/>
            </w:r>
          </w:hyperlink>
        </w:p>
        <w:p w14:paraId="6381EF0E" w14:textId="7A380BB2" w:rsidR="0056552F" w:rsidRDefault="00AD101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9" w:history="1">
            <w:r w:rsidR="0056552F" w:rsidRPr="00AE2CAA">
              <w:rPr>
                <w:rStyle w:val="Hyperlink"/>
                <w:rFonts w:eastAsiaTheme="majorEastAsia"/>
                <w:noProof/>
              </w:rPr>
              <w:t>2.2.5</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Attention</w:t>
            </w:r>
            <w:r w:rsidR="0056552F">
              <w:rPr>
                <w:noProof/>
                <w:webHidden/>
              </w:rPr>
              <w:tab/>
            </w:r>
            <w:r w:rsidR="0056552F">
              <w:rPr>
                <w:noProof/>
                <w:webHidden/>
              </w:rPr>
              <w:fldChar w:fldCharType="begin"/>
            </w:r>
            <w:r w:rsidR="0056552F">
              <w:rPr>
                <w:noProof/>
                <w:webHidden/>
              </w:rPr>
              <w:instrText xml:space="preserve"> PAGEREF _Toc98674039 \h </w:instrText>
            </w:r>
            <w:r w:rsidR="0056552F">
              <w:rPr>
                <w:noProof/>
                <w:webHidden/>
              </w:rPr>
            </w:r>
            <w:r w:rsidR="0056552F">
              <w:rPr>
                <w:noProof/>
                <w:webHidden/>
              </w:rPr>
              <w:fldChar w:fldCharType="separate"/>
            </w:r>
            <w:r w:rsidR="0056552F">
              <w:rPr>
                <w:noProof/>
                <w:webHidden/>
              </w:rPr>
              <w:t>25</w:t>
            </w:r>
            <w:r w:rsidR="0056552F">
              <w:rPr>
                <w:noProof/>
                <w:webHidden/>
              </w:rPr>
              <w:fldChar w:fldCharType="end"/>
            </w:r>
          </w:hyperlink>
        </w:p>
        <w:p w14:paraId="0ABCD870" w14:textId="3E1B2AE9" w:rsidR="0056552F" w:rsidRDefault="00AD101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0" w:history="1">
            <w:r w:rsidR="0056552F" w:rsidRPr="00AE2CAA">
              <w:rPr>
                <w:rStyle w:val="Hyperlink"/>
                <w:rFonts w:eastAsiaTheme="majorEastAsia"/>
                <w:noProof/>
              </w:rPr>
              <w:t>2.2.6</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Transformers</w:t>
            </w:r>
            <w:r w:rsidR="0056552F">
              <w:rPr>
                <w:noProof/>
                <w:webHidden/>
              </w:rPr>
              <w:tab/>
            </w:r>
            <w:r w:rsidR="0056552F">
              <w:rPr>
                <w:noProof/>
                <w:webHidden/>
              </w:rPr>
              <w:fldChar w:fldCharType="begin"/>
            </w:r>
            <w:r w:rsidR="0056552F">
              <w:rPr>
                <w:noProof/>
                <w:webHidden/>
              </w:rPr>
              <w:instrText xml:space="preserve"> PAGEREF _Toc98674040 \h </w:instrText>
            </w:r>
            <w:r w:rsidR="0056552F">
              <w:rPr>
                <w:noProof/>
                <w:webHidden/>
              </w:rPr>
            </w:r>
            <w:r w:rsidR="0056552F">
              <w:rPr>
                <w:noProof/>
                <w:webHidden/>
              </w:rPr>
              <w:fldChar w:fldCharType="separate"/>
            </w:r>
            <w:r w:rsidR="0056552F">
              <w:rPr>
                <w:noProof/>
                <w:webHidden/>
              </w:rPr>
              <w:t>27</w:t>
            </w:r>
            <w:r w:rsidR="0056552F">
              <w:rPr>
                <w:noProof/>
                <w:webHidden/>
              </w:rPr>
              <w:fldChar w:fldCharType="end"/>
            </w:r>
          </w:hyperlink>
        </w:p>
        <w:p w14:paraId="09C7E6D4" w14:textId="44F8CAF5" w:rsidR="0056552F" w:rsidRDefault="00AD101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1" w:history="1">
            <w:r w:rsidR="0056552F" w:rsidRPr="00AE2CAA">
              <w:rPr>
                <w:rStyle w:val="Hyperlink"/>
                <w:rFonts w:eastAsiaTheme="majorEastAsia"/>
                <w:noProof/>
              </w:rPr>
              <w:t>2.2.7</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Transfer Learning</w:t>
            </w:r>
            <w:r w:rsidR="0056552F">
              <w:rPr>
                <w:noProof/>
                <w:webHidden/>
              </w:rPr>
              <w:tab/>
            </w:r>
            <w:r w:rsidR="0056552F">
              <w:rPr>
                <w:noProof/>
                <w:webHidden/>
              </w:rPr>
              <w:fldChar w:fldCharType="begin"/>
            </w:r>
            <w:r w:rsidR="0056552F">
              <w:rPr>
                <w:noProof/>
                <w:webHidden/>
              </w:rPr>
              <w:instrText xml:space="preserve"> PAGEREF _Toc98674041 \h </w:instrText>
            </w:r>
            <w:r w:rsidR="0056552F">
              <w:rPr>
                <w:noProof/>
                <w:webHidden/>
              </w:rPr>
            </w:r>
            <w:r w:rsidR="0056552F">
              <w:rPr>
                <w:noProof/>
                <w:webHidden/>
              </w:rPr>
              <w:fldChar w:fldCharType="separate"/>
            </w:r>
            <w:r w:rsidR="0056552F">
              <w:rPr>
                <w:noProof/>
                <w:webHidden/>
              </w:rPr>
              <w:t>30</w:t>
            </w:r>
            <w:r w:rsidR="0056552F">
              <w:rPr>
                <w:noProof/>
                <w:webHidden/>
              </w:rPr>
              <w:fldChar w:fldCharType="end"/>
            </w:r>
          </w:hyperlink>
        </w:p>
        <w:p w14:paraId="54EF17F3" w14:textId="7BF2615A" w:rsidR="0056552F" w:rsidRDefault="00AD101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42" w:history="1">
            <w:r w:rsidR="0056552F" w:rsidRPr="00AE2CAA">
              <w:rPr>
                <w:rStyle w:val="Hyperlink"/>
                <w:rFonts w:eastAsiaTheme="majorEastAsia"/>
                <w:noProof/>
              </w:rPr>
              <w:t>2.3</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BERT</w:t>
            </w:r>
            <w:r w:rsidR="0056552F">
              <w:rPr>
                <w:noProof/>
                <w:webHidden/>
              </w:rPr>
              <w:tab/>
            </w:r>
            <w:r w:rsidR="0056552F">
              <w:rPr>
                <w:noProof/>
                <w:webHidden/>
              </w:rPr>
              <w:fldChar w:fldCharType="begin"/>
            </w:r>
            <w:r w:rsidR="0056552F">
              <w:rPr>
                <w:noProof/>
                <w:webHidden/>
              </w:rPr>
              <w:instrText xml:space="preserve"> PAGEREF _Toc98674042 \h </w:instrText>
            </w:r>
            <w:r w:rsidR="0056552F">
              <w:rPr>
                <w:noProof/>
                <w:webHidden/>
              </w:rPr>
            </w:r>
            <w:r w:rsidR="0056552F">
              <w:rPr>
                <w:noProof/>
                <w:webHidden/>
              </w:rPr>
              <w:fldChar w:fldCharType="separate"/>
            </w:r>
            <w:r w:rsidR="0056552F">
              <w:rPr>
                <w:noProof/>
                <w:webHidden/>
              </w:rPr>
              <w:t>32</w:t>
            </w:r>
            <w:r w:rsidR="0056552F">
              <w:rPr>
                <w:noProof/>
                <w:webHidden/>
              </w:rPr>
              <w:fldChar w:fldCharType="end"/>
            </w:r>
          </w:hyperlink>
        </w:p>
        <w:p w14:paraId="7376A34F" w14:textId="06A7E3F6" w:rsidR="0056552F" w:rsidRDefault="00AD101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3" w:history="1">
            <w:r w:rsidR="0056552F" w:rsidRPr="00AE2CAA">
              <w:rPr>
                <w:rStyle w:val="Hyperlink"/>
                <w:rFonts w:eastAsiaTheme="majorEastAsia"/>
                <w:noProof/>
              </w:rPr>
              <w:t>2.3.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Inner Workings</w:t>
            </w:r>
            <w:r w:rsidR="0056552F">
              <w:rPr>
                <w:noProof/>
                <w:webHidden/>
              </w:rPr>
              <w:tab/>
            </w:r>
            <w:r w:rsidR="0056552F">
              <w:rPr>
                <w:noProof/>
                <w:webHidden/>
              </w:rPr>
              <w:fldChar w:fldCharType="begin"/>
            </w:r>
            <w:r w:rsidR="0056552F">
              <w:rPr>
                <w:noProof/>
                <w:webHidden/>
              </w:rPr>
              <w:instrText xml:space="preserve"> PAGEREF _Toc98674043 \h </w:instrText>
            </w:r>
            <w:r w:rsidR="0056552F">
              <w:rPr>
                <w:noProof/>
                <w:webHidden/>
              </w:rPr>
            </w:r>
            <w:r w:rsidR="0056552F">
              <w:rPr>
                <w:noProof/>
                <w:webHidden/>
              </w:rPr>
              <w:fldChar w:fldCharType="separate"/>
            </w:r>
            <w:r w:rsidR="0056552F">
              <w:rPr>
                <w:noProof/>
                <w:webHidden/>
              </w:rPr>
              <w:t>32</w:t>
            </w:r>
            <w:r w:rsidR="0056552F">
              <w:rPr>
                <w:noProof/>
                <w:webHidden/>
              </w:rPr>
              <w:fldChar w:fldCharType="end"/>
            </w:r>
          </w:hyperlink>
        </w:p>
        <w:p w14:paraId="29640C54" w14:textId="5FF23DC3" w:rsidR="0056552F" w:rsidRDefault="00AD101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4" w:history="1">
            <w:r w:rsidR="0056552F" w:rsidRPr="00AE2CAA">
              <w:rPr>
                <w:rStyle w:val="Hyperlink"/>
                <w:rFonts w:eastAsiaTheme="majorEastAsia"/>
                <w:noProof/>
              </w:rPr>
              <w:t>2.3.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BERT in Conversational AI</w:t>
            </w:r>
            <w:r w:rsidR="0056552F">
              <w:rPr>
                <w:noProof/>
                <w:webHidden/>
              </w:rPr>
              <w:tab/>
            </w:r>
            <w:r w:rsidR="0056552F">
              <w:rPr>
                <w:noProof/>
                <w:webHidden/>
              </w:rPr>
              <w:fldChar w:fldCharType="begin"/>
            </w:r>
            <w:r w:rsidR="0056552F">
              <w:rPr>
                <w:noProof/>
                <w:webHidden/>
              </w:rPr>
              <w:instrText xml:space="preserve"> PAGEREF _Toc98674044 \h </w:instrText>
            </w:r>
            <w:r w:rsidR="0056552F">
              <w:rPr>
                <w:noProof/>
                <w:webHidden/>
              </w:rPr>
            </w:r>
            <w:r w:rsidR="0056552F">
              <w:rPr>
                <w:noProof/>
                <w:webHidden/>
              </w:rPr>
              <w:fldChar w:fldCharType="separate"/>
            </w:r>
            <w:r w:rsidR="0056552F">
              <w:rPr>
                <w:noProof/>
                <w:webHidden/>
              </w:rPr>
              <w:t>34</w:t>
            </w:r>
            <w:r w:rsidR="0056552F">
              <w:rPr>
                <w:noProof/>
                <w:webHidden/>
              </w:rPr>
              <w:fldChar w:fldCharType="end"/>
            </w:r>
          </w:hyperlink>
        </w:p>
        <w:p w14:paraId="7E39CB74" w14:textId="6EF0A602" w:rsidR="0056552F" w:rsidRDefault="00AD101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5" w:history="1">
            <w:r w:rsidR="0056552F" w:rsidRPr="00AE2CAA">
              <w:rPr>
                <w:rStyle w:val="Hyperlink"/>
                <w:rFonts w:eastAsiaTheme="majorEastAsia"/>
                <w:noProof/>
              </w:rPr>
              <w:t>2.3.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BERT for Specific Domains</w:t>
            </w:r>
            <w:r w:rsidR="0056552F">
              <w:rPr>
                <w:noProof/>
                <w:webHidden/>
              </w:rPr>
              <w:tab/>
            </w:r>
            <w:r w:rsidR="0056552F">
              <w:rPr>
                <w:noProof/>
                <w:webHidden/>
              </w:rPr>
              <w:fldChar w:fldCharType="begin"/>
            </w:r>
            <w:r w:rsidR="0056552F">
              <w:rPr>
                <w:noProof/>
                <w:webHidden/>
              </w:rPr>
              <w:instrText xml:space="preserve"> PAGEREF _Toc98674045 \h </w:instrText>
            </w:r>
            <w:r w:rsidR="0056552F">
              <w:rPr>
                <w:noProof/>
                <w:webHidden/>
              </w:rPr>
            </w:r>
            <w:r w:rsidR="0056552F">
              <w:rPr>
                <w:noProof/>
                <w:webHidden/>
              </w:rPr>
              <w:fldChar w:fldCharType="separate"/>
            </w:r>
            <w:r w:rsidR="0056552F">
              <w:rPr>
                <w:noProof/>
                <w:webHidden/>
              </w:rPr>
              <w:t>34</w:t>
            </w:r>
            <w:r w:rsidR="0056552F">
              <w:rPr>
                <w:noProof/>
                <w:webHidden/>
              </w:rPr>
              <w:fldChar w:fldCharType="end"/>
            </w:r>
          </w:hyperlink>
        </w:p>
        <w:p w14:paraId="0A3F1249" w14:textId="1E2A86B9" w:rsidR="0056552F" w:rsidRDefault="00AD101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46" w:history="1">
            <w:r w:rsidR="0056552F" w:rsidRPr="00AE2CAA">
              <w:rPr>
                <w:rStyle w:val="Hyperlink"/>
                <w:rFonts w:eastAsiaTheme="majorEastAsia"/>
                <w:noProof/>
              </w:rPr>
              <w:t>2.4</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Cooking datasets</w:t>
            </w:r>
            <w:r w:rsidR="0056552F">
              <w:rPr>
                <w:noProof/>
                <w:webHidden/>
              </w:rPr>
              <w:tab/>
            </w:r>
            <w:r w:rsidR="0056552F">
              <w:rPr>
                <w:noProof/>
                <w:webHidden/>
              </w:rPr>
              <w:fldChar w:fldCharType="begin"/>
            </w:r>
            <w:r w:rsidR="0056552F">
              <w:rPr>
                <w:noProof/>
                <w:webHidden/>
              </w:rPr>
              <w:instrText xml:space="preserve"> PAGEREF _Toc98674046 \h </w:instrText>
            </w:r>
            <w:r w:rsidR="0056552F">
              <w:rPr>
                <w:noProof/>
                <w:webHidden/>
              </w:rPr>
            </w:r>
            <w:r w:rsidR="0056552F">
              <w:rPr>
                <w:noProof/>
                <w:webHidden/>
              </w:rPr>
              <w:fldChar w:fldCharType="separate"/>
            </w:r>
            <w:r w:rsidR="0056552F">
              <w:rPr>
                <w:noProof/>
                <w:webHidden/>
              </w:rPr>
              <w:t>36</w:t>
            </w:r>
            <w:r w:rsidR="0056552F">
              <w:rPr>
                <w:noProof/>
                <w:webHidden/>
              </w:rPr>
              <w:fldChar w:fldCharType="end"/>
            </w:r>
          </w:hyperlink>
        </w:p>
        <w:p w14:paraId="30AD38C9" w14:textId="303A5CEA" w:rsidR="0056552F" w:rsidRDefault="00AD101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7" w:history="1">
            <w:r w:rsidR="0056552F" w:rsidRPr="00AE2CAA">
              <w:rPr>
                <w:rStyle w:val="Hyperlink"/>
                <w:rFonts w:eastAsiaTheme="majorEastAsia"/>
                <w:noProof/>
              </w:rPr>
              <w:t>2.4.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RecipeNLG</w:t>
            </w:r>
            <w:r w:rsidR="0056552F">
              <w:rPr>
                <w:noProof/>
                <w:webHidden/>
              </w:rPr>
              <w:tab/>
            </w:r>
            <w:r w:rsidR="0056552F">
              <w:rPr>
                <w:noProof/>
                <w:webHidden/>
              </w:rPr>
              <w:fldChar w:fldCharType="begin"/>
            </w:r>
            <w:r w:rsidR="0056552F">
              <w:rPr>
                <w:noProof/>
                <w:webHidden/>
              </w:rPr>
              <w:instrText xml:space="preserve"> PAGEREF _Toc98674047 \h </w:instrText>
            </w:r>
            <w:r w:rsidR="0056552F">
              <w:rPr>
                <w:noProof/>
                <w:webHidden/>
              </w:rPr>
            </w:r>
            <w:r w:rsidR="0056552F">
              <w:rPr>
                <w:noProof/>
                <w:webHidden/>
              </w:rPr>
              <w:fldChar w:fldCharType="separate"/>
            </w:r>
            <w:r w:rsidR="0056552F">
              <w:rPr>
                <w:noProof/>
                <w:webHidden/>
              </w:rPr>
              <w:t>37</w:t>
            </w:r>
            <w:r w:rsidR="0056552F">
              <w:rPr>
                <w:noProof/>
                <w:webHidden/>
              </w:rPr>
              <w:fldChar w:fldCharType="end"/>
            </w:r>
          </w:hyperlink>
        </w:p>
        <w:p w14:paraId="00684EB1" w14:textId="2AB42B73" w:rsidR="0056552F" w:rsidRDefault="00AD101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8" w:history="1">
            <w:r w:rsidR="0056552F" w:rsidRPr="00AE2CAA">
              <w:rPr>
                <w:rStyle w:val="Hyperlink"/>
                <w:rFonts w:eastAsiaTheme="majorEastAsia"/>
                <w:noProof/>
              </w:rPr>
              <w:t>2.4.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Cookversational Search</w:t>
            </w:r>
            <w:r w:rsidR="0056552F">
              <w:rPr>
                <w:noProof/>
                <w:webHidden/>
              </w:rPr>
              <w:tab/>
            </w:r>
            <w:r w:rsidR="0056552F">
              <w:rPr>
                <w:noProof/>
                <w:webHidden/>
              </w:rPr>
              <w:fldChar w:fldCharType="begin"/>
            </w:r>
            <w:r w:rsidR="0056552F">
              <w:rPr>
                <w:noProof/>
                <w:webHidden/>
              </w:rPr>
              <w:instrText xml:space="preserve"> PAGEREF _Toc98674048 \h </w:instrText>
            </w:r>
            <w:r w:rsidR="0056552F">
              <w:rPr>
                <w:noProof/>
                <w:webHidden/>
              </w:rPr>
            </w:r>
            <w:r w:rsidR="0056552F">
              <w:rPr>
                <w:noProof/>
                <w:webHidden/>
              </w:rPr>
              <w:fldChar w:fldCharType="separate"/>
            </w:r>
            <w:r w:rsidR="0056552F">
              <w:rPr>
                <w:noProof/>
                <w:webHidden/>
              </w:rPr>
              <w:t>37</w:t>
            </w:r>
            <w:r w:rsidR="0056552F">
              <w:rPr>
                <w:noProof/>
                <w:webHidden/>
              </w:rPr>
              <w:fldChar w:fldCharType="end"/>
            </w:r>
          </w:hyperlink>
        </w:p>
        <w:p w14:paraId="3C9F7D58" w14:textId="4FF2789B" w:rsidR="0056552F" w:rsidRDefault="00AD101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9" w:history="1">
            <w:r w:rsidR="0056552F" w:rsidRPr="00AE2CAA">
              <w:rPr>
                <w:rStyle w:val="Hyperlink"/>
                <w:rFonts w:eastAsiaTheme="majorEastAsia"/>
                <w:noProof/>
              </w:rPr>
              <w:t>2.4.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DoQA</w:t>
            </w:r>
            <w:r w:rsidR="0056552F">
              <w:rPr>
                <w:noProof/>
                <w:webHidden/>
              </w:rPr>
              <w:tab/>
            </w:r>
            <w:r w:rsidR="0056552F">
              <w:rPr>
                <w:noProof/>
                <w:webHidden/>
              </w:rPr>
              <w:fldChar w:fldCharType="begin"/>
            </w:r>
            <w:r w:rsidR="0056552F">
              <w:rPr>
                <w:noProof/>
                <w:webHidden/>
              </w:rPr>
              <w:instrText xml:space="preserve"> PAGEREF _Toc98674049 \h </w:instrText>
            </w:r>
            <w:r w:rsidR="0056552F">
              <w:rPr>
                <w:noProof/>
                <w:webHidden/>
              </w:rPr>
            </w:r>
            <w:r w:rsidR="0056552F">
              <w:rPr>
                <w:noProof/>
                <w:webHidden/>
              </w:rPr>
              <w:fldChar w:fldCharType="separate"/>
            </w:r>
            <w:r w:rsidR="0056552F">
              <w:rPr>
                <w:noProof/>
                <w:webHidden/>
              </w:rPr>
              <w:t>38</w:t>
            </w:r>
            <w:r w:rsidR="0056552F">
              <w:rPr>
                <w:noProof/>
                <w:webHidden/>
              </w:rPr>
              <w:fldChar w:fldCharType="end"/>
            </w:r>
          </w:hyperlink>
        </w:p>
        <w:p w14:paraId="4D9876C8" w14:textId="6B7678B9" w:rsidR="0056552F" w:rsidRDefault="00AD101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50" w:history="1">
            <w:r w:rsidR="0056552F" w:rsidRPr="00AE2CAA">
              <w:rPr>
                <w:rStyle w:val="Hyperlink"/>
                <w:rFonts w:eastAsiaTheme="majorEastAsia"/>
                <w:noProof/>
              </w:rPr>
              <w:t>2.4.4</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FoodBase</w:t>
            </w:r>
            <w:r w:rsidR="0056552F">
              <w:rPr>
                <w:noProof/>
                <w:webHidden/>
              </w:rPr>
              <w:tab/>
            </w:r>
            <w:r w:rsidR="0056552F">
              <w:rPr>
                <w:noProof/>
                <w:webHidden/>
              </w:rPr>
              <w:fldChar w:fldCharType="begin"/>
            </w:r>
            <w:r w:rsidR="0056552F">
              <w:rPr>
                <w:noProof/>
                <w:webHidden/>
              </w:rPr>
              <w:instrText xml:space="preserve"> PAGEREF _Toc98674050 \h </w:instrText>
            </w:r>
            <w:r w:rsidR="0056552F">
              <w:rPr>
                <w:noProof/>
                <w:webHidden/>
              </w:rPr>
            </w:r>
            <w:r w:rsidR="0056552F">
              <w:rPr>
                <w:noProof/>
                <w:webHidden/>
              </w:rPr>
              <w:fldChar w:fldCharType="separate"/>
            </w:r>
            <w:r w:rsidR="0056552F">
              <w:rPr>
                <w:noProof/>
                <w:webHidden/>
              </w:rPr>
              <w:t>38</w:t>
            </w:r>
            <w:r w:rsidR="0056552F">
              <w:rPr>
                <w:noProof/>
                <w:webHidden/>
              </w:rPr>
              <w:fldChar w:fldCharType="end"/>
            </w:r>
          </w:hyperlink>
        </w:p>
        <w:p w14:paraId="6D11A867" w14:textId="3FA97BB4" w:rsidR="0056552F" w:rsidRDefault="00AD101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1" w:history="1">
            <w:r w:rsidR="0056552F" w:rsidRPr="00AE2CAA">
              <w:rPr>
                <w:rStyle w:val="Hyperlink"/>
                <w:rFonts w:eastAsiaTheme="majorEastAsia"/>
                <w:noProof/>
              </w:rPr>
              <w:t>2.5</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Summary and Key Differentiators</w:t>
            </w:r>
            <w:r w:rsidR="0056552F">
              <w:rPr>
                <w:noProof/>
                <w:webHidden/>
              </w:rPr>
              <w:tab/>
            </w:r>
            <w:r w:rsidR="0056552F">
              <w:rPr>
                <w:noProof/>
                <w:webHidden/>
              </w:rPr>
              <w:fldChar w:fldCharType="begin"/>
            </w:r>
            <w:r w:rsidR="0056552F">
              <w:rPr>
                <w:noProof/>
                <w:webHidden/>
              </w:rPr>
              <w:instrText xml:space="preserve"> PAGEREF _Toc98674051 \h </w:instrText>
            </w:r>
            <w:r w:rsidR="0056552F">
              <w:rPr>
                <w:noProof/>
                <w:webHidden/>
              </w:rPr>
            </w:r>
            <w:r w:rsidR="0056552F">
              <w:rPr>
                <w:noProof/>
                <w:webHidden/>
              </w:rPr>
              <w:fldChar w:fldCharType="separate"/>
            </w:r>
            <w:r w:rsidR="0056552F">
              <w:rPr>
                <w:noProof/>
                <w:webHidden/>
              </w:rPr>
              <w:t>40</w:t>
            </w:r>
            <w:r w:rsidR="0056552F">
              <w:rPr>
                <w:noProof/>
                <w:webHidden/>
              </w:rPr>
              <w:fldChar w:fldCharType="end"/>
            </w:r>
          </w:hyperlink>
        </w:p>
        <w:p w14:paraId="597657C6" w14:textId="7C40611D" w:rsidR="0056552F" w:rsidRDefault="00AD1010">
          <w:pPr>
            <w:pStyle w:val="Verzeichnis1"/>
            <w:rPr>
              <w:rFonts w:asciiTheme="minorHAnsi" w:eastAsiaTheme="minorEastAsia" w:hAnsiTheme="minorHAnsi" w:cstheme="minorBidi"/>
              <w:b w:val="0"/>
              <w:noProof/>
              <w:sz w:val="22"/>
              <w:szCs w:val="22"/>
              <w:lang w:eastAsia="en-GB"/>
            </w:rPr>
          </w:pPr>
          <w:hyperlink w:anchor="_Toc98674052" w:history="1">
            <w:r w:rsidR="0056552F" w:rsidRPr="00AE2CAA">
              <w:rPr>
                <w:rStyle w:val="Hyperlink"/>
                <w:rFonts w:eastAsiaTheme="majorEastAsia"/>
                <w:noProof/>
              </w:rPr>
              <w:t>3</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Methodology</w:t>
            </w:r>
            <w:r w:rsidR="0056552F">
              <w:rPr>
                <w:noProof/>
                <w:webHidden/>
              </w:rPr>
              <w:tab/>
            </w:r>
            <w:r w:rsidR="0056552F">
              <w:rPr>
                <w:noProof/>
                <w:webHidden/>
              </w:rPr>
              <w:fldChar w:fldCharType="begin"/>
            </w:r>
            <w:r w:rsidR="0056552F">
              <w:rPr>
                <w:noProof/>
                <w:webHidden/>
              </w:rPr>
              <w:instrText xml:space="preserve"> PAGEREF _Toc98674052 \h </w:instrText>
            </w:r>
            <w:r w:rsidR="0056552F">
              <w:rPr>
                <w:noProof/>
                <w:webHidden/>
              </w:rPr>
            </w:r>
            <w:r w:rsidR="0056552F">
              <w:rPr>
                <w:noProof/>
                <w:webHidden/>
              </w:rPr>
              <w:fldChar w:fldCharType="separate"/>
            </w:r>
            <w:r w:rsidR="0056552F">
              <w:rPr>
                <w:noProof/>
                <w:webHidden/>
              </w:rPr>
              <w:t>41</w:t>
            </w:r>
            <w:r w:rsidR="0056552F">
              <w:rPr>
                <w:noProof/>
                <w:webHidden/>
              </w:rPr>
              <w:fldChar w:fldCharType="end"/>
            </w:r>
          </w:hyperlink>
        </w:p>
        <w:p w14:paraId="2C12378C" w14:textId="211130C0" w:rsidR="0056552F" w:rsidRDefault="00AD101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3" w:history="1">
            <w:r w:rsidR="0056552F" w:rsidRPr="00AE2CAA">
              <w:rPr>
                <w:rStyle w:val="Hyperlink"/>
                <w:rFonts w:eastAsiaTheme="majorEastAsia"/>
                <w:noProof/>
              </w:rPr>
              <w:t>3.1</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Preparing the Data for Domain Adaptive Pretraining</w:t>
            </w:r>
            <w:r w:rsidR="0056552F">
              <w:rPr>
                <w:noProof/>
                <w:webHidden/>
              </w:rPr>
              <w:tab/>
            </w:r>
            <w:r w:rsidR="0056552F">
              <w:rPr>
                <w:noProof/>
                <w:webHidden/>
              </w:rPr>
              <w:fldChar w:fldCharType="begin"/>
            </w:r>
            <w:r w:rsidR="0056552F">
              <w:rPr>
                <w:noProof/>
                <w:webHidden/>
              </w:rPr>
              <w:instrText xml:space="preserve"> PAGEREF _Toc98674053 \h </w:instrText>
            </w:r>
            <w:r w:rsidR="0056552F">
              <w:rPr>
                <w:noProof/>
                <w:webHidden/>
              </w:rPr>
            </w:r>
            <w:r w:rsidR="0056552F">
              <w:rPr>
                <w:noProof/>
                <w:webHidden/>
              </w:rPr>
              <w:fldChar w:fldCharType="separate"/>
            </w:r>
            <w:r w:rsidR="0056552F">
              <w:rPr>
                <w:noProof/>
                <w:webHidden/>
              </w:rPr>
              <w:t>41</w:t>
            </w:r>
            <w:r w:rsidR="0056552F">
              <w:rPr>
                <w:noProof/>
                <w:webHidden/>
              </w:rPr>
              <w:fldChar w:fldCharType="end"/>
            </w:r>
          </w:hyperlink>
        </w:p>
        <w:p w14:paraId="51E9CFEC" w14:textId="558E5BB4" w:rsidR="0056552F" w:rsidRDefault="00AD101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4" w:history="1">
            <w:r w:rsidR="0056552F" w:rsidRPr="00AE2CAA">
              <w:rPr>
                <w:rStyle w:val="Hyperlink"/>
                <w:rFonts w:eastAsiaTheme="majorEastAsia"/>
                <w:noProof/>
              </w:rPr>
              <w:t>3.2</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Analyzing Domain Similarity</w:t>
            </w:r>
            <w:r w:rsidR="0056552F">
              <w:rPr>
                <w:noProof/>
                <w:webHidden/>
              </w:rPr>
              <w:tab/>
            </w:r>
            <w:r w:rsidR="0056552F">
              <w:rPr>
                <w:noProof/>
                <w:webHidden/>
              </w:rPr>
              <w:fldChar w:fldCharType="begin"/>
            </w:r>
            <w:r w:rsidR="0056552F">
              <w:rPr>
                <w:noProof/>
                <w:webHidden/>
              </w:rPr>
              <w:instrText xml:space="preserve"> PAGEREF _Toc98674054 \h </w:instrText>
            </w:r>
            <w:r w:rsidR="0056552F">
              <w:rPr>
                <w:noProof/>
                <w:webHidden/>
              </w:rPr>
            </w:r>
            <w:r w:rsidR="0056552F">
              <w:rPr>
                <w:noProof/>
                <w:webHidden/>
              </w:rPr>
              <w:fldChar w:fldCharType="separate"/>
            </w:r>
            <w:r w:rsidR="0056552F">
              <w:rPr>
                <w:noProof/>
                <w:webHidden/>
              </w:rPr>
              <w:t>41</w:t>
            </w:r>
            <w:r w:rsidR="0056552F">
              <w:rPr>
                <w:noProof/>
                <w:webHidden/>
              </w:rPr>
              <w:fldChar w:fldCharType="end"/>
            </w:r>
          </w:hyperlink>
        </w:p>
        <w:p w14:paraId="11DA7750" w14:textId="10087592" w:rsidR="0056552F" w:rsidRDefault="00AD101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5" w:history="1">
            <w:r w:rsidR="0056552F" w:rsidRPr="00AE2CAA">
              <w:rPr>
                <w:rStyle w:val="Hyperlink"/>
                <w:rFonts w:eastAsiaTheme="majorEastAsia"/>
                <w:noProof/>
                <w:lang w:val="de-DE" w:eastAsia="en-US"/>
              </w:rPr>
              <w:t>3.3</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lang w:val="de-DE" w:eastAsia="en-US"/>
              </w:rPr>
              <w:t>Domain Vocabulary Insertion</w:t>
            </w:r>
            <w:r w:rsidR="0056552F">
              <w:rPr>
                <w:noProof/>
                <w:webHidden/>
              </w:rPr>
              <w:tab/>
            </w:r>
            <w:r w:rsidR="0056552F">
              <w:rPr>
                <w:noProof/>
                <w:webHidden/>
              </w:rPr>
              <w:fldChar w:fldCharType="begin"/>
            </w:r>
            <w:r w:rsidR="0056552F">
              <w:rPr>
                <w:noProof/>
                <w:webHidden/>
              </w:rPr>
              <w:instrText xml:space="preserve"> PAGEREF _Toc98674055 \h </w:instrText>
            </w:r>
            <w:r w:rsidR="0056552F">
              <w:rPr>
                <w:noProof/>
                <w:webHidden/>
              </w:rPr>
            </w:r>
            <w:r w:rsidR="0056552F">
              <w:rPr>
                <w:noProof/>
                <w:webHidden/>
              </w:rPr>
              <w:fldChar w:fldCharType="separate"/>
            </w:r>
            <w:r w:rsidR="0056552F">
              <w:rPr>
                <w:noProof/>
                <w:webHidden/>
              </w:rPr>
              <w:t>42</w:t>
            </w:r>
            <w:r w:rsidR="0056552F">
              <w:rPr>
                <w:noProof/>
                <w:webHidden/>
              </w:rPr>
              <w:fldChar w:fldCharType="end"/>
            </w:r>
          </w:hyperlink>
        </w:p>
        <w:p w14:paraId="05200518" w14:textId="39FD5A2C" w:rsidR="0056552F" w:rsidRDefault="00AD101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6" w:history="1">
            <w:r w:rsidR="0056552F" w:rsidRPr="00AE2CAA">
              <w:rPr>
                <w:rStyle w:val="Hyperlink"/>
                <w:rFonts w:eastAsiaTheme="majorEastAsia"/>
                <w:noProof/>
                <w:lang w:eastAsia="en-US"/>
              </w:rPr>
              <w:t>3.4</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lang w:eastAsia="en-US"/>
              </w:rPr>
              <w:t>Tools and Environment</w:t>
            </w:r>
            <w:r w:rsidR="0056552F">
              <w:rPr>
                <w:noProof/>
                <w:webHidden/>
              </w:rPr>
              <w:tab/>
            </w:r>
            <w:r w:rsidR="0056552F">
              <w:rPr>
                <w:noProof/>
                <w:webHidden/>
              </w:rPr>
              <w:fldChar w:fldCharType="begin"/>
            </w:r>
            <w:r w:rsidR="0056552F">
              <w:rPr>
                <w:noProof/>
                <w:webHidden/>
              </w:rPr>
              <w:instrText xml:space="preserve"> PAGEREF _Toc98674056 \h </w:instrText>
            </w:r>
            <w:r w:rsidR="0056552F">
              <w:rPr>
                <w:noProof/>
                <w:webHidden/>
              </w:rPr>
            </w:r>
            <w:r w:rsidR="0056552F">
              <w:rPr>
                <w:noProof/>
                <w:webHidden/>
              </w:rPr>
              <w:fldChar w:fldCharType="separate"/>
            </w:r>
            <w:r w:rsidR="0056552F">
              <w:rPr>
                <w:noProof/>
                <w:webHidden/>
              </w:rPr>
              <w:t>43</w:t>
            </w:r>
            <w:r w:rsidR="0056552F">
              <w:rPr>
                <w:noProof/>
                <w:webHidden/>
              </w:rPr>
              <w:fldChar w:fldCharType="end"/>
            </w:r>
          </w:hyperlink>
        </w:p>
        <w:p w14:paraId="387012B5" w14:textId="604601C9" w:rsidR="0056552F" w:rsidRDefault="00AD101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7" w:history="1">
            <w:r w:rsidR="0056552F" w:rsidRPr="00AE2CAA">
              <w:rPr>
                <w:rStyle w:val="Hyperlink"/>
                <w:rFonts w:eastAsiaTheme="majorEastAsia"/>
                <w:noProof/>
              </w:rPr>
              <w:t>3.5</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Domain-Adaptive Pretraining</w:t>
            </w:r>
            <w:r w:rsidR="0056552F">
              <w:rPr>
                <w:noProof/>
                <w:webHidden/>
              </w:rPr>
              <w:tab/>
            </w:r>
            <w:r w:rsidR="0056552F">
              <w:rPr>
                <w:noProof/>
                <w:webHidden/>
              </w:rPr>
              <w:fldChar w:fldCharType="begin"/>
            </w:r>
            <w:r w:rsidR="0056552F">
              <w:rPr>
                <w:noProof/>
                <w:webHidden/>
              </w:rPr>
              <w:instrText xml:space="preserve"> PAGEREF _Toc98674057 \h </w:instrText>
            </w:r>
            <w:r w:rsidR="0056552F">
              <w:rPr>
                <w:noProof/>
                <w:webHidden/>
              </w:rPr>
            </w:r>
            <w:r w:rsidR="0056552F">
              <w:rPr>
                <w:noProof/>
                <w:webHidden/>
              </w:rPr>
              <w:fldChar w:fldCharType="separate"/>
            </w:r>
            <w:r w:rsidR="0056552F">
              <w:rPr>
                <w:noProof/>
                <w:webHidden/>
              </w:rPr>
              <w:t>44</w:t>
            </w:r>
            <w:r w:rsidR="0056552F">
              <w:rPr>
                <w:noProof/>
                <w:webHidden/>
              </w:rPr>
              <w:fldChar w:fldCharType="end"/>
            </w:r>
          </w:hyperlink>
        </w:p>
        <w:p w14:paraId="3E8A6AF1" w14:textId="655A85F4" w:rsidR="0056552F" w:rsidRDefault="00AD101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8" w:history="1">
            <w:r w:rsidR="0056552F" w:rsidRPr="00AE2CAA">
              <w:rPr>
                <w:rStyle w:val="Hyperlink"/>
                <w:rFonts w:eastAsiaTheme="majorEastAsia"/>
                <w:noProof/>
              </w:rPr>
              <w:t>3.6</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Experimental Setup</w:t>
            </w:r>
            <w:r w:rsidR="0056552F">
              <w:rPr>
                <w:noProof/>
                <w:webHidden/>
              </w:rPr>
              <w:tab/>
            </w:r>
            <w:r w:rsidR="0056552F">
              <w:rPr>
                <w:noProof/>
                <w:webHidden/>
              </w:rPr>
              <w:fldChar w:fldCharType="begin"/>
            </w:r>
            <w:r w:rsidR="0056552F">
              <w:rPr>
                <w:noProof/>
                <w:webHidden/>
              </w:rPr>
              <w:instrText xml:space="preserve"> PAGEREF _Toc98674058 \h </w:instrText>
            </w:r>
            <w:r w:rsidR="0056552F">
              <w:rPr>
                <w:noProof/>
                <w:webHidden/>
              </w:rPr>
            </w:r>
            <w:r w:rsidR="0056552F">
              <w:rPr>
                <w:noProof/>
                <w:webHidden/>
              </w:rPr>
              <w:fldChar w:fldCharType="separate"/>
            </w:r>
            <w:r w:rsidR="0056552F">
              <w:rPr>
                <w:noProof/>
                <w:webHidden/>
              </w:rPr>
              <w:t>45</w:t>
            </w:r>
            <w:r w:rsidR="0056552F">
              <w:rPr>
                <w:noProof/>
                <w:webHidden/>
              </w:rPr>
              <w:fldChar w:fldCharType="end"/>
            </w:r>
          </w:hyperlink>
        </w:p>
        <w:p w14:paraId="5F357A70" w14:textId="3559ED4B" w:rsidR="0056552F" w:rsidRDefault="00AD101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59" w:history="1">
            <w:r w:rsidR="0056552F" w:rsidRPr="00AE2CAA">
              <w:rPr>
                <w:rStyle w:val="Hyperlink"/>
                <w:rFonts w:eastAsiaTheme="majorEastAsia"/>
                <w:noProof/>
              </w:rPr>
              <w:t>3.6.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Intent Classification</w:t>
            </w:r>
            <w:r w:rsidR="0056552F">
              <w:rPr>
                <w:noProof/>
                <w:webHidden/>
              </w:rPr>
              <w:tab/>
            </w:r>
            <w:r w:rsidR="0056552F">
              <w:rPr>
                <w:noProof/>
                <w:webHidden/>
              </w:rPr>
              <w:fldChar w:fldCharType="begin"/>
            </w:r>
            <w:r w:rsidR="0056552F">
              <w:rPr>
                <w:noProof/>
                <w:webHidden/>
              </w:rPr>
              <w:instrText xml:space="preserve"> PAGEREF _Toc98674059 \h </w:instrText>
            </w:r>
            <w:r w:rsidR="0056552F">
              <w:rPr>
                <w:noProof/>
                <w:webHidden/>
              </w:rPr>
            </w:r>
            <w:r w:rsidR="0056552F">
              <w:rPr>
                <w:noProof/>
                <w:webHidden/>
              </w:rPr>
              <w:fldChar w:fldCharType="separate"/>
            </w:r>
            <w:r w:rsidR="0056552F">
              <w:rPr>
                <w:noProof/>
                <w:webHidden/>
              </w:rPr>
              <w:t>46</w:t>
            </w:r>
            <w:r w:rsidR="0056552F">
              <w:rPr>
                <w:noProof/>
                <w:webHidden/>
              </w:rPr>
              <w:fldChar w:fldCharType="end"/>
            </w:r>
          </w:hyperlink>
        </w:p>
        <w:p w14:paraId="21A70131" w14:textId="5BF21529" w:rsidR="0056552F" w:rsidRDefault="00AD101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60" w:history="1">
            <w:r w:rsidR="0056552F" w:rsidRPr="00AE2CAA">
              <w:rPr>
                <w:rStyle w:val="Hyperlink"/>
                <w:rFonts w:eastAsiaTheme="majorEastAsia"/>
                <w:noProof/>
              </w:rPr>
              <w:t>3.6.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Named Entity recognition</w:t>
            </w:r>
            <w:r w:rsidR="0056552F">
              <w:rPr>
                <w:noProof/>
                <w:webHidden/>
              </w:rPr>
              <w:tab/>
            </w:r>
            <w:r w:rsidR="0056552F">
              <w:rPr>
                <w:noProof/>
                <w:webHidden/>
              </w:rPr>
              <w:fldChar w:fldCharType="begin"/>
            </w:r>
            <w:r w:rsidR="0056552F">
              <w:rPr>
                <w:noProof/>
                <w:webHidden/>
              </w:rPr>
              <w:instrText xml:space="preserve"> PAGEREF _Toc98674060 \h </w:instrText>
            </w:r>
            <w:r w:rsidR="0056552F">
              <w:rPr>
                <w:noProof/>
                <w:webHidden/>
              </w:rPr>
            </w:r>
            <w:r w:rsidR="0056552F">
              <w:rPr>
                <w:noProof/>
                <w:webHidden/>
              </w:rPr>
              <w:fldChar w:fldCharType="separate"/>
            </w:r>
            <w:r w:rsidR="0056552F">
              <w:rPr>
                <w:noProof/>
                <w:webHidden/>
              </w:rPr>
              <w:t>47</w:t>
            </w:r>
            <w:r w:rsidR="0056552F">
              <w:rPr>
                <w:noProof/>
                <w:webHidden/>
              </w:rPr>
              <w:fldChar w:fldCharType="end"/>
            </w:r>
          </w:hyperlink>
        </w:p>
        <w:p w14:paraId="1EE57ADC" w14:textId="6D18BD57" w:rsidR="0056552F" w:rsidRDefault="00AD101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61" w:history="1">
            <w:r w:rsidR="0056552F" w:rsidRPr="00AE2CAA">
              <w:rPr>
                <w:rStyle w:val="Hyperlink"/>
                <w:rFonts w:eastAsiaTheme="majorEastAsia"/>
                <w:noProof/>
              </w:rPr>
              <w:t>3.6.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Question Answering</w:t>
            </w:r>
            <w:r w:rsidR="0056552F">
              <w:rPr>
                <w:noProof/>
                <w:webHidden/>
              </w:rPr>
              <w:tab/>
            </w:r>
            <w:r w:rsidR="0056552F">
              <w:rPr>
                <w:noProof/>
                <w:webHidden/>
              </w:rPr>
              <w:fldChar w:fldCharType="begin"/>
            </w:r>
            <w:r w:rsidR="0056552F">
              <w:rPr>
                <w:noProof/>
                <w:webHidden/>
              </w:rPr>
              <w:instrText xml:space="preserve"> PAGEREF _Toc98674061 \h </w:instrText>
            </w:r>
            <w:r w:rsidR="0056552F">
              <w:rPr>
                <w:noProof/>
                <w:webHidden/>
              </w:rPr>
            </w:r>
            <w:r w:rsidR="0056552F">
              <w:rPr>
                <w:noProof/>
                <w:webHidden/>
              </w:rPr>
              <w:fldChar w:fldCharType="separate"/>
            </w:r>
            <w:r w:rsidR="0056552F">
              <w:rPr>
                <w:noProof/>
                <w:webHidden/>
              </w:rPr>
              <w:t>48</w:t>
            </w:r>
            <w:r w:rsidR="0056552F">
              <w:rPr>
                <w:noProof/>
                <w:webHidden/>
              </w:rPr>
              <w:fldChar w:fldCharType="end"/>
            </w:r>
          </w:hyperlink>
        </w:p>
        <w:p w14:paraId="64A71D64" w14:textId="71B94C69" w:rsidR="0056552F" w:rsidRDefault="00AD1010">
          <w:pPr>
            <w:pStyle w:val="Verzeichnis1"/>
            <w:rPr>
              <w:rFonts w:asciiTheme="minorHAnsi" w:eastAsiaTheme="minorEastAsia" w:hAnsiTheme="minorHAnsi" w:cstheme="minorBidi"/>
              <w:b w:val="0"/>
              <w:noProof/>
              <w:sz w:val="22"/>
              <w:szCs w:val="22"/>
              <w:lang w:eastAsia="en-GB"/>
            </w:rPr>
          </w:pPr>
          <w:hyperlink w:anchor="_Toc98674062" w:history="1">
            <w:r w:rsidR="0056552F" w:rsidRPr="00AE2CAA">
              <w:rPr>
                <w:rStyle w:val="Hyperlink"/>
                <w:rFonts w:eastAsiaTheme="majorEastAsia"/>
                <w:noProof/>
              </w:rPr>
              <w:t>4</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Evaluation</w:t>
            </w:r>
            <w:r w:rsidR="0056552F">
              <w:rPr>
                <w:noProof/>
                <w:webHidden/>
              </w:rPr>
              <w:tab/>
            </w:r>
            <w:r w:rsidR="0056552F">
              <w:rPr>
                <w:noProof/>
                <w:webHidden/>
              </w:rPr>
              <w:fldChar w:fldCharType="begin"/>
            </w:r>
            <w:r w:rsidR="0056552F">
              <w:rPr>
                <w:noProof/>
                <w:webHidden/>
              </w:rPr>
              <w:instrText xml:space="preserve"> PAGEREF _Toc98674062 \h </w:instrText>
            </w:r>
            <w:r w:rsidR="0056552F">
              <w:rPr>
                <w:noProof/>
                <w:webHidden/>
              </w:rPr>
            </w:r>
            <w:r w:rsidR="0056552F">
              <w:rPr>
                <w:noProof/>
                <w:webHidden/>
              </w:rPr>
              <w:fldChar w:fldCharType="separate"/>
            </w:r>
            <w:r w:rsidR="0056552F">
              <w:rPr>
                <w:noProof/>
                <w:webHidden/>
              </w:rPr>
              <w:t>49</w:t>
            </w:r>
            <w:r w:rsidR="0056552F">
              <w:rPr>
                <w:noProof/>
                <w:webHidden/>
              </w:rPr>
              <w:fldChar w:fldCharType="end"/>
            </w:r>
          </w:hyperlink>
        </w:p>
        <w:p w14:paraId="7A1F6C80" w14:textId="21561B5C" w:rsidR="0056552F" w:rsidRDefault="00AD101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63" w:history="1">
            <w:r w:rsidR="0056552F" w:rsidRPr="00AE2CAA">
              <w:rPr>
                <w:rStyle w:val="Hyperlink"/>
                <w:rFonts w:eastAsiaTheme="majorEastAsia"/>
                <w:noProof/>
              </w:rPr>
              <w:t>4.1</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Intent Classification</w:t>
            </w:r>
            <w:r w:rsidR="0056552F">
              <w:rPr>
                <w:noProof/>
                <w:webHidden/>
              </w:rPr>
              <w:tab/>
            </w:r>
            <w:r w:rsidR="0056552F">
              <w:rPr>
                <w:noProof/>
                <w:webHidden/>
              </w:rPr>
              <w:fldChar w:fldCharType="begin"/>
            </w:r>
            <w:r w:rsidR="0056552F">
              <w:rPr>
                <w:noProof/>
                <w:webHidden/>
              </w:rPr>
              <w:instrText xml:space="preserve"> PAGEREF _Toc98674063 \h </w:instrText>
            </w:r>
            <w:r w:rsidR="0056552F">
              <w:rPr>
                <w:noProof/>
                <w:webHidden/>
              </w:rPr>
            </w:r>
            <w:r w:rsidR="0056552F">
              <w:rPr>
                <w:noProof/>
                <w:webHidden/>
              </w:rPr>
              <w:fldChar w:fldCharType="separate"/>
            </w:r>
            <w:r w:rsidR="0056552F">
              <w:rPr>
                <w:noProof/>
                <w:webHidden/>
              </w:rPr>
              <w:t>49</w:t>
            </w:r>
            <w:r w:rsidR="0056552F">
              <w:rPr>
                <w:noProof/>
                <w:webHidden/>
              </w:rPr>
              <w:fldChar w:fldCharType="end"/>
            </w:r>
          </w:hyperlink>
        </w:p>
        <w:p w14:paraId="22926F46" w14:textId="42FBAFF6" w:rsidR="0056552F" w:rsidRDefault="00AD101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64" w:history="1">
            <w:r w:rsidR="0056552F" w:rsidRPr="00AE2CAA">
              <w:rPr>
                <w:rStyle w:val="Hyperlink"/>
                <w:rFonts w:eastAsiaTheme="majorEastAsia"/>
                <w:noProof/>
              </w:rPr>
              <w:t>4.2</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Named Entity Recognition</w:t>
            </w:r>
            <w:r w:rsidR="0056552F">
              <w:rPr>
                <w:noProof/>
                <w:webHidden/>
              </w:rPr>
              <w:tab/>
            </w:r>
            <w:r w:rsidR="0056552F">
              <w:rPr>
                <w:noProof/>
                <w:webHidden/>
              </w:rPr>
              <w:fldChar w:fldCharType="begin"/>
            </w:r>
            <w:r w:rsidR="0056552F">
              <w:rPr>
                <w:noProof/>
                <w:webHidden/>
              </w:rPr>
              <w:instrText xml:space="preserve"> PAGEREF _Toc98674064 \h </w:instrText>
            </w:r>
            <w:r w:rsidR="0056552F">
              <w:rPr>
                <w:noProof/>
                <w:webHidden/>
              </w:rPr>
            </w:r>
            <w:r w:rsidR="0056552F">
              <w:rPr>
                <w:noProof/>
                <w:webHidden/>
              </w:rPr>
              <w:fldChar w:fldCharType="separate"/>
            </w:r>
            <w:r w:rsidR="0056552F">
              <w:rPr>
                <w:noProof/>
                <w:webHidden/>
              </w:rPr>
              <w:t>50</w:t>
            </w:r>
            <w:r w:rsidR="0056552F">
              <w:rPr>
                <w:noProof/>
                <w:webHidden/>
              </w:rPr>
              <w:fldChar w:fldCharType="end"/>
            </w:r>
          </w:hyperlink>
        </w:p>
        <w:p w14:paraId="66C3A52C" w14:textId="67FEBC94" w:rsidR="0056552F" w:rsidRDefault="00AD101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65" w:history="1">
            <w:r w:rsidR="0056552F" w:rsidRPr="00AE2CAA">
              <w:rPr>
                <w:rStyle w:val="Hyperlink"/>
                <w:rFonts w:eastAsiaTheme="majorEastAsia"/>
                <w:noProof/>
              </w:rPr>
              <w:t>4.3</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Question Answering</w:t>
            </w:r>
            <w:r w:rsidR="0056552F">
              <w:rPr>
                <w:noProof/>
                <w:webHidden/>
              </w:rPr>
              <w:tab/>
            </w:r>
            <w:r w:rsidR="0056552F">
              <w:rPr>
                <w:noProof/>
                <w:webHidden/>
              </w:rPr>
              <w:fldChar w:fldCharType="begin"/>
            </w:r>
            <w:r w:rsidR="0056552F">
              <w:rPr>
                <w:noProof/>
                <w:webHidden/>
              </w:rPr>
              <w:instrText xml:space="preserve"> PAGEREF _Toc98674065 \h </w:instrText>
            </w:r>
            <w:r w:rsidR="0056552F">
              <w:rPr>
                <w:noProof/>
                <w:webHidden/>
              </w:rPr>
            </w:r>
            <w:r w:rsidR="0056552F">
              <w:rPr>
                <w:noProof/>
                <w:webHidden/>
              </w:rPr>
              <w:fldChar w:fldCharType="separate"/>
            </w:r>
            <w:r w:rsidR="0056552F">
              <w:rPr>
                <w:noProof/>
                <w:webHidden/>
              </w:rPr>
              <w:t>51</w:t>
            </w:r>
            <w:r w:rsidR="0056552F">
              <w:rPr>
                <w:noProof/>
                <w:webHidden/>
              </w:rPr>
              <w:fldChar w:fldCharType="end"/>
            </w:r>
          </w:hyperlink>
        </w:p>
        <w:p w14:paraId="7AA47387" w14:textId="1BEFCA15" w:rsidR="0056552F" w:rsidRDefault="00AD1010">
          <w:pPr>
            <w:pStyle w:val="Verzeichnis1"/>
            <w:rPr>
              <w:rFonts w:asciiTheme="minorHAnsi" w:eastAsiaTheme="minorEastAsia" w:hAnsiTheme="minorHAnsi" w:cstheme="minorBidi"/>
              <w:b w:val="0"/>
              <w:noProof/>
              <w:sz w:val="22"/>
              <w:szCs w:val="22"/>
              <w:lang w:eastAsia="en-GB"/>
            </w:rPr>
          </w:pPr>
          <w:hyperlink w:anchor="_Toc98674066" w:history="1">
            <w:r w:rsidR="0056552F" w:rsidRPr="00AE2CAA">
              <w:rPr>
                <w:rStyle w:val="Hyperlink"/>
                <w:rFonts w:eastAsiaTheme="majorEastAsia"/>
                <w:noProof/>
              </w:rPr>
              <w:t>5</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Discussion</w:t>
            </w:r>
            <w:r w:rsidR="0056552F">
              <w:rPr>
                <w:noProof/>
                <w:webHidden/>
              </w:rPr>
              <w:tab/>
            </w:r>
            <w:r w:rsidR="0056552F">
              <w:rPr>
                <w:noProof/>
                <w:webHidden/>
              </w:rPr>
              <w:fldChar w:fldCharType="begin"/>
            </w:r>
            <w:r w:rsidR="0056552F">
              <w:rPr>
                <w:noProof/>
                <w:webHidden/>
              </w:rPr>
              <w:instrText xml:space="preserve"> PAGEREF _Toc98674066 \h </w:instrText>
            </w:r>
            <w:r w:rsidR="0056552F">
              <w:rPr>
                <w:noProof/>
                <w:webHidden/>
              </w:rPr>
            </w:r>
            <w:r w:rsidR="0056552F">
              <w:rPr>
                <w:noProof/>
                <w:webHidden/>
              </w:rPr>
              <w:fldChar w:fldCharType="separate"/>
            </w:r>
            <w:r w:rsidR="0056552F">
              <w:rPr>
                <w:noProof/>
                <w:webHidden/>
              </w:rPr>
              <w:t>52</w:t>
            </w:r>
            <w:r w:rsidR="0056552F">
              <w:rPr>
                <w:noProof/>
                <w:webHidden/>
              </w:rPr>
              <w:fldChar w:fldCharType="end"/>
            </w:r>
          </w:hyperlink>
        </w:p>
        <w:p w14:paraId="11F10D7D" w14:textId="46ACBA82" w:rsidR="0056552F" w:rsidRDefault="00AD1010">
          <w:pPr>
            <w:pStyle w:val="Verzeichnis1"/>
            <w:rPr>
              <w:rFonts w:asciiTheme="minorHAnsi" w:eastAsiaTheme="minorEastAsia" w:hAnsiTheme="minorHAnsi" w:cstheme="minorBidi"/>
              <w:b w:val="0"/>
              <w:noProof/>
              <w:sz w:val="22"/>
              <w:szCs w:val="22"/>
              <w:lang w:eastAsia="en-GB"/>
            </w:rPr>
          </w:pPr>
          <w:hyperlink w:anchor="_Toc98674067" w:history="1">
            <w:r w:rsidR="0056552F" w:rsidRPr="00AE2CAA">
              <w:rPr>
                <w:rStyle w:val="Hyperlink"/>
                <w:rFonts w:eastAsiaTheme="majorEastAsia"/>
                <w:noProof/>
              </w:rPr>
              <w:t>6</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Limitations</w:t>
            </w:r>
            <w:r w:rsidR="0056552F">
              <w:rPr>
                <w:noProof/>
                <w:webHidden/>
              </w:rPr>
              <w:tab/>
            </w:r>
            <w:r w:rsidR="0056552F">
              <w:rPr>
                <w:noProof/>
                <w:webHidden/>
              </w:rPr>
              <w:fldChar w:fldCharType="begin"/>
            </w:r>
            <w:r w:rsidR="0056552F">
              <w:rPr>
                <w:noProof/>
                <w:webHidden/>
              </w:rPr>
              <w:instrText xml:space="preserve"> PAGEREF _Toc98674067 \h </w:instrText>
            </w:r>
            <w:r w:rsidR="0056552F">
              <w:rPr>
                <w:noProof/>
                <w:webHidden/>
              </w:rPr>
            </w:r>
            <w:r w:rsidR="0056552F">
              <w:rPr>
                <w:noProof/>
                <w:webHidden/>
              </w:rPr>
              <w:fldChar w:fldCharType="separate"/>
            </w:r>
            <w:r w:rsidR="0056552F">
              <w:rPr>
                <w:noProof/>
                <w:webHidden/>
              </w:rPr>
              <w:t>52</w:t>
            </w:r>
            <w:r w:rsidR="0056552F">
              <w:rPr>
                <w:noProof/>
                <w:webHidden/>
              </w:rPr>
              <w:fldChar w:fldCharType="end"/>
            </w:r>
          </w:hyperlink>
        </w:p>
        <w:p w14:paraId="679F293C" w14:textId="030B70D9" w:rsidR="0056552F" w:rsidRDefault="00AD1010">
          <w:pPr>
            <w:pStyle w:val="Verzeichnis1"/>
            <w:rPr>
              <w:rFonts w:asciiTheme="minorHAnsi" w:eastAsiaTheme="minorEastAsia" w:hAnsiTheme="minorHAnsi" w:cstheme="minorBidi"/>
              <w:b w:val="0"/>
              <w:noProof/>
              <w:sz w:val="22"/>
              <w:szCs w:val="22"/>
              <w:lang w:eastAsia="en-GB"/>
            </w:rPr>
          </w:pPr>
          <w:hyperlink w:anchor="_Toc98674068" w:history="1">
            <w:r w:rsidR="0056552F" w:rsidRPr="00AE2CAA">
              <w:rPr>
                <w:rStyle w:val="Hyperlink"/>
                <w:rFonts w:eastAsiaTheme="majorEastAsia"/>
                <w:noProof/>
              </w:rPr>
              <w:t>7</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Conclusion</w:t>
            </w:r>
            <w:r w:rsidR="0056552F">
              <w:rPr>
                <w:noProof/>
                <w:webHidden/>
              </w:rPr>
              <w:tab/>
            </w:r>
            <w:r w:rsidR="0056552F">
              <w:rPr>
                <w:noProof/>
                <w:webHidden/>
              </w:rPr>
              <w:fldChar w:fldCharType="begin"/>
            </w:r>
            <w:r w:rsidR="0056552F">
              <w:rPr>
                <w:noProof/>
                <w:webHidden/>
              </w:rPr>
              <w:instrText xml:space="preserve"> PAGEREF _Toc98674068 \h </w:instrText>
            </w:r>
            <w:r w:rsidR="0056552F">
              <w:rPr>
                <w:noProof/>
                <w:webHidden/>
              </w:rPr>
            </w:r>
            <w:r w:rsidR="0056552F">
              <w:rPr>
                <w:noProof/>
                <w:webHidden/>
              </w:rPr>
              <w:fldChar w:fldCharType="separate"/>
            </w:r>
            <w:r w:rsidR="0056552F">
              <w:rPr>
                <w:noProof/>
                <w:webHidden/>
              </w:rPr>
              <w:t>53</w:t>
            </w:r>
            <w:r w:rsidR="0056552F">
              <w:rPr>
                <w:noProof/>
                <w:webHidden/>
              </w:rPr>
              <w:fldChar w:fldCharType="end"/>
            </w:r>
          </w:hyperlink>
        </w:p>
        <w:p w14:paraId="5FFDBECF" w14:textId="70E58B86" w:rsidR="0056552F" w:rsidRDefault="00AD1010">
          <w:pPr>
            <w:pStyle w:val="Verzeichnis1"/>
            <w:rPr>
              <w:rFonts w:asciiTheme="minorHAnsi" w:eastAsiaTheme="minorEastAsia" w:hAnsiTheme="minorHAnsi" w:cstheme="minorBidi"/>
              <w:b w:val="0"/>
              <w:noProof/>
              <w:sz w:val="22"/>
              <w:szCs w:val="22"/>
              <w:lang w:eastAsia="en-GB"/>
            </w:rPr>
          </w:pPr>
          <w:hyperlink w:anchor="_Toc98674069" w:history="1">
            <w:r w:rsidR="0056552F" w:rsidRPr="00AE2CAA">
              <w:rPr>
                <w:rStyle w:val="Hyperlink"/>
                <w:rFonts w:eastAsiaTheme="majorEastAsia"/>
                <w:noProof/>
              </w:rPr>
              <w:t>Bibliography</w:t>
            </w:r>
            <w:r w:rsidR="0056552F">
              <w:rPr>
                <w:noProof/>
                <w:webHidden/>
              </w:rPr>
              <w:tab/>
            </w:r>
            <w:r w:rsidR="0056552F">
              <w:rPr>
                <w:noProof/>
                <w:webHidden/>
              </w:rPr>
              <w:fldChar w:fldCharType="begin"/>
            </w:r>
            <w:r w:rsidR="0056552F">
              <w:rPr>
                <w:noProof/>
                <w:webHidden/>
              </w:rPr>
              <w:instrText xml:space="preserve"> PAGEREF _Toc98674069 \h </w:instrText>
            </w:r>
            <w:r w:rsidR="0056552F">
              <w:rPr>
                <w:noProof/>
                <w:webHidden/>
              </w:rPr>
            </w:r>
            <w:r w:rsidR="0056552F">
              <w:rPr>
                <w:noProof/>
                <w:webHidden/>
              </w:rPr>
              <w:fldChar w:fldCharType="separate"/>
            </w:r>
            <w:r w:rsidR="0056552F">
              <w:rPr>
                <w:noProof/>
                <w:webHidden/>
              </w:rPr>
              <w:t>55</w:t>
            </w:r>
            <w:r w:rsidR="0056552F">
              <w:rPr>
                <w:noProof/>
                <w:webHidden/>
              </w:rPr>
              <w:fldChar w:fldCharType="end"/>
            </w:r>
          </w:hyperlink>
        </w:p>
        <w:p w14:paraId="248DE723" w14:textId="7FFA2DAF" w:rsidR="0056552F" w:rsidRDefault="00AD1010">
          <w:pPr>
            <w:pStyle w:val="Verzeichnis1"/>
            <w:rPr>
              <w:rFonts w:asciiTheme="minorHAnsi" w:eastAsiaTheme="minorEastAsia" w:hAnsiTheme="minorHAnsi" w:cstheme="minorBidi"/>
              <w:b w:val="0"/>
              <w:noProof/>
              <w:sz w:val="22"/>
              <w:szCs w:val="22"/>
              <w:lang w:eastAsia="en-GB"/>
            </w:rPr>
          </w:pPr>
          <w:hyperlink w:anchor="_Toc98674070" w:history="1">
            <w:r w:rsidR="0056552F" w:rsidRPr="00AE2CAA">
              <w:rPr>
                <w:rStyle w:val="Hyperlink"/>
                <w:rFonts w:eastAsiaTheme="majorEastAsia"/>
                <w:noProof/>
              </w:rPr>
              <w:t>Anhang A: Bausteine wissenschaftlicher Arbeiten</w:t>
            </w:r>
            <w:r w:rsidR="0056552F">
              <w:rPr>
                <w:noProof/>
                <w:webHidden/>
              </w:rPr>
              <w:tab/>
            </w:r>
            <w:r w:rsidR="0056552F">
              <w:rPr>
                <w:noProof/>
                <w:webHidden/>
              </w:rPr>
              <w:fldChar w:fldCharType="begin"/>
            </w:r>
            <w:r w:rsidR="0056552F">
              <w:rPr>
                <w:noProof/>
                <w:webHidden/>
              </w:rPr>
              <w:instrText xml:space="preserve"> PAGEREF _Toc98674070 \h </w:instrText>
            </w:r>
            <w:r w:rsidR="0056552F">
              <w:rPr>
                <w:noProof/>
                <w:webHidden/>
              </w:rPr>
            </w:r>
            <w:r w:rsidR="0056552F">
              <w:rPr>
                <w:noProof/>
                <w:webHidden/>
              </w:rPr>
              <w:fldChar w:fldCharType="separate"/>
            </w:r>
            <w:r w:rsidR="0056552F">
              <w:rPr>
                <w:noProof/>
                <w:webHidden/>
              </w:rPr>
              <w:t>65</w:t>
            </w:r>
            <w:r w:rsidR="0056552F">
              <w:rPr>
                <w:noProof/>
                <w:webHidden/>
              </w:rPr>
              <w:fldChar w:fldCharType="end"/>
            </w:r>
          </w:hyperlink>
        </w:p>
        <w:p w14:paraId="72E8FEAE" w14:textId="59F43F51" w:rsidR="0056552F" w:rsidRDefault="00AD1010">
          <w:pPr>
            <w:pStyle w:val="Verzeichnis2"/>
            <w:tabs>
              <w:tab w:val="right" w:leader="dot" w:pos="7807"/>
            </w:tabs>
            <w:rPr>
              <w:rFonts w:asciiTheme="minorHAnsi" w:eastAsiaTheme="minorEastAsia" w:hAnsiTheme="minorHAnsi" w:cstheme="minorBidi"/>
              <w:noProof/>
              <w:sz w:val="22"/>
              <w:szCs w:val="22"/>
              <w:lang w:eastAsia="en-GB"/>
            </w:rPr>
          </w:pPr>
          <w:hyperlink w:anchor="_Toc98674071" w:history="1">
            <w:r w:rsidR="0056552F" w:rsidRPr="00AE2CAA">
              <w:rPr>
                <w:rStyle w:val="Hyperlink"/>
                <w:rFonts w:eastAsiaTheme="majorEastAsia"/>
                <w:noProof/>
                <w:lang w:eastAsia="en-US"/>
              </w:rPr>
              <w:t>A1 Theoretische Arbeit</w:t>
            </w:r>
            <w:r w:rsidR="0056552F">
              <w:rPr>
                <w:noProof/>
                <w:webHidden/>
              </w:rPr>
              <w:tab/>
            </w:r>
            <w:r w:rsidR="0056552F">
              <w:rPr>
                <w:noProof/>
                <w:webHidden/>
              </w:rPr>
              <w:fldChar w:fldCharType="begin"/>
            </w:r>
            <w:r w:rsidR="0056552F">
              <w:rPr>
                <w:noProof/>
                <w:webHidden/>
              </w:rPr>
              <w:instrText xml:space="preserve"> PAGEREF _Toc98674071 \h </w:instrText>
            </w:r>
            <w:r w:rsidR="0056552F">
              <w:rPr>
                <w:noProof/>
                <w:webHidden/>
              </w:rPr>
            </w:r>
            <w:r w:rsidR="0056552F">
              <w:rPr>
                <w:noProof/>
                <w:webHidden/>
              </w:rPr>
              <w:fldChar w:fldCharType="separate"/>
            </w:r>
            <w:r w:rsidR="0056552F">
              <w:rPr>
                <w:noProof/>
                <w:webHidden/>
              </w:rPr>
              <w:t>65</w:t>
            </w:r>
            <w:r w:rsidR="0056552F">
              <w:rPr>
                <w:noProof/>
                <w:webHidden/>
              </w:rPr>
              <w:fldChar w:fldCharType="end"/>
            </w:r>
          </w:hyperlink>
        </w:p>
        <w:p w14:paraId="6F7F58A9" w14:textId="3FEF7172" w:rsidR="0056552F" w:rsidRDefault="00AD1010">
          <w:pPr>
            <w:pStyle w:val="Verzeichnis2"/>
            <w:tabs>
              <w:tab w:val="right" w:leader="dot" w:pos="7807"/>
            </w:tabs>
            <w:rPr>
              <w:rFonts w:asciiTheme="minorHAnsi" w:eastAsiaTheme="minorEastAsia" w:hAnsiTheme="minorHAnsi" w:cstheme="minorBidi"/>
              <w:noProof/>
              <w:sz w:val="22"/>
              <w:szCs w:val="22"/>
              <w:lang w:eastAsia="en-GB"/>
            </w:rPr>
          </w:pPr>
          <w:hyperlink w:anchor="_Toc98674072" w:history="1">
            <w:r w:rsidR="0056552F" w:rsidRPr="00AE2CAA">
              <w:rPr>
                <w:rStyle w:val="Hyperlink"/>
                <w:rFonts w:eastAsiaTheme="majorEastAsia"/>
                <w:noProof/>
                <w:lang w:eastAsia="en-US"/>
              </w:rPr>
              <w:t>A2 Konstruktive Arbeit</w:t>
            </w:r>
            <w:r w:rsidR="0056552F">
              <w:rPr>
                <w:noProof/>
                <w:webHidden/>
              </w:rPr>
              <w:tab/>
            </w:r>
            <w:r w:rsidR="0056552F">
              <w:rPr>
                <w:noProof/>
                <w:webHidden/>
              </w:rPr>
              <w:fldChar w:fldCharType="begin"/>
            </w:r>
            <w:r w:rsidR="0056552F">
              <w:rPr>
                <w:noProof/>
                <w:webHidden/>
              </w:rPr>
              <w:instrText xml:space="preserve"> PAGEREF _Toc98674072 \h </w:instrText>
            </w:r>
            <w:r w:rsidR="0056552F">
              <w:rPr>
                <w:noProof/>
                <w:webHidden/>
              </w:rPr>
            </w:r>
            <w:r w:rsidR="0056552F">
              <w:rPr>
                <w:noProof/>
                <w:webHidden/>
              </w:rPr>
              <w:fldChar w:fldCharType="separate"/>
            </w:r>
            <w:r w:rsidR="0056552F">
              <w:rPr>
                <w:noProof/>
                <w:webHidden/>
              </w:rPr>
              <w:t>65</w:t>
            </w:r>
            <w:r w:rsidR="0056552F">
              <w:rPr>
                <w:noProof/>
                <w:webHidden/>
              </w:rPr>
              <w:fldChar w:fldCharType="end"/>
            </w:r>
          </w:hyperlink>
        </w:p>
        <w:p w14:paraId="03794A8D" w14:textId="4B7F72BB" w:rsidR="0056552F" w:rsidRDefault="00AD1010">
          <w:pPr>
            <w:pStyle w:val="Verzeichnis2"/>
            <w:tabs>
              <w:tab w:val="right" w:leader="dot" w:pos="7807"/>
            </w:tabs>
            <w:rPr>
              <w:rFonts w:asciiTheme="minorHAnsi" w:eastAsiaTheme="minorEastAsia" w:hAnsiTheme="minorHAnsi" w:cstheme="minorBidi"/>
              <w:noProof/>
              <w:sz w:val="22"/>
              <w:szCs w:val="22"/>
              <w:lang w:eastAsia="en-GB"/>
            </w:rPr>
          </w:pPr>
          <w:hyperlink w:anchor="_Toc98674073" w:history="1">
            <w:r w:rsidR="0056552F" w:rsidRPr="00AE2CAA">
              <w:rPr>
                <w:rStyle w:val="Hyperlink"/>
                <w:rFonts w:eastAsiaTheme="majorEastAsia"/>
                <w:noProof/>
              </w:rPr>
              <w:t>A3 Empirische Arbeit</w:t>
            </w:r>
            <w:r w:rsidR="0056552F">
              <w:rPr>
                <w:noProof/>
                <w:webHidden/>
              </w:rPr>
              <w:tab/>
            </w:r>
            <w:r w:rsidR="0056552F">
              <w:rPr>
                <w:noProof/>
                <w:webHidden/>
              </w:rPr>
              <w:fldChar w:fldCharType="begin"/>
            </w:r>
            <w:r w:rsidR="0056552F">
              <w:rPr>
                <w:noProof/>
                <w:webHidden/>
              </w:rPr>
              <w:instrText xml:space="preserve"> PAGEREF _Toc98674073 \h </w:instrText>
            </w:r>
            <w:r w:rsidR="0056552F">
              <w:rPr>
                <w:noProof/>
                <w:webHidden/>
              </w:rPr>
            </w:r>
            <w:r w:rsidR="0056552F">
              <w:rPr>
                <w:noProof/>
                <w:webHidden/>
              </w:rPr>
              <w:fldChar w:fldCharType="separate"/>
            </w:r>
            <w:r w:rsidR="0056552F">
              <w:rPr>
                <w:noProof/>
                <w:webHidden/>
              </w:rPr>
              <w:t>65</w:t>
            </w:r>
            <w:r w:rsidR="0056552F">
              <w:rPr>
                <w:noProof/>
                <w:webHidden/>
              </w:rPr>
              <w:fldChar w:fldCharType="end"/>
            </w:r>
          </w:hyperlink>
        </w:p>
        <w:p w14:paraId="5F2DC023" w14:textId="6AAEF3B4" w:rsidR="0056552F" w:rsidRDefault="00AD1010">
          <w:pPr>
            <w:pStyle w:val="Verzeichnis1"/>
            <w:rPr>
              <w:rFonts w:asciiTheme="minorHAnsi" w:eastAsiaTheme="minorEastAsia" w:hAnsiTheme="minorHAnsi" w:cstheme="minorBidi"/>
              <w:b w:val="0"/>
              <w:noProof/>
              <w:sz w:val="22"/>
              <w:szCs w:val="22"/>
              <w:lang w:eastAsia="en-GB"/>
            </w:rPr>
          </w:pPr>
          <w:hyperlink w:anchor="_Toc98674074" w:history="1">
            <w:r w:rsidR="0056552F" w:rsidRPr="00AE2CAA">
              <w:rPr>
                <w:rStyle w:val="Hyperlink"/>
                <w:rFonts w:eastAsiaTheme="majorEastAsia"/>
                <w:noProof/>
              </w:rPr>
              <w:t>Erklärung zur Urheberschaft</w:t>
            </w:r>
            <w:r w:rsidR="0056552F">
              <w:rPr>
                <w:noProof/>
                <w:webHidden/>
              </w:rPr>
              <w:tab/>
            </w:r>
            <w:r w:rsidR="0056552F">
              <w:rPr>
                <w:noProof/>
                <w:webHidden/>
              </w:rPr>
              <w:fldChar w:fldCharType="begin"/>
            </w:r>
            <w:r w:rsidR="0056552F">
              <w:rPr>
                <w:noProof/>
                <w:webHidden/>
              </w:rPr>
              <w:instrText xml:space="preserve"> PAGEREF _Toc98674074 \h </w:instrText>
            </w:r>
            <w:r w:rsidR="0056552F">
              <w:rPr>
                <w:noProof/>
                <w:webHidden/>
              </w:rPr>
            </w:r>
            <w:r w:rsidR="0056552F">
              <w:rPr>
                <w:noProof/>
                <w:webHidden/>
              </w:rPr>
              <w:fldChar w:fldCharType="separate"/>
            </w:r>
            <w:r w:rsidR="0056552F">
              <w:rPr>
                <w:noProof/>
                <w:webHidden/>
              </w:rPr>
              <w:t>67</w:t>
            </w:r>
            <w:r w:rsidR="0056552F">
              <w:rPr>
                <w:noProof/>
                <w:webHidden/>
              </w:rPr>
              <w:fldChar w:fldCharType="end"/>
            </w:r>
          </w:hyperlink>
        </w:p>
        <w:p w14:paraId="6644C970" w14:textId="7930F267"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w:t>
      </w:r>
      <w:proofErr w:type="spellStart"/>
      <w:r>
        <w:rPr>
          <w:lang w:val="en-US" w:eastAsia="en-US"/>
        </w:rPr>
        <w:t>früher</w:t>
      </w:r>
      <w:proofErr w:type="spellEnd"/>
      <w:r>
        <w:rPr>
          <w:lang w:val="en-US" w:eastAsia="en-US"/>
        </w:rPr>
        <w:t xml:space="preserve">, </w:t>
      </w:r>
      <w:proofErr w:type="spellStart"/>
      <w:r>
        <w:rPr>
          <w:lang w:val="en-US" w:eastAsia="en-US"/>
        </w:rPr>
        <w:t>sind</w:t>
      </w:r>
      <w:proofErr w:type="spellEnd"/>
      <w:r>
        <w:rPr>
          <w:lang w:val="en-US" w:eastAsia="en-US"/>
        </w:rPr>
        <w:t xml:space="preserve"> </w:t>
      </w:r>
      <w:proofErr w:type="spellStart"/>
      <w:r>
        <w:rPr>
          <w:lang w:val="en-US" w:eastAsia="en-US"/>
        </w:rPr>
        <w:t>sie</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sidR="00C24518">
        <w:rPr>
          <w:lang w:val="en-US" w:eastAsia="en-US"/>
        </w:rPr>
        <w:t>größtenteils</w:t>
      </w:r>
      <w:proofErr w:type="spellEnd"/>
      <w:r w:rsidR="00C24518">
        <w:rPr>
          <w:lang w:val="en-US" w:eastAsia="en-US"/>
        </w:rPr>
        <w:t xml:space="preserve"> </w:t>
      </w:r>
      <w:proofErr w:type="spellStart"/>
      <w:r>
        <w:rPr>
          <w:lang w:val="en-US" w:eastAsia="en-US"/>
        </w:rPr>
        <w:t>basierend</w:t>
      </w:r>
      <w:proofErr w:type="spellEnd"/>
      <w:r>
        <w:rPr>
          <w:lang w:val="en-US" w:eastAsia="en-US"/>
        </w:rPr>
        <w:t xml:space="preserve"> auf neural networks</w:t>
      </w:r>
    </w:p>
    <w:p w14:paraId="107166AA" w14:textId="12F8C716" w:rsidR="0052358D" w:rsidRDefault="00C24518" w:rsidP="0071080B">
      <w:pPr>
        <w:pStyle w:val="Listenabsatz"/>
        <w:numPr>
          <w:ilvl w:val="0"/>
          <w:numId w:val="21"/>
        </w:numPr>
        <w:rPr>
          <w:lang w:val="en-US" w:eastAsia="en-US"/>
        </w:rPr>
      </w:pPr>
      <w:proofErr w:type="spellStart"/>
      <w:r>
        <w:rPr>
          <w:lang w:val="en-US" w:eastAsia="en-US"/>
        </w:rPr>
        <w:t>Vor</w:t>
      </w:r>
      <w:proofErr w:type="spellEnd"/>
      <w:r>
        <w:rPr>
          <w:lang w:val="en-US" w:eastAsia="en-US"/>
        </w:rPr>
        <w:t xml:space="preserve"> </w:t>
      </w:r>
      <w:proofErr w:type="spellStart"/>
      <w:r>
        <w:rPr>
          <w:lang w:val="en-US" w:eastAsia="en-US"/>
        </w:rPr>
        <w:t>allem</w:t>
      </w:r>
      <w:proofErr w:type="spellEnd"/>
      <w:r>
        <w:rPr>
          <w:lang w:val="en-US" w:eastAsia="en-US"/>
        </w:rPr>
        <w:t xml:space="preserve"> das von Google </w:t>
      </w:r>
      <w:proofErr w:type="spellStart"/>
      <w:r>
        <w:rPr>
          <w:lang w:val="en-US" w:eastAsia="en-US"/>
        </w:rPr>
        <w:t>vorgestellte</w:t>
      </w:r>
      <w:proofErr w:type="spellEnd"/>
      <w:r>
        <w:rPr>
          <w:lang w:val="en-US" w:eastAsia="en-US"/>
        </w:rPr>
        <w:t xml:space="preserve"> BERT </w:t>
      </w:r>
      <w:proofErr w:type="spellStart"/>
      <w:r w:rsidR="00D850A5">
        <w:rPr>
          <w:lang w:val="en-US" w:eastAsia="en-US"/>
        </w:rPr>
        <w:t>Besonders</w:t>
      </w:r>
      <w:proofErr w:type="spellEnd"/>
      <w:r w:rsidR="00D850A5">
        <w:rPr>
          <w:lang w:val="en-US" w:eastAsia="en-US"/>
        </w:rPr>
        <w:t xml:space="preserve"> huge pretrained neural network language models like BERT </w:t>
      </w:r>
      <w:proofErr w:type="spellStart"/>
      <w:r w:rsidR="00D850A5">
        <w:rPr>
          <w:lang w:val="en-US" w:eastAsia="en-US"/>
        </w:rPr>
        <w:t>haben</w:t>
      </w:r>
      <w:proofErr w:type="spellEnd"/>
      <w:r w:rsidR="00D850A5">
        <w:rPr>
          <w:lang w:val="en-US" w:eastAsia="en-US"/>
        </w:rPr>
        <w:t xml:space="preserve"> </w:t>
      </w:r>
      <w:proofErr w:type="spellStart"/>
      <w:r w:rsidR="00D850A5">
        <w:rPr>
          <w:lang w:val="en-US" w:eastAsia="en-US"/>
        </w:rPr>
        <w:t>aufgrund</w:t>
      </w:r>
      <w:proofErr w:type="spellEnd"/>
      <w:r w:rsidR="00D850A5">
        <w:rPr>
          <w:lang w:val="en-US" w:eastAsia="en-US"/>
        </w:rPr>
        <w:t xml:space="preserve"> </w:t>
      </w:r>
      <w:proofErr w:type="spellStart"/>
      <w:r w:rsidR="00D850A5">
        <w:rPr>
          <w:lang w:val="en-US" w:eastAsia="en-US"/>
        </w:rPr>
        <w:t>ihrer</w:t>
      </w:r>
      <w:proofErr w:type="spellEnd"/>
      <w:r w:rsidR="00D850A5">
        <w:rPr>
          <w:lang w:val="en-US" w:eastAsia="en-US"/>
        </w:rPr>
        <w:t xml:space="preserve"> </w:t>
      </w:r>
      <w:proofErr w:type="spellStart"/>
      <w:r w:rsidR="00D850A5">
        <w:rPr>
          <w:lang w:val="en-US" w:eastAsia="en-US"/>
        </w:rPr>
        <w:t>herausragenden</w:t>
      </w:r>
      <w:proofErr w:type="spellEnd"/>
      <w:r w:rsidR="00D850A5">
        <w:rPr>
          <w:lang w:val="en-US" w:eastAsia="en-US"/>
        </w:rPr>
        <w:t xml:space="preserve"> Performance die </w:t>
      </w:r>
      <w:proofErr w:type="spellStart"/>
      <w:r w:rsidR="00D850A5">
        <w:rPr>
          <w:lang w:val="en-US" w:eastAsia="en-US"/>
        </w:rPr>
        <w:t>Aufmerksamkeit</w:t>
      </w:r>
      <w:proofErr w:type="spellEnd"/>
      <w:r w:rsidR="00D850A5">
        <w:rPr>
          <w:lang w:val="en-US" w:eastAsia="en-US"/>
        </w:rPr>
        <w:t xml:space="preserve"> auf </w:t>
      </w:r>
      <w:proofErr w:type="spellStart"/>
      <w:r w:rsidR="00D850A5">
        <w:rPr>
          <w:lang w:val="en-US" w:eastAsia="en-US"/>
        </w:rPr>
        <w:t>sich</w:t>
      </w:r>
      <w:proofErr w:type="spellEnd"/>
      <w:r w:rsidR="00D850A5">
        <w:rPr>
          <w:lang w:val="en-US" w:eastAsia="en-US"/>
        </w:rPr>
        <w:t xml:space="preserve"> </w:t>
      </w:r>
      <w:proofErr w:type="spellStart"/>
      <w:r w:rsidR="00D850A5">
        <w:rPr>
          <w:lang w:val="en-US" w:eastAsia="en-US"/>
        </w:rPr>
        <w:t>gezogen</w:t>
      </w:r>
      <w:proofErr w:type="spellEnd"/>
      <w:r w:rsidR="00D850A5">
        <w:rPr>
          <w:lang w:val="en-US" w:eastAsia="en-US"/>
        </w:rPr>
        <w:t xml:space="preserve"> und warden </w:t>
      </w:r>
      <w:proofErr w:type="spellStart"/>
      <w:r w:rsidR="00D850A5">
        <w:rPr>
          <w:lang w:val="en-US" w:eastAsia="en-US"/>
        </w:rPr>
        <w:t>für</w:t>
      </w:r>
      <w:proofErr w:type="spellEnd"/>
      <w:r w:rsidR="00D850A5">
        <w:rPr>
          <w:lang w:val="en-US" w:eastAsia="en-US"/>
        </w:rPr>
        <w:t xml:space="preserve"> </w:t>
      </w:r>
      <w:proofErr w:type="spellStart"/>
      <w:r w:rsidR="00D850A5">
        <w:rPr>
          <w:lang w:val="en-US" w:eastAsia="en-US"/>
        </w:rPr>
        <w:t>unterschiedlichsten</w:t>
      </w:r>
      <w:proofErr w:type="spellEnd"/>
      <w:r w:rsidR="00D850A5">
        <w:rPr>
          <w:lang w:val="en-US" w:eastAsia="en-US"/>
        </w:rPr>
        <w:t xml:space="preserve"> </w:t>
      </w:r>
      <w:proofErr w:type="spellStart"/>
      <w:r w:rsidR="00D850A5">
        <w:rPr>
          <w:lang w:val="en-US" w:eastAsia="en-US"/>
        </w:rPr>
        <w:t>Aufgaben</w:t>
      </w:r>
      <w:proofErr w:type="spellEnd"/>
      <w:r w:rsidR="00D850A5">
        <w:rPr>
          <w:lang w:val="en-US" w:eastAsia="en-US"/>
        </w:rPr>
        <w:t xml:space="preserve"> in Cas </w:t>
      </w:r>
      <w:proofErr w:type="spellStart"/>
      <w:r w:rsidR="00D850A5">
        <w:rPr>
          <w:lang w:val="en-US" w:eastAsia="en-US"/>
        </w:rPr>
        <w:t>eingesetzt</w:t>
      </w:r>
      <w:proofErr w:type="spellEnd"/>
    </w:p>
    <w:p w14:paraId="3C574C7D" w14:textId="4AB6F5E7" w:rsidR="000B6426" w:rsidRDefault="000B6426" w:rsidP="0071080B">
      <w:pPr>
        <w:pStyle w:val="Listenabsatz"/>
        <w:numPr>
          <w:ilvl w:val="0"/>
          <w:numId w:val="21"/>
        </w:numPr>
        <w:rPr>
          <w:lang w:val="en-US" w:eastAsia="en-US"/>
        </w:rPr>
      </w:pPr>
      <w:proofErr w:type="spellStart"/>
      <w:r>
        <w:rPr>
          <w:lang w:val="en-US" w:eastAsia="en-US"/>
        </w:rPr>
        <w:t>viele</w:t>
      </w:r>
      <w:proofErr w:type="spellEnd"/>
      <w:r>
        <w:rPr>
          <w:lang w:val="en-US" w:eastAsia="en-US"/>
        </w:rPr>
        <w:t xml:space="preserve"> </w:t>
      </w:r>
      <w:proofErr w:type="gramStart"/>
      <w:r>
        <w:rPr>
          <w:lang w:val="en-US" w:eastAsia="en-US"/>
        </w:rPr>
        <w:t>Cas</w:t>
      </w:r>
      <w:proofErr w:type="gramEnd"/>
      <w:r>
        <w:rPr>
          <w:lang w:val="en-US" w:eastAsia="en-US"/>
        </w:rPr>
        <w:t xml:space="preserve"> </w:t>
      </w:r>
      <w:r w:rsidR="00C24518">
        <w:rPr>
          <w:lang w:val="en-US" w:eastAsia="en-US"/>
        </w:rPr>
        <w:t xml:space="preserve">warden </w:t>
      </w:r>
      <w:r>
        <w:rPr>
          <w:lang w:val="en-US" w:eastAsia="en-US"/>
        </w:rPr>
        <w:t xml:space="preserve">in </w:t>
      </w:r>
      <w:proofErr w:type="spellStart"/>
      <w:r w:rsidR="00C24518">
        <w:rPr>
          <w:lang w:val="en-US" w:eastAsia="en-US"/>
        </w:rPr>
        <w:t>ganz</w:t>
      </w:r>
      <w:proofErr w:type="spellEnd"/>
      <w:r w:rsidR="00C24518">
        <w:rPr>
          <w:lang w:val="en-US" w:eastAsia="en-US"/>
        </w:rPr>
        <w:t xml:space="preserve"> </w:t>
      </w:r>
      <w:proofErr w:type="spellStart"/>
      <w:r>
        <w:rPr>
          <w:lang w:val="en-US" w:eastAsia="en-US"/>
        </w:rPr>
        <w:t>bestimmten</w:t>
      </w:r>
      <w:proofErr w:type="spellEnd"/>
      <w:r>
        <w:rPr>
          <w:lang w:val="en-US" w:eastAsia="en-US"/>
        </w:rPr>
        <w:t xml:space="preserve"> </w:t>
      </w:r>
      <w:proofErr w:type="spellStart"/>
      <w:r>
        <w:rPr>
          <w:lang w:val="en-US" w:eastAsia="en-US"/>
        </w:rPr>
        <w:t>kontexten</w:t>
      </w:r>
      <w:proofErr w:type="spellEnd"/>
      <w:r>
        <w:rPr>
          <w:lang w:val="en-US" w:eastAsia="en-US"/>
        </w:rPr>
        <w:t xml:space="preserve"> </w:t>
      </w:r>
      <w:proofErr w:type="spellStart"/>
      <w:r>
        <w:rPr>
          <w:lang w:val="en-US" w:eastAsia="en-US"/>
        </w:rPr>
        <w:t>eingesetzt</w:t>
      </w:r>
      <w:proofErr w:type="spellEnd"/>
    </w:p>
    <w:p w14:paraId="68047708" w14:textId="76F6484E" w:rsidR="00C24518" w:rsidRDefault="00C24518" w:rsidP="0071080B">
      <w:pPr>
        <w:pStyle w:val="Listenabsatz"/>
        <w:numPr>
          <w:ilvl w:val="0"/>
          <w:numId w:val="21"/>
        </w:numPr>
        <w:rPr>
          <w:lang w:val="en-US" w:eastAsia="en-US"/>
        </w:rPr>
      </w:pPr>
      <w:r>
        <w:rPr>
          <w:lang w:val="en-US" w:eastAsia="en-US"/>
        </w:rPr>
        <w:t xml:space="preserve">In der </w:t>
      </w:r>
      <w:proofErr w:type="spellStart"/>
      <w:r>
        <w:rPr>
          <w:lang w:val="en-US" w:eastAsia="en-US"/>
        </w:rPr>
        <w:t>Literatur</w:t>
      </w:r>
      <w:proofErr w:type="spellEnd"/>
      <w:r>
        <w:rPr>
          <w:lang w:val="en-US" w:eastAsia="en-US"/>
        </w:rPr>
        <w:t xml:space="preserve"> hat </w:t>
      </w:r>
      <w:proofErr w:type="spellStart"/>
      <w:r>
        <w:rPr>
          <w:lang w:val="en-US" w:eastAsia="en-US"/>
        </w:rPr>
        <w:t>sich</w:t>
      </w:r>
      <w:proofErr w:type="spellEnd"/>
      <w:r>
        <w:rPr>
          <w:lang w:val="en-US" w:eastAsia="en-US"/>
        </w:rPr>
        <w:t xml:space="preserve"> </w:t>
      </w:r>
      <w:proofErr w:type="spellStart"/>
      <w:r>
        <w:rPr>
          <w:lang w:val="en-US" w:eastAsia="en-US"/>
        </w:rPr>
        <w:t>aber</w:t>
      </w:r>
      <w:proofErr w:type="spellEnd"/>
      <w:r>
        <w:rPr>
          <w:lang w:val="en-US" w:eastAsia="en-US"/>
        </w:rPr>
        <w:t xml:space="preserve"> </w:t>
      </w:r>
      <w:proofErr w:type="spellStart"/>
      <w:r>
        <w:rPr>
          <w:lang w:val="en-US" w:eastAsia="en-US"/>
        </w:rPr>
        <w:t>immer</w:t>
      </w:r>
      <w:proofErr w:type="spellEnd"/>
      <w:r>
        <w:rPr>
          <w:lang w:val="en-US" w:eastAsia="en-US"/>
        </w:rPr>
        <w:t xml:space="preserve"> </w:t>
      </w:r>
      <w:proofErr w:type="spellStart"/>
      <w:r>
        <w:rPr>
          <w:lang w:val="en-US" w:eastAsia="en-US"/>
        </w:rPr>
        <w:t>wieder</w:t>
      </w:r>
      <w:proofErr w:type="spellEnd"/>
      <w:r>
        <w:rPr>
          <w:lang w:val="en-US" w:eastAsia="en-US"/>
        </w:rPr>
        <w:t xml:space="preserve"> </w:t>
      </w:r>
      <w:proofErr w:type="spellStart"/>
      <w:r>
        <w:rPr>
          <w:lang w:val="en-US" w:eastAsia="en-US"/>
        </w:rPr>
        <w:t>gezeigt</w:t>
      </w:r>
      <w:proofErr w:type="spellEnd"/>
      <w:r w:rsidR="00573B88">
        <w:rPr>
          <w:lang w:val="en-US" w:eastAsia="en-US"/>
        </w:rPr>
        <w:t xml:space="preserve">, </w:t>
      </w:r>
      <w:proofErr w:type="spellStart"/>
      <w:r w:rsidR="00573B88">
        <w:rPr>
          <w:lang w:val="en-US" w:eastAsia="en-US"/>
        </w:rPr>
        <w:t>dass</w:t>
      </w:r>
      <w:proofErr w:type="spellEnd"/>
      <w:r w:rsidR="00573B88">
        <w:rPr>
          <w:lang w:val="en-US" w:eastAsia="en-US"/>
        </w:rPr>
        <w:t xml:space="preserve"> BERT </w:t>
      </w:r>
      <w:proofErr w:type="spellStart"/>
      <w:r w:rsidR="00573B88">
        <w:rPr>
          <w:lang w:val="en-US" w:eastAsia="en-US"/>
        </w:rPr>
        <w:t>domänenspez</w:t>
      </w:r>
      <w:proofErr w:type="spellEnd"/>
      <w:r w:rsidR="00573B88">
        <w:rPr>
          <w:lang w:val="en-US" w:eastAsia="en-US"/>
        </w:rPr>
        <w:t xml:space="preserve"> Wissen </w:t>
      </w:r>
      <w:proofErr w:type="spellStart"/>
      <w:r w:rsidR="00573B88">
        <w:rPr>
          <w:lang w:val="en-US" w:eastAsia="en-US"/>
        </w:rPr>
        <w:t>fehlt</w:t>
      </w:r>
      <w:proofErr w:type="spellEnd"/>
      <w:r w:rsidR="00573B88">
        <w:rPr>
          <w:lang w:val="en-US" w:eastAsia="en-US"/>
        </w:rPr>
        <w:t xml:space="preserve"> und </w:t>
      </w:r>
      <w:proofErr w:type="spellStart"/>
      <w:r w:rsidR="00573B88">
        <w:rPr>
          <w:lang w:val="en-US" w:eastAsia="en-US"/>
        </w:rPr>
        <w:t>somit</w:t>
      </w:r>
      <w:proofErr w:type="spellEnd"/>
      <w:r w:rsidR="00573B88">
        <w:rPr>
          <w:lang w:val="en-US" w:eastAsia="en-US"/>
        </w:rPr>
        <w:t xml:space="preserve"> seine Performance </w:t>
      </w:r>
      <w:proofErr w:type="spellStart"/>
      <w:r w:rsidR="00573B88">
        <w:rPr>
          <w:lang w:val="en-US" w:eastAsia="en-US"/>
        </w:rPr>
        <w:t>limitiert</w:t>
      </w:r>
      <w:proofErr w:type="spellEnd"/>
      <w:r w:rsidR="00573B88">
        <w:rPr>
          <w:lang w:val="en-US" w:eastAsia="en-US"/>
        </w:rPr>
        <w:t xml:space="preserve"> </w:t>
      </w:r>
      <w:proofErr w:type="spellStart"/>
      <w:r w:rsidR="00573B88">
        <w:rPr>
          <w:lang w:val="en-US" w:eastAsia="en-US"/>
        </w:rPr>
        <w:t>ist</w:t>
      </w:r>
      <w:proofErr w:type="spellEnd"/>
      <w:r w:rsidR="00573B88">
        <w:rPr>
          <w:lang w:val="en-US" w:eastAsia="en-US"/>
        </w:rPr>
        <w:t>.</w:t>
      </w:r>
    </w:p>
    <w:p w14:paraId="6140C248" w14:textId="2DF0C883" w:rsidR="00C9276F" w:rsidRDefault="00C9276F" w:rsidP="0071080B">
      <w:pPr>
        <w:pStyle w:val="Listenabsatz"/>
        <w:numPr>
          <w:ilvl w:val="0"/>
          <w:numId w:val="21"/>
        </w:numPr>
        <w:rPr>
          <w:lang w:val="en-US" w:eastAsia="en-US"/>
        </w:rPr>
      </w:pPr>
      <w:r>
        <w:rPr>
          <w:lang w:val="en-US" w:eastAsia="en-US"/>
        </w:rPr>
        <w:t xml:space="preserve">In </w:t>
      </w:r>
      <w:proofErr w:type="spellStart"/>
      <w:r>
        <w:rPr>
          <w:lang w:val="en-US" w:eastAsia="en-US"/>
        </w:rPr>
        <w:t>dieser</w:t>
      </w:r>
      <w:proofErr w:type="spellEnd"/>
      <w:r>
        <w:rPr>
          <w:lang w:val="en-US" w:eastAsia="en-US"/>
        </w:rPr>
        <w:t xml:space="preserve"> Arbeit </w:t>
      </w:r>
      <w:proofErr w:type="spellStart"/>
      <w:r>
        <w:rPr>
          <w:lang w:val="en-US" w:eastAsia="en-US"/>
        </w:rPr>
        <w:t>wird</w:t>
      </w:r>
      <w:proofErr w:type="spellEnd"/>
      <w:r>
        <w:rPr>
          <w:lang w:val="en-US" w:eastAsia="en-US"/>
        </w:rPr>
        <w:t xml:space="preserve"> </w:t>
      </w:r>
      <w:r w:rsidR="00A148F5">
        <w:rPr>
          <w:lang w:val="en-US" w:eastAsia="en-US"/>
        </w:rPr>
        <w:t xml:space="preserve">CookBERT </w:t>
      </w:r>
      <w:proofErr w:type="spellStart"/>
      <w:r w:rsidR="00A148F5">
        <w:rPr>
          <w:lang w:val="en-US" w:eastAsia="en-US"/>
        </w:rPr>
        <w:t>vorgestellt</w:t>
      </w:r>
      <w:proofErr w:type="spellEnd"/>
      <w:r w:rsidR="00A148F5">
        <w:rPr>
          <w:lang w:val="en-US" w:eastAsia="en-US"/>
        </w:rPr>
        <w:t xml:space="preserve">, </w:t>
      </w:r>
      <w:proofErr w:type="spellStart"/>
      <w:r w:rsidR="00A148F5">
        <w:rPr>
          <w:lang w:val="en-US" w:eastAsia="en-US"/>
        </w:rPr>
        <w:t>ein</w:t>
      </w:r>
      <w:proofErr w:type="spellEnd"/>
      <w:r w:rsidR="00A148F5">
        <w:rPr>
          <w:lang w:val="en-US" w:eastAsia="en-US"/>
        </w:rPr>
        <w:t xml:space="preserve"> </w:t>
      </w:r>
      <w:proofErr w:type="spellStart"/>
      <w:r w:rsidR="00A148F5">
        <w:rPr>
          <w:lang w:val="en-US" w:eastAsia="en-US"/>
        </w:rPr>
        <w:t>domänenspezifische</w:t>
      </w:r>
      <w:proofErr w:type="spellEnd"/>
      <w:r w:rsidR="00A148F5">
        <w:rPr>
          <w:lang w:val="en-US" w:eastAsia="en-US"/>
        </w:rPr>
        <w:t xml:space="preserv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w:t>
      </w:r>
      <w:proofErr w:type="gramStart"/>
      <w:r>
        <w:rPr>
          <w:lang w:val="en-US" w:eastAsia="en-US"/>
        </w:rPr>
        <w:t>an</w:t>
      </w:r>
      <w:proofErr w:type="gram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sidR="00086CA0">
        <w:rPr>
          <w:lang w:val="en-US" w:eastAsia="en-US"/>
        </w:rPr>
        <w:t xml:space="preserve">, um die Performance von downstream tasks </w:t>
      </w:r>
      <w:r w:rsidR="00AC5B6C">
        <w:rPr>
          <w:lang w:val="en-US" w:eastAsia="en-US"/>
        </w:rPr>
        <w:t xml:space="preserve">von </w:t>
      </w:r>
      <w:proofErr w:type="spellStart"/>
      <w:r w:rsidR="00AC5B6C">
        <w:rPr>
          <w:lang w:val="en-US" w:eastAsia="en-US"/>
        </w:rPr>
        <w:t>gleichdomänigen</w:t>
      </w:r>
      <w:proofErr w:type="spellEnd"/>
      <w:r w:rsidR="00AC5B6C">
        <w:rPr>
          <w:lang w:val="en-US" w:eastAsia="en-US"/>
        </w:rPr>
        <w:t xml:space="preserve"> Cas </w:t>
      </w:r>
      <w:proofErr w:type="spellStart"/>
      <w:r w:rsidR="00086CA0">
        <w:rPr>
          <w:lang w:val="en-US" w:eastAsia="en-US"/>
        </w:rPr>
        <w:t>zu</w:t>
      </w:r>
      <w:proofErr w:type="spellEnd"/>
      <w:r w:rsidR="00086CA0">
        <w:rPr>
          <w:lang w:val="en-US" w:eastAsia="en-US"/>
        </w:rPr>
        <w:t xml:space="preserve"> </w:t>
      </w:r>
      <w:proofErr w:type="spellStart"/>
      <w:r w:rsidR="00086CA0">
        <w:rPr>
          <w:lang w:val="en-US" w:eastAsia="en-US"/>
        </w:rPr>
        <w:t>verbessern</w:t>
      </w:r>
      <w:proofErr w:type="spellEnd"/>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w:t>
      </w:r>
      <w:proofErr w:type="spellStart"/>
      <w:r>
        <w:rPr>
          <w:lang w:val="en-US" w:eastAsia="en-US"/>
        </w:rPr>
        <w:t>zeigt</w:t>
      </w:r>
      <w:proofErr w:type="spellEnd"/>
      <w:r>
        <w:rPr>
          <w:lang w:val="en-US" w:eastAsia="en-US"/>
        </w:rPr>
        <w:t xml:space="preserve">, </w:t>
      </w:r>
      <w:proofErr w:type="spellStart"/>
      <w:r>
        <w:rPr>
          <w:lang w:val="en-US" w:eastAsia="en-US"/>
        </w:rPr>
        <w:t>dass</w:t>
      </w:r>
      <w:proofErr w:type="spellEnd"/>
      <w:r>
        <w:rPr>
          <w:lang w:val="en-US" w:eastAsia="en-US"/>
        </w:rPr>
        <w:t xml:space="preserve"> </w:t>
      </w:r>
      <w:r w:rsidR="00A148F5">
        <w:rPr>
          <w:lang w:val="en-US" w:eastAsia="en-US"/>
        </w:rPr>
        <w:t xml:space="preserve">CookBERT promising results </w:t>
      </w:r>
      <w:proofErr w:type="spellStart"/>
      <w:r w:rsidR="00A148F5">
        <w:rPr>
          <w:lang w:val="en-US" w:eastAsia="en-US"/>
        </w:rPr>
        <w:t>erzielt</w:t>
      </w:r>
      <w:proofErr w:type="spellEnd"/>
      <w:r w:rsidR="00A148F5">
        <w:rPr>
          <w:lang w:val="en-US" w:eastAsia="en-US"/>
        </w:rPr>
        <w:t xml:space="preserve"> und das standard BERT in </w:t>
      </w:r>
      <w:proofErr w:type="spellStart"/>
      <w:r w:rsidR="00A148F5">
        <w:rPr>
          <w:lang w:val="en-US" w:eastAsia="en-US"/>
        </w:rPr>
        <w:t>zwei</w:t>
      </w:r>
      <w:proofErr w:type="spellEnd"/>
      <w:r w:rsidR="00A148F5">
        <w:rPr>
          <w:lang w:val="en-US" w:eastAsia="en-US"/>
        </w:rPr>
        <w:t xml:space="preserve"> von </w:t>
      </w:r>
      <w:proofErr w:type="spellStart"/>
      <w:r w:rsidR="00A148F5">
        <w:rPr>
          <w:lang w:val="en-US" w:eastAsia="en-US"/>
        </w:rPr>
        <w:t>drei</w:t>
      </w:r>
      <w:proofErr w:type="spellEnd"/>
      <w:r w:rsidR="00A148F5">
        <w:rPr>
          <w:lang w:val="en-US" w:eastAsia="en-US"/>
        </w:rPr>
        <w:t xml:space="preserve"> Cas relevant tasks der cooking domain significant outperformed</w:t>
      </w:r>
      <w:r w:rsidR="004B3F55">
        <w:rPr>
          <w:lang w:val="en-US" w:eastAsia="en-US"/>
        </w:rPr>
        <w:t xml:space="preserve">, was die </w:t>
      </w:r>
      <w:proofErr w:type="spellStart"/>
      <w:r w:rsidR="004B3F55">
        <w:rPr>
          <w:lang w:val="en-US" w:eastAsia="en-US"/>
        </w:rPr>
        <w:t>Effizient</w:t>
      </w:r>
      <w:proofErr w:type="spellEnd"/>
      <w:r w:rsidR="004B3F55">
        <w:rPr>
          <w:lang w:val="en-US" w:eastAsia="en-US"/>
        </w:rPr>
        <w:t xml:space="preserve"> der </w:t>
      </w:r>
      <w:proofErr w:type="spellStart"/>
      <w:r w:rsidR="004B3F55">
        <w:rPr>
          <w:lang w:val="en-US" w:eastAsia="en-US"/>
        </w:rPr>
        <w:t>Domänenadaption</w:t>
      </w:r>
      <w:proofErr w:type="spellEnd"/>
      <w:r w:rsidR="004B3F55">
        <w:rPr>
          <w:lang w:val="en-US" w:eastAsia="en-US"/>
        </w:rPr>
        <w:t xml:space="preserve"> </w:t>
      </w:r>
      <w:proofErr w:type="spellStart"/>
      <w:r w:rsidR="004B3F55">
        <w:rPr>
          <w:lang w:val="en-US" w:eastAsia="en-US"/>
        </w:rPr>
        <w:t>unterstreicht</w:t>
      </w:r>
      <w:proofErr w:type="spellEnd"/>
      <w:r w:rsidR="004B3F55">
        <w:rPr>
          <w:lang w:val="en-US" w:eastAsia="en-US"/>
        </w:rPr>
        <w:t xml:space="preserve"> und </w:t>
      </w:r>
      <w:proofErr w:type="spellStart"/>
      <w:r w:rsidR="004B3F55">
        <w:rPr>
          <w:lang w:val="en-US" w:eastAsia="en-US"/>
        </w:rPr>
        <w:t>zu</w:t>
      </w:r>
      <w:proofErr w:type="spellEnd"/>
      <w:r w:rsidR="004B3F55">
        <w:rPr>
          <w:lang w:val="en-US" w:eastAsia="en-US"/>
        </w:rPr>
        <w:t xml:space="preserve"> </w:t>
      </w:r>
      <w:proofErr w:type="spellStart"/>
      <w:r w:rsidR="004B3F55">
        <w:rPr>
          <w:lang w:val="en-US" w:eastAsia="en-US"/>
        </w:rPr>
        <w:t>weiterer</w:t>
      </w:r>
      <w:proofErr w:type="spellEnd"/>
      <w:r w:rsidR="004B3F55">
        <w:rPr>
          <w:lang w:val="en-US" w:eastAsia="en-US"/>
        </w:rPr>
        <w:t xml:space="preserve"> </w:t>
      </w:r>
      <w:proofErr w:type="spellStart"/>
      <w:r w:rsidR="004B3F55">
        <w:rPr>
          <w:lang w:val="en-US" w:eastAsia="en-US"/>
        </w:rPr>
        <w:t>Forschung</w:t>
      </w:r>
      <w:proofErr w:type="spellEnd"/>
      <w:r w:rsidR="004B3F55">
        <w:rPr>
          <w:lang w:val="en-US" w:eastAsia="en-US"/>
        </w:rPr>
        <w:t xml:space="preserve"> </w:t>
      </w:r>
      <w:proofErr w:type="spellStart"/>
      <w:r w:rsidR="004B3F55">
        <w:rPr>
          <w:lang w:val="en-US" w:eastAsia="en-US"/>
        </w:rPr>
        <w:t>für</w:t>
      </w:r>
      <w:proofErr w:type="spellEnd"/>
      <w:r w:rsidR="004B3F55">
        <w:rPr>
          <w:lang w:val="en-US" w:eastAsia="en-US"/>
        </w:rPr>
        <w:t xml:space="preserve"> </w:t>
      </w:r>
      <w:proofErr w:type="spellStart"/>
      <w:r w:rsidR="004B3F55">
        <w:rPr>
          <w:lang w:val="en-US" w:eastAsia="en-US"/>
        </w:rPr>
        <w:t>andere</w:t>
      </w:r>
      <w:proofErr w:type="spellEnd"/>
      <w:r w:rsidR="004B3F55">
        <w:rPr>
          <w:lang w:val="en-US" w:eastAsia="en-US"/>
        </w:rPr>
        <w:t xml:space="preserve"> </w:t>
      </w:r>
      <w:proofErr w:type="spellStart"/>
      <w:r w:rsidR="004B3F55">
        <w:rPr>
          <w:lang w:val="en-US" w:eastAsia="en-US"/>
        </w:rPr>
        <w:t>Domänen</w:t>
      </w:r>
      <w:proofErr w:type="spellEnd"/>
      <w:r w:rsidR="004B3F55">
        <w:rPr>
          <w:lang w:val="en-US" w:eastAsia="en-US"/>
        </w:rPr>
        <w:t xml:space="preserve">, </w:t>
      </w:r>
      <w:proofErr w:type="spellStart"/>
      <w:r w:rsidR="004B3F55">
        <w:rPr>
          <w:lang w:val="en-US" w:eastAsia="en-US"/>
        </w:rPr>
        <w:t>sowie</w:t>
      </w:r>
      <w:proofErr w:type="spellEnd"/>
      <w:r w:rsidR="004B3F55">
        <w:rPr>
          <w:lang w:val="en-US" w:eastAsia="en-US"/>
        </w:rPr>
        <w:t xml:space="preserve"> </w:t>
      </w:r>
      <w:r w:rsidR="00807671">
        <w:rPr>
          <w:lang w:val="en-US" w:eastAsia="en-US"/>
        </w:rPr>
        <w:t xml:space="preserve">die Integration von CookBERT in </w:t>
      </w:r>
      <w:proofErr w:type="spellStart"/>
      <w:r w:rsidR="00807671">
        <w:rPr>
          <w:lang w:val="en-US" w:eastAsia="en-US"/>
        </w:rPr>
        <w:t>ein</w:t>
      </w:r>
      <w:proofErr w:type="spellEnd"/>
      <w:r w:rsidR="00807671">
        <w:rPr>
          <w:lang w:val="en-US" w:eastAsia="en-US"/>
        </w:rPr>
        <w:t xml:space="preserve"> </w:t>
      </w:r>
      <w:proofErr w:type="spellStart"/>
      <w:r w:rsidR="00807671">
        <w:rPr>
          <w:lang w:val="en-US" w:eastAsia="en-US"/>
        </w:rPr>
        <w:t>tatsächliches</w:t>
      </w:r>
      <w:proofErr w:type="spellEnd"/>
      <w:r w:rsidR="00807671">
        <w:rPr>
          <w:lang w:val="en-US" w:eastAsia="en-US"/>
        </w:rPr>
        <w:t xml:space="preserve"> System, </w:t>
      </w:r>
      <w:proofErr w:type="spellStart"/>
      <w:r w:rsidR="00807671">
        <w:rPr>
          <w:lang w:val="en-US" w:eastAsia="en-US"/>
        </w:rPr>
        <w:t>motiviert</w:t>
      </w:r>
      <w:proofErr w:type="spellEnd"/>
      <w:r w:rsidR="00807671">
        <w:rPr>
          <w:lang w:val="en-US" w:eastAsia="en-US"/>
        </w:rPr>
        <w:t>.</w:t>
      </w:r>
      <w:r w:rsidR="00A148F5" w:rsidRPr="004B3F55">
        <w:rPr>
          <w:lang w:val="en-US" w:eastAsia="en-US"/>
        </w:rPr>
        <w:t xml:space="preserve"> </w:t>
      </w:r>
    </w:p>
    <w:p w14:paraId="0ADEA555" w14:textId="0A93B58C" w:rsidR="00573B88" w:rsidRDefault="00573B88" w:rsidP="00573B88">
      <w:pPr>
        <w:pStyle w:val="Listenabsatz"/>
        <w:numPr>
          <w:ilvl w:val="0"/>
          <w:numId w:val="35"/>
        </w:numPr>
        <w:rPr>
          <w:lang w:val="en-US" w:eastAsia="en-US"/>
        </w:rPr>
      </w:pPr>
      <w:proofErr w:type="spellStart"/>
      <w:r>
        <w:rPr>
          <w:lang w:val="en-US" w:eastAsia="en-US"/>
        </w:rPr>
        <w:t>Irgendwie</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reinbringen</w:t>
      </w:r>
      <w:proofErr w:type="spellEnd"/>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1" w:name="_Toc354659178"/>
      <w:bookmarkStart w:id="2" w:name="_Toc354660357"/>
      <w:bookmarkStart w:id="3" w:name="_Toc354660407"/>
      <w:bookmarkStart w:id="4" w:name="_Toc354660468"/>
      <w:bookmarkStart w:id="5" w:name="_Toc361142756"/>
      <w:bookmarkStart w:id="6" w:name="_Toc361143689"/>
    </w:p>
    <w:p w14:paraId="72BECD1E" w14:textId="3363B7FA" w:rsidR="009C51E2" w:rsidRDefault="00350DAC" w:rsidP="009C51E2">
      <w:pPr>
        <w:pStyle w:val="berschrift1"/>
      </w:pPr>
      <w:bookmarkStart w:id="7" w:name="_Toc98674028"/>
      <w:bookmarkEnd w:id="1"/>
      <w:bookmarkEnd w:id="2"/>
      <w:bookmarkEnd w:id="3"/>
      <w:bookmarkEnd w:id="4"/>
      <w:bookmarkEnd w:id="5"/>
      <w:bookmarkEnd w:id="6"/>
      <w:r>
        <w:lastRenderedPageBreak/>
        <w:t>Introduction</w:t>
      </w:r>
      <w:bookmarkEnd w:id="7"/>
    </w:p>
    <w:p w14:paraId="0BD01520" w14:textId="49E5878F" w:rsidR="00741383" w:rsidRDefault="00187D34" w:rsidP="00741383">
      <w:r>
        <w:t>Conversational agents</w:t>
      </w:r>
      <w:r w:rsidR="00CD0329">
        <w:t xml:space="preserve"> (CAs)</w:t>
      </w:r>
      <w:r>
        <w:t xml:space="preserve"> like Amazon’s </w:t>
      </w:r>
      <w:r w:rsidR="00753E6C">
        <w:t>Echo</w:t>
      </w:r>
      <w:r>
        <w:t xml:space="preserve"> or </w:t>
      </w:r>
      <w:r w:rsidR="00500B0A">
        <w:t>Apple’s Siri</w:t>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302D98">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IxVDE1OjExOjA2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302D98">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jFUMTU6MTE6MDY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302D98">
            <w:rPr>
              <w:noProof/>
            </w:rPr>
            <w:t>(Graesser et al., 1999; Winkler et al., 2020)</w:t>
          </w:r>
          <w:r w:rsidR="009F6887">
            <w:rPr>
              <w:noProof/>
            </w:rPr>
            <w:fldChar w:fldCharType="end"/>
          </w:r>
        </w:sdtContent>
      </w:sdt>
      <w:r w:rsidR="00682B59">
        <w:t xml:space="preserve"> or</w:t>
      </w:r>
      <w:r w:rsidR="00B86189">
        <w:t xml:space="preserve">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302D98">
            <w:rPr>
              <w:noProof/>
            </w:rPr>
            <w:t>(Cui et al., 2017)</w:t>
          </w:r>
          <w:r w:rsidR="009F6887">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FUMTU6MTE6MDY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302D98">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w:t>
      </w:r>
      <w:r w:rsidR="00B86189" w:rsidRPr="007B29A8">
        <w:rPr>
          <w:color w:val="000000" w:themeColor="text1"/>
        </w:rPr>
        <w:t>increased</w:t>
      </w:r>
      <w:r w:rsidR="003C14C3" w:rsidRPr="007B29A8">
        <w:rPr>
          <w:color w:val="000000" w:themeColor="text1"/>
        </w:rPr>
        <w:t xml:space="preserve"> ease of use</w:t>
      </w:r>
      <w:r w:rsidR="00BE5889">
        <w:rPr>
          <w:color w:val="000000" w:themeColor="text1"/>
        </w:rPr>
        <w:t>,</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302D98">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BE5889">
        <w:t>for creating</w:t>
      </w:r>
      <w:r w:rsidR="0026275B">
        <w:t xml:space="preserve"> CAs </w:t>
      </w:r>
      <w:r w:rsidR="00880B22">
        <w:t>were mainly based on handcrafted rules</w:t>
      </w:r>
      <w:r w:rsidR="00682B59">
        <w:t xml:space="preserve"> like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302D98">
            <w:rPr>
              <w:noProof/>
            </w:rPr>
            <w:t>(1966)</w:t>
          </w:r>
          <w:r w:rsidR="00236749">
            <w:rPr>
              <w:noProof/>
            </w:rPr>
            <w:fldChar w:fldCharType="end"/>
          </w:r>
        </w:sdtContent>
      </w:sdt>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682B59">
        <w:t>attain</w:t>
      </w:r>
      <w:r w:rsidR="00D07077" w:rsidRPr="00AD16B4">
        <w:t xml:space="preserve"> a superb grasp of human language.</w:t>
      </w:r>
      <w:r w:rsidR="00D07077">
        <w:t xml:space="preserve"> </w:t>
      </w:r>
    </w:p>
    <w:p w14:paraId="3C3ABB49" w14:textId="6FD6EA61"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302D98">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083922" w:rsidRPr="001329DF">
        <w:rPr>
          <w:color w:val="000000" w:themeColor="text1"/>
        </w:rPr>
        <w:t xml:space="preserve">pretrained on </w:t>
      </w:r>
      <w:r w:rsidR="00682B59">
        <w:rPr>
          <w:color w:val="000000" w:themeColor="text1"/>
        </w:rPr>
        <w:t xml:space="preserve">a massive amount </w:t>
      </w:r>
      <w:r w:rsidR="00530024">
        <w:rPr>
          <w:color w:val="000000" w:themeColor="text1"/>
        </w:rPr>
        <w:t xml:space="preserve">of </w:t>
      </w:r>
      <w:r w:rsidR="00682B59">
        <w:rPr>
          <w:color w:val="000000" w:themeColor="text1"/>
        </w:rPr>
        <w:t>plain text data from the general domain</w:t>
      </w:r>
      <w:r w:rsidR="00083922" w:rsidRPr="00377942">
        <w:rPr>
          <w:color w:val="000000" w:themeColor="text1"/>
        </w:rPr>
        <w:t xml:space="preserve">.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5E3E1B">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jFUMTU6MTE6MDY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IxVDE1OjExOjA2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302D98">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w:t>
      </w:r>
      <w:r w:rsidR="00682B59">
        <w:t>the so-called</w:t>
      </w:r>
      <w:r w:rsidR="00741383">
        <w:t xml:space="preserv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302D98">
            <w:rPr>
              <w:noProof/>
            </w:rPr>
            <w:t>(Devlin et al., 2018)</w:t>
          </w:r>
          <w:r w:rsidR="00741383">
            <w:rPr>
              <w:noProof/>
            </w:rPr>
            <w:fldChar w:fldCharType="end"/>
          </w:r>
        </w:sdtContent>
      </w:sdt>
      <w:r w:rsidR="00741383">
        <w:t>.</w:t>
      </w:r>
      <w:r w:rsidR="00AC3F1C">
        <w:t xml:space="preserve"> </w:t>
      </w:r>
      <w:r w:rsidR="0091417A">
        <w:t>BERT’s outstanding performance and its</w:t>
      </w:r>
      <w:r w:rsidR="00C16A89">
        <w:t xml:space="preserve"> subsequent</w:t>
      </w:r>
      <w:r w:rsidR="0091417A">
        <w:t xml:space="preserve"> open sourcing ensured that it</w:t>
      </w:r>
      <w:r w:rsidR="00871965">
        <w:t xml:space="preserve"> was </w:t>
      </w:r>
      <w:r w:rsidR="00C16A89">
        <w:t>also applied in the field of conversational artificial intelligence</w:t>
      </w:r>
      <w:r w:rsidR="008A060C">
        <w:t xml:space="preserve"> where it achieves promising performance for a variety of </w:t>
      </w:r>
      <w:r w:rsidR="00F15806">
        <w:t>tasks</w:t>
      </w:r>
      <w:r w:rsidR="00C16A89">
        <w:t xml:space="preserve"> as well</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jFUMTU6MTE6MDY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jFUMTU6MTE6MDY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yMVQxNToxMTowNi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jFUMTU6MTE6MDY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302D98">
            <w:rPr>
              <w:noProof/>
            </w:rPr>
            <w:t>(Chao &amp; Lane, 2019; Chen et al., 2019; Vakulenko et al., 2021; Voskarides et al., 2020)</w:t>
          </w:r>
          <w:r w:rsidR="00F15806">
            <w:rPr>
              <w:noProof/>
            </w:rPr>
            <w:fldChar w:fldCharType="end"/>
          </w:r>
        </w:sdtContent>
      </w:sdt>
      <w:r w:rsidR="008A060C">
        <w:t xml:space="preserve">. </w:t>
      </w:r>
    </w:p>
    <w:p w14:paraId="6B9B82A0" w14:textId="7CC20AD0"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 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t xml:space="preserve">will </w:t>
      </w:r>
      <w:r w:rsidR="006D3203">
        <w:t>mostly</w:t>
      </w:r>
      <w:r w:rsidR="001202C8">
        <w:t xml:space="preserve"> </w:t>
      </w:r>
      <w:r w:rsidR="000A48E2">
        <w:t xml:space="preserve">encounter </w:t>
      </w:r>
      <w:r w:rsidR="00CA700F">
        <w:t>i</w:t>
      </w:r>
      <w:r w:rsidR="00FB43A3">
        <w:t>nformation needs</w:t>
      </w:r>
      <w:r w:rsidR="00CA700F">
        <w:t xml:space="preserve"> </w:t>
      </w:r>
      <w:r w:rsidR="00DA6AB6">
        <w:t xml:space="preserve">that are specific for the cooking domain, </w:t>
      </w:r>
      <w:r w:rsidR="00FB43A3">
        <w:t xml:space="preserve">like </w:t>
      </w:r>
      <w:r w:rsidR="00FB43A3">
        <w:lastRenderedPageBreak/>
        <w:t>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jFUMTU6MTE6MDY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302D98">
            <w:rPr>
              <w:noProof/>
            </w:rPr>
            <w:t>(Frummet et al., 2021)</w:t>
          </w:r>
          <w:r w:rsidR="006000A1">
            <w:rPr>
              <w:noProof/>
            </w:rPr>
            <w:fldChar w:fldCharType="end"/>
          </w:r>
        </w:sdtContent>
      </w:sdt>
      <w:r w:rsidR="00DA6AB6">
        <w:t>,</w:t>
      </w:r>
      <w:r w:rsidR="00CA700F">
        <w:t xml:space="preserve"> </w:t>
      </w:r>
      <w:r w:rsidR="0051321D">
        <w:t xml:space="preserve">but </w:t>
      </w:r>
      <w:r w:rsidR="00CA700F">
        <w:t>this is probably not the case</w:t>
      </w:r>
      <w:r w:rsidR="001202C8">
        <w:t xml:space="preserve"> for a customer-service chatbot for </w:t>
      </w:r>
      <w:r w:rsidR="008E328A">
        <w:t>e-commerce website</w:t>
      </w:r>
      <w:r w:rsidR="00DA6AB6">
        <w:t>s</w:t>
      </w:r>
      <w:r w:rsidR="001202C8">
        <w:t>.</w:t>
      </w:r>
      <w:r w:rsidR="009A5289">
        <w:t xml:space="preserve"> </w:t>
      </w:r>
      <w:r w:rsidR="005E2D13">
        <w:t xml:space="preserve">However, </w:t>
      </w:r>
      <w:r w:rsidR="0027770A">
        <w:t xml:space="preserve">one of BERT’s limitations is </w:t>
      </w:r>
      <w:r w:rsidR="00283216">
        <w:t>the</w:t>
      </w:r>
      <w:r w:rsidR="0027770A">
        <w:t xml:space="preserve"> lack of domain specific knowledge</w:t>
      </w:r>
      <w:r w:rsidR="0079557C">
        <w:t>, since pr</w:t>
      </w:r>
      <w:r w:rsidR="005D1BBA">
        <w:t>et</w:t>
      </w:r>
      <w:r w:rsidR="0079557C">
        <w:t xml:space="preserve">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xVDE1OjExOjA2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yMVQxNToxMTowNi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302D98">
            <w:rPr>
              <w:noProof/>
            </w:rPr>
            <w:t>(Gururangan et al., 2020; Lee et al., 2020)</w:t>
          </w:r>
          <w:r w:rsidR="004413DE">
            <w:rPr>
              <w:noProof/>
            </w:rPr>
            <w:fldChar w:fldCharType="end"/>
          </w:r>
        </w:sdtContent>
      </w:sdt>
      <w:r w:rsidR="00FD2D1C">
        <w:t xml:space="preserve">. </w:t>
      </w:r>
      <w:r w:rsidR="00782A03">
        <w:t xml:space="preserve"> </w:t>
      </w:r>
    </w:p>
    <w:p w14:paraId="41324B49" w14:textId="536B6F16" w:rsidR="009F45A6" w:rsidRDefault="008535AB" w:rsidP="00AA00F6">
      <w:pPr>
        <w:pStyle w:val="Folgeabsatz"/>
      </w:pPr>
      <w:r>
        <w:t xml:space="preserve">Proceeding from </w:t>
      </w:r>
      <w:r w:rsidR="005939CE">
        <w:t>this, the goal of this bachelor thesis is</w:t>
      </w:r>
      <w:r w:rsidR="00C53406">
        <w:t xml:space="preserve"> </w:t>
      </w:r>
      <w:r w:rsidR="003C463B" w:rsidRPr="003C463B">
        <w:t xml:space="preserve">to </w:t>
      </w:r>
      <w:r w:rsidR="003042F4" w:rsidRPr="003C463B">
        <w:t>overcome this limitation</w:t>
      </w:r>
      <w:r w:rsidR="003C463B">
        <w:t xml:space="preserve"> by adapting</w:t>
      </w:r>
      <w:r w:rsidR="00C53406">
        <w:t xml:space="preserve"> </w:t>
      </w:r>
      <w:r w:rsidR="00AB6BDC">
        <w:t xml:space="preserve">BERT for </w:t>
      </w:r>
      <w:r w:rsidR="005D1BBA">
        <w:t>a</w:t>
      </w:r>
      <w:r w:rsidR="00964D36">
        <w:t xml:space="preserve"> particular </w:t>
      </w:r>
      <w:r w:rsidR="005D1BBA">
        <w:t xml:space="preserve">target </w:t>
      </w:r>
      <w:r w:rsidR="00964D36">
        <w:t>domain</w:t>
      </w:r>
      <w:r w:rsidR="00233B32">
        <w:t xml:space="preserve">, </w:t>
      </w:r>
      <w:r w:rsidR="00125895">
        <w:t xml:space="preserve">i.e., </w:t>
      </w:r>
      <w:r w:rsidR="00233B32">
        <w:t>the domain of cooking</w:t>
      </w:r>
      <w:r w:rsidR="009A7A69">
        <w:t>.</w:t>
      </w:r>
      <w:r w:rsidR="007632AD">
        <w:t xml:space="preserve"> </w:t>
      </w:r>
      <w:r w:rsidR="00AF7607">
        <w:t xml:space="preserve">Doing this is expected </w:t>
      </w:r>
      <w:r w:rsidR="005D1BBA">
        <w:t xml:space="preserve">to increase its natural language understanding of the target domain and with it the </w:t>
      </w:r>
      <w:r w:rsidR="00AF7607">
        <w:t>performance on</w:t>
      </w:r>
      <w:r w:rsidR="005D1BBA">
        <w:t xml:space="preserve"> </w:t>
      </w:r>
      <w:r w:rsidR="00AF7607">
        <w:t>tasks relevant</w:t>
      </w:r>
      <w:r w:rsidR="005D1BBA">
        <w:t xml:space="preserve"> </w:t>
      </w:r>
      <w:r w:rsidR="00267972">
        <w:t>to</w:t>
      </w:r>
      <w:r w:rsidR="005D1BBA">
        <w:t xml:space="preserve"> </w:t>
      </w:r>
      <w:r w:rsidR="00AF7607">
        <w:t>CAs</w:t>
      </w:r>
      <w:r w:rsidR="005D1BBA">
        <w:t xml:space="preserve"> of </w:t>
      </w:r>
      <w:r w:rsidR="00267972">
        <w:t>that</w:t>
      </w:r>
      <w:r w:rsidR="005D1BBA">
        <w:t xml:space="preserve"> domain.</w:t>
      </w:r>
      <w:r w:rsidR="00AF7607">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C73C1">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w:t>
      </w:r>
      <w:r w:rsidR="007632AD">
        <w:t xml:space="preserve">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jFUMTU6MTE6MDY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302D98">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w:t>
      </w:r>
      <w:r w:rsidR="00530024">
        <w:t xml:space="preserve">the </w:t>
      </w:r>
      <w:r w:rsidR="00426BBD" w:rsidRPr="004E56BE">
        <w:t xml:space="preserve">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302D98">
            <w:rPr>
              <w:noProof/>
            </w:rPr>
            <w:t>(Huffman, 2019)</w:t>
          </w:r>
          <w:r w:rsidR="00426BBD" w:rsidRPr="004E56BE">
            <w:rPr>
              <w:noProof/>
            </w:rPr>
            <w:fldChar w:fldCharType="end"/>
          </w:r>
        </w:sdtContent>
      </w:sdt>
      <w:r w:rsidR="00181E9E" w:rsidRPr="004E56BE">
        <w:t>.</w:t>
      </w:r>
      <w:r w:rsidR="00181E9E">
        <w:t xml:space="preserve"> </w:t>
      </w:r>
      <w:r w:rsidR="002C73C1">
        <w:t>Providing a cooking domain-specific BERT model</w:t>
      </w:r>
      <w:r w:rsidR="006C6628">
        <w:t xml:space="preserve"> </w:t>
      </w:r>
      <w:r w:rsidR="002C73C1">
        <w:t>might be</w:t>
      </w:r>
      <w:r w:rsidR="006C6628">
        <w:t xml:space="preserve"> an important step toward</w:t>
      </w:r>
      <w:r w:rsidR="00B807B0">
        <w:t>s</w:t>
      </w:r>
      <w:r w:rsidR="006C6628">
        <w:t xml:space="preserve"> building a truly conversational system</w:t>
      </w:r>
      <w:r w:rsidR="002C73C1">
        <w:t xml:space="preserve"> for the kitchen</w:t>
      </w:r>
      <w:r w:rsidR="006C6628">
        <w:t>.</w:t>
      </w:r>
      <w:r w:rsidR="00AA00F6">
        <w:t xml:space="preserve"> </w:t>
      </w:r>
      <w:r w:rsidR="00835FE6">
        <w:t>Therefore, t</w:t>
      </w:r>
      <w:r w:rsidR="00957F43">
        <w:t>he concrete contributions of this thesis include:</w:t>
      </w:r>
    </w:p>
    <w:p w14:paraId="0CEC3CA8" w14:textId="43BE755C" w:rsidR="009F45A6" w:rsidRDefault="00B229CF" w:rsidP="004447D5">
      <w:pPr>
        <w:pStyle w:val="Folgeabsatz"/>
        <w:numPr>
          <w:ilvl w:val="0"/>
          <w:numId w:val="32"/>
        </w:numPr>
      </w:pPr>
      <w:r>
        <w:t>t</w:t>
      </w:r>
      <w:r w:rsidR="009F45A6">
        <w:t xml:space="preserve">he introduction of </w:t>
      </w:r>
      <w:r w:rsidR="009F45A6" w:rsidRPr="00B87A68">
        <w:t>CookBERT</w:t>
      </w:r>
      <w:r w:rsidR="009F45A6">
        <w:t>, a domain adapted BERT model for the cooking domain</w:t>
      </w:r>
      <w:r>
        <w:t>,</w:t>
      </w:r>
    </w:p>
    <w:p w14:paraId="2FC9B5CA" w14:textId="22440D8E" w:rsidR="00B229CF" w:rsidRPr="0074724E" w:rsidRDefault="00B229CF" w:rsidP="00B229CF">
      <w:pPr>
        <w:pStyle w:val="Folgeabsatz"/>
        <w:numPr>
          <w:ilvl w:val="0"/>
          <w:numId w:val="32"/>
        </w:numPr>
        <w:rPr>
          <w:color w:val="000000" w:themeColor="text1"/>
        </w:rPr>
      </w:pPr>
      <w:r w:rsidRPr="0074724E">
        <w:rPr>
          <w:color w:val="000000" w:themeColor="text1"/>
        </w:rPr>
        <w:t>t</w:t>
      </w:r>
      <w:r w:rsidR="00BB5B1E" w:rsidRPr="0074724E">
        <w:rPr>
          <w:color w:val="000000" w:themeColor="text1"/>
        </w:rPr>
        <w:t>he evaluation of CookBERT on three conversational agent relevant tasks</w:t>
      </w:r>
      <w:r w:rsidR="0074724E" w:rsidRPr="0074724E">
        <w:rPr>
          <w:color w:val="000000" w:themeColor="text1"/>
        </w:rPr>
        <w:t>, including information need classification, named entity recognition, and question answerin</w:t>
      </w:r>
      <w:r w:rsidR="0074724E">
        <w:rPr>
          <w:color w:val="000000" w:themeColor="text1"/>
        </w:rPr>
        <w:t>g</w:t>
      </w:r>
      <w:r w:rsidR="00BB5B1E" w:rsidRPr="0074724E">
        <w:rPr>
          <w:color w:val="000000" w:themeColor="text1"/>
        </w:rPr>
        <w:t xml:space="preserve">, </w:t>
      </w:r>
    </w:p>
    <w:p w14:paraId="7177BD1F" w14:textId="171064D3" w:rsidR="007A3F7F" w:rsidRDefault="007A3F7F" w:rsidP="00B229CF">
      <w:pPr>
        <w:pStyle w:val="Folgeabsatz"/>
        <w:numPr>
          <w:ilvl w:val="0"/>
          <w:numId w:val="32"/>
        </w:numPr>
      </w:pPr>
      <w:r>
        <w:t xml:space="preserve">evidence that CookBERT </w:t>
      </w:r>
      <w:r w:rsidR="005514B2">
        <w:t xml:space="preserve">can </w:t>
      </w:r>
      <w:r>
        <w:t xml:space="preserve">significantly improve performance </w:t>
      </w:r>
      <w:r w:rsidR="0074724E">
        <w:t>in the classification of cooking-specific information needs and food-based named entity recognition</w:t>
      </w:r>
      <w:r w:rsidR="005514B2">
        <w:t>, compared to the default BERT model</w:t>
      </w:r>
      <w:r w:rsidR="0074724E">
        <w:t>,</w:t>
      </w:r>
    </w:p>
    <w:p w14:paraId="3234714D" w14:textId="7AA311A3" w:rsidR="0074724E" w:rsidRDefault="0074724E" w:rsidP="00B229CF">
      <w:pPr>
        <w:pStyle w:val="Folgeabsatz"/>
        <w:numPr>
          <w:ilvl w:val="0"/>
          <w:numId w:val="32"/>
        </w:numPr>
      </w:pPr>
      <w:r>
        <w:t>evidence that CookBERT outperforms FoodBE</w:t>
      </w:r>
      <w:r w:rsidRPr="0074724E">
        <w:rPr>
          <w:color w:val="000000" w:themeColor="text1"/>
        </w:rPr>
        <w:t xml:space="preserve">RT </w:t>
      </w:r>
      <w:sdt>
        <w:sdtPr>
          <w:rPr>
            <w:color w:val="000000" w:themeColor="text1"/>
          </w:rPr>
          <w:alias w:val="To edit, see citavi.com/edit"/>
          <w:tag w:val="CitaviPlaceholder#7ea7a1bd-c60a-41dd-96f5-d68d8d41026d"/>
          <w:id w:val="132755410"/>
          <w:placeholder>
            <w:docPart w:val="E5B08A47C3CB44B4834D9F0945FE2748"/>
          </w:placeholder>
        </w:sdtPr>
        <w:sdtContent>
          <w:r w:rsidRPr="0074724E">
            <w:rPr>
              <w:noProof/>
              <w:color w:val="000000" w:themeColor="text1"/>
            </w:rPr>
            <w:fldChar w:fldCharType="begin"/>
          </w:r>
          <w:r w:rsidRPr="0074724E">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jFUMTU6MTE6MDY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Pr="0074724E">
            <w:rPr>
              <w:noProof/>
              <w:color w:val="000000" w:themeColor="text1"/>
            </w:rPr>
            <w:fldChar w:fldCharType="separate"/>
          </w:r>
          <w:r w:rsidRPr="0074724E">
            <w:rPr>
              <w:noProof/>
              <w:color w:val="000000" w:themeColor="text1"/>
            </w:rPr>
            <w:t>(Pellegrini et al., 2021)</w:t>
          </w:r>
          <w:r w:rsidRPr="0074724E">
            <w:rPr>
              <w:noProof/>
              <w:color w:val="000000" w:themeColor="text1"/>
            </w:rPr>
            <w:fldChar w:fldCharType="end"/>
          </w:r>
        </w:sdtContent>
      </w:sdt>
      <w:r w:rsidRPr="0074724E">
        <w:rPr>
          <w:color w:val="000000" w:themeColor="text1"/>
        </w:rPr>
        <w:t>, a antecedent cooking domain-specific BERT model</w:t>
      </w:r>
      <w:r>
        <w:rPr>
          <w:color w:val="000000" w:themeColor="text1"/>
        </w:rPr>
        <w:t xml:space="preserve">, in all three evaluation tasks. </w:t>
      </w:r>
    </w:p>
    <w:p w14:paraId="0E92297A" w14:textId="162EF934" w:rsidR="004D264A" w:rsidRPr="006C6628" w:rsidRDefault="00E91B0B" w:rsidP="00BE7D89">
      <w:pPr>
        <w:pStyle w:val="Folgeabsatz"/>
        <w:ind w:firstLine="0"/>
      </w:pPr>
      <w:r w:rsidRPr="00B409FA">
        <w:lastRenderedPageBreak/>
        <w:t xml:space="preserve">The remainder of this thesis is organized as follows. </w:t>
      </w:r>
      <w:r w:rsidR="00BE7D89" w:rsidRPr="00B409FA">
        <w:t>Chapter</w:t>
      </w:r>
      <w:r w:rsidR="00CA37A1">
        <w:t xml:space="preserve"> 2 covers background</w:t>
      </w:r>
      <w:r w:rsidR="008D44DB">
        <w:t xml:space="preserve"> </w:t>
      </w:r>
      <w:r w:rsidR="00CA37A1">
        <w:t xml:space="preserve">and related work </w:t>
      </w:r>
      <w:r w:rsidR="008D44DB">
        <w:t>that is necessary for the understand</w:t>
      </w:r>
      <w:r w:rsidR="00B409FA">
        <w:t>ing</w:t>
      </w:r>
      <w:r w:rsidR="008D44DB">
        <w:t xml:space="preserve"> of basic concepts of this </w:t>
      </w:r>
      <w:r w:rsidR="00BE7D89">
        <w:t>thesis</w:t>
      </w:r>
      <w:r w:rsidR="00045512">
        <w:t xml:space="preserve"> and</w:t>
      </w:r>
      <w:r w:rsidR="008D44DB">
        <w:t xml:space="preserve"> the justification of methodological steps taken</w:t>
      </w:r>
      <w:r w:rsidR="00045512">
        <w:t>, respectively</w:t>
      </w:r>
      <w:r w:rsidR="008D44DB">
        <w:t xml:space="preserve">. </w:t>
      </w:r>
      <w:r w:rsidR="00BE7D89">
        <w:t>Chapter</w:t>
      </w:r>
      <w:r w:rsidR="00A31FF5">
        <w:t xml:space="preserve"> 3 </w:t>
      </w:r>
      <w:r w:rsidR="002860A5">
        <w:t>outlines these methodological steps</w:t>
      </w:r>
      <w:r w:rsidR="002E475C">
        <w:t xml:space="preserve"> </w:t>
      </w:r>
      <w:r w:rsidR="00B409FA">
        <w:t>taken to develop</w:t>
      </w:r>
      <w:r w:rsidR="002E475C">
        <w:t xml:space="preserve"> CookBERT</w:t>
      </w:r>
      <w:r w:rsidR="00045512">
        <w:t xml:space="preserve"> as well as the</w:t>
      </w:r>
      <w:r w:rsidR="002E475C">
        <w:t xml:space="preserve"> experimental setup </w:t>
      </w:r>
      <w:r w:rsidR="00045512">
        <w:t>for its evaluation.</w:t>
      </w:r>
      <w:r w:rsidR="002860A5">
        <w:t xml:space="preserve"> </w:t>
      </w:r>
      <w:r w:rsidR="00043478">
        <w:t xml:space="preserve">The </w:t>
      </w:r>
      <w:r w:rsidR="00D47886">
        <w:t xml:space="preserve">actual </w:t>
      </w:r>
      <w:r w:rsidR="00043478">
        <w:t xml:space="preserve">performance evaluation of CookBERT and </w:t>
      </w:r>
      <w:r w:rsidR="00D47886">
        <w:t xml:space="preserve">the </w:t>
      </w:r>
      <w:r w:rsidR="00043478">
        <w:t xml:space="preserve">comparison </w:t>
      </w:r>
      <w:r w:rsidR="00D47886">
        <w:t>with</w:t>
      </w:r>
      <w:r w:rsidR="00043478">
        <w:t xml:space="preserve"> other BERT based models is </w:t>
      </w:r>
      <w:r w:rsidR="00D47886">
        <w:t xml:space="preserve">subsequently </w:t>
      </w:r>
      <w:r w:rsidR="00043478">
        <w:t xml:space="preserve">done in </w:t>
      </w:r>
      <w:r w:rsidR="00BE7D89">
        <w:t>chapter</w:t>
      </w:r>
      <w:r w:rsidR="00043478">
        <w:t xml:space="preserve"> 4. </w:t>
      </w:r>
      <w:r w:rsidR="00BE7D89">
        <w:t>Chapter</w:t>
      </w:r>
      <w:r w:rsidR="002776DA">
        <w:t xml:space="preserve"> 5 discusses the results of the evaluation, followed by the limitations that this thesis faced in </w:t>
      </w:r>
      <w:r w:rsidR="00BE7D89">
        <w:t>chapter</w:t>
      </w:r>
      <w:r w:rsidR="002776DA">
        <w:t xml:space="preserve"> 6. </w:t>
      </w:r>
      <w:r w:rsidR="00BE7D89">
        <w:t>The thesis is round</w:t>
      </w:r>
      <w:r w:rsidR="00D47886">
        <w:t>ed</w:t>
      </w:r>
      <w:r w:rsidR="00BE7D89">
        <w:t xml:space="preserve"> off with a conclusion in chapter 7.</w:t>
      </w:r>
      <w:r w:rsidR="00264519">
        <w:t xml:space="preserve">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8" w:name="_Toc98674029"/>
      <w:r>
        <w:lastRenderedPageBreak/>
        <w:t>Related Work</w:t>
      </w:r>
      <w:bookmarkEnd w:id="8"/>
    </w:p>
    <w:p w14:paraId="1D702C89" w14:textId="5F7AABA6"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5B14AF">
        <w:t>artificial intelligence</w:t>
      </w:r>
      <w:r>
        <w:t xml:space="preserve"> to </w:t>
      </w:r>
      <w:r w:rsidR="00F34449">
        <w:t>word embeddings</w:t>
      </w:r>
      <w:r>
        <w:t xml:space="preserve"> to </w:t>
      </w:r>
      <w:r w:rsidR="005D2BF7">
        <w:t>the recently popular transformer neural networks</w:t>
      </w:r>
      <w:r>
        <w:t>.</w:t>
      </w:r>
      <w:r w:rsidR="006C20F6">
        <w:t xml:space="preserve"> </w:t>
      </w:r>
      <w:r w:rsidR="00571431">
        <w:t xml:space="preserve">It starts with the topic of conversational </w:t>
      </w:r>
      <w:r w:rsidR="00674131">
        <w:t>artificial intelligence</w:t>
      </w:r>
      <w:r w:rsidR="00571431">
        <w:t xml:space="preserve"> in section 2.1</w:t>
      </w:r>
      <w:r w:rsidR="00674131">
        <w:t>,</w:t>
      </w:r>
      <w:r w:rsidR="00167AD7">
        <w:t xml:space="preserve"> </w:t>
      </w:r>
      <w:r w:rsidR="00674131">
        <w:t xml:space="preserve">in which on the one hand the choice of the evaluation tasks used later in this thesis are justified and on the other hand the cooking domain is motivated once again as the domain of choice. </w:t>
      </w:r>
      <w:r w:rsidR="00011ABF">
        <w:t>Section 2.2 covers relevant concepts and main architectures for processing natural language with deep neural networks. It serves as the background for understanding the concepts on which BERT is based on.</w:t>
      </w:r>
      <w:r w:rsidR="00797F9B">
        <w:t xml:space="preserve"> Subsequently, the BERT model itself is addressed in section 2.3. This section is intended to explain why BERT of all things is the model of choice in this thesis. It also contains related work regarding the domain adaption of BERT, which forms the basis for the methodological decisions taken. </w:t>
      </w:r>
      <w:r w:rsidR="00E84D84">
        <w:t xml:space="preserve">In </w:t>
      </w:r>
      <w:r w:rsidR="00A338D1">
        <w:t xml:space="preserve">section 2.4, datasets used throughout this thesis are presented. </w:t>
      </w:r>
      <w:r w:rsidR="00E84D84">
        <w:t xml:space="preserve">Finally, there is a summary of the most important findings from this chapter, and key differentiators are outlined, which </w:t>
      </w:r>
      <w:r w:rsidR="002165DA">
        <w:t>thus</w:t>
      </w:r>
      <w:r w:rsidR="00E84D84">
        <w:t xml:space="preserve"> leads to the formulation of the underlying research question of this thesis.</w:t>
      </w:r>
    </w:p>
    <w:p w14:paraId="77CB654A" w14:textId="283ECAB7" w:rsidR="00E51E9E" w:rsidRDefault="00F325F8" w:rsidP="00B24472">
      <w:pPr>
        <w:pStyle w:val="berschrift2"/>
      </w:pPr>
      <w:bookmarkStart w:id="9" w:name="_Toc98674030"/>
      <w:r>
        <w:t xml:space="preserve">Conversational </w:t>
      </w:r>
      <w:r w:rsidR="009E53D2">
        <w:t>A</w:t>
      </w:r>
      <w:r w:rsidR="007B385C">
        <w:t xml:space="preserve">rtificial </w:t>
      </w:r>
      <w:r w:rsidR="009E53D2">
        <w:t>I</w:t>
      </w:r>
      <w:r w:rsidR="007B385C">
        <w:t>ntelligence</w:t>
      </w:r>
      <w:bookmarkEnd w:id="9"/>
    </w:p>
    <w:p w14:paraId="0BF3A567" w14:textId="6CEEB66E" w:rsidR="008C036F" w:rsidRPr="008C036F" w:rsidRDefault="008C036F" w:rsidP="00D336E2">
      <w:r>
        <w:t xml:space="preserve">This chapter </w:t>
      </w:r>
      <w:r w:rsidR="005E4B28">
        <w:t>provides</w:t>
      </w:r>
      <w:r w:rsidR="005E0679">
        <w:t xml:space="preserve"> a general overview of</w:t>
      </w:r>
      <w:r>
        <w:t xml:space="preserve"> </w:t>
      </w:r>
      <w:r w:rsidR="00007EDE">
        <w:t>conversational artificial intelligence</w:t>
      </w:r>
      <w:r>
        <w:t xml:space="preserve"> as well as</w:t>
      </w:r>
      <w:r w:rsidR="005E0679">
        <w:t xml:space="preserve"> </w:t>
      </w:r>
      <w:r>
        <w:t xml:space="preserve">the research on </w:t>
      </w:r>
      <w:r w:rsidR="005F31BD">
        <w:t>the</w:t>
      </w:r>
      <w:r>
        <w:t xml:space="preserve"> integration </w:t>
      </w:r>
      <w:r w:rsidR="005F31BD">
        <w:t xml:space="preserve">of such systems </w:t>
      </w:r>
      <w:r>
        <w:t xml:space="preserve">in the context of cooking. </w:t>
      </w:r>
      <w:r w:rsidR="005E0679">
        <w:t>More precisely, s</w:t>
      </w:r>
      <w:r w:rsidR="00FC61A7">
        <w:t xml:space="preserve">ection 2.1.1 </w:t>
      </w:r>
      <w:r w:rsidR="005E4B28">
        <w:t>gives</w:t>
      </w:r>
      <w:r w:rsidR="00FC61A7">
        <w:t xml:space="preserve"> a brief </w:t>
      </w:r>
      <w:r w:rsidR="005F31BD">
        <w:t xml:space="preserve">and general </w:t>
      </w:r>
      <w:r w:rsidR="00FC61A7">
        <w:t xml:space="preserve">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5E0679">
        <w:t>2.1.2</w:t>
      </w:r>
      <w:r w:rsidR="00234134">
        <w:t>, the inner workings</w:t>
      </w:r>
      <w:r w:rsidR="00674131">
        <w:t xml:space="preserve"> and possible tasks that need to be solved</w:t>
      </w:r>
      <w:r w:rsidR="00234134">
        <w:t xml:space="preserve"> of such systems are presented, and section 2.1.3 covers the research done towards the usage of conversational artificial intelligence systems in the kitchen.  </w:t>
      </w:r>
    </w:p>
    <w:p w14:paraId="473D83DD" w14:textId="1E49756D" w:rsidR="00810CAC" w:rsidRDefault="005D07C7" w:rsidP="00810CAC">
      <w:pPr>
        <w:pStyle w:val="berschrift3"/>
      </w:pPr>
      <w:bookmarkStart w:id="10" w:name="_Toc98674031"/>
      <w:r>
        <w:t>Introduction</w:t>
      </w:r>
      <w:bookmarkEnd w:id="10"/>
    </w:p>
    <w:p w14:paraId="3E96CACE" w14:textId="5A440F01" w:rsidR="008C036F" w:rsidRDefault="008C036F" w:rsidP="008C036F">
      <w:pPr>
        <w:rPr>
          <w:color w:val="000000" w:themeColor="text1"/>
        </w:rPr>
      </w:pPr>
      <w:r w:rsidRPr="00294B18">
        <w:t xml:space="preserve">Conversational </w:t>
      </w:r>
      <w:r w:rsidR="005E4687">
        <w:t>a</w:t>
      </w:r>
      <w:r w:rsidRPr="00294B18">
        <w:t xml:space="preserve">rtificial </w:t>
      </w:r>
      <w:r w:rsidR="005E4687">
        <w:t>i</w:t>
      </w:r>
      <w:r w:rsidRPr="00294B18">
        <w:t>ntelligence, widely known by the acronym conversational AI, is “the study of techniques for creating software agents that can engage in natural conversational interactions with humans”</w:t>
      </w:r>
      <w:r w:rsidR="004C2C7A">
        <w:t xml:space="preserve"> </w:t>
      </w:r>
      <w:sdt>
        <w:sdtPr>
          <w:alias w:val="To edit, see citavi.com/edit"/>
          <w:tag w:val="CitaviPlaceholder#add1f30f-924e-4049-bf07-554cea354847"/>
          <w:id w:val="2069755051"/>
          <w:placeholder>
            <w:docPart w:val="DefaultPlaceholder_-1854013440"/>
          </w:placeholder>
        </w:sdtPr>
        <w:sdtEndPr/>
        <w:sdtContent>
          <w:r w:rsidR="004C2C7A">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RiODVkLWQyYTMtNDEwNS04NGMzLTYxZjlmNGU3NWJhOCIsIlJhbmdlTGVuZ3RoIjoyMy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WZhY2UiLCJTdGFydFBhZ2UiOnsiJGlkIjoiNSIsIiR0eXBlIjoiU3dpc3NBY2FkZW1pYy5QYWdlTnVtYmVyLCBTd2lzc0FjYWRlbWljIiwiSXNGdWxseU51bWVyaWMiOmZhbHNlLCJOdW1iZXJpbmdUeXBlIjowLCJOdW1lcmFsU3lzdGVtIjotMSwiT3JpZ2luYWxTdHJpbmciOiJQcmVmYWNlIiwiUHJldHR5U3RyaW5nIjoiUHJlZmFjZ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xVDE1OjExOjA2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QcmVmYWNlKSJ9XX0sIlRhZyI6IkNpdGF2aVBsYWNlaG9sZGVyI2FkZDFmMzBmLTkyNGUtNDA0OS1iZjA3LTU1NGNlYTM1NDg0NyIsIlRleHQiOiIoTWNUZWFyLCAyMDIwLCBQcmVmYWNlKSIsIldBSVZlcnNpb24iOiI2LjUuMC4wIn0=}</w:instrText>
          </w:r>
          <w:r w:rsidR="004C2C7A">
            <w:rPr>
              <w:noProof/>
            </w:rPr>
            <w:fldChar w:fldCharType="separate"/>
          </w:r>
          <w:r w:rsidR="00302D98">
            <w:rPr>
              <w:noProof/>
            </w:rPr>
            <w:t>(McTear, 2020, Preface)</w:t>
          </w:r>
          <w:r w:rsidR="004C2C7A">
            <w:rPr>
              <w:noProof/>
            </w:rPr>
            <w:fldChar w:fldCharType="end"/>
          </w:r>
          <w:r w:rsidR="004C2C7A">
            <w:rPr>
              <w:noProof/>
            </w:rPr>
            <w:t>.</w:t>
          </w:r>
        </w:sdtContent>
      </w:sdt>
      <w:r w:rsidR="001D5AF0">
        <w:t xml:space="preserve"> </w:t>
      </w:r>
      <w:r w:rsidR="00A56F27">
        <w:t>Compared to the typical interaction via command</w:t>
      </w:r>
      <w:r w:rsidR="008946E8">
        <w:t>-</w:t>
      </w:r>
      <w:r w:rsidR="00A56F27">
        <w:t>line or graphical user interface</w:t>
      </w:r>
      <w:r w:rsidR="006613AF">
        <w:t>s</w:t>
      </w:r>
      <w:r w:rsidR="00A56F27">
        <w:t xml:space="preserve">, such systems provide the </w:t>
      </w:r>
      <w:r w:rsidR="00A56F27">
        <w:lastRenderedPageBreak/>
        <w:t xml:space="preserve">opportunity for </w:t>
      </w:r>
      <w:r w:rsidR="008946E8">
        <w:t xml:space="preserve">a </w:t>
      </w:r>
      <w:r w:rsidR="00A56F27">
        <w:t>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w:t>
      </w:r>
      <w:r w:rsidR="00CA61A7">
        <w:rPr>
          <w:color w:val="000000" w:themeColor="text1"/>
        </w:rPr>
        <w:t>a</w:t>
      </w:r>
      <w:r w:rsidR="00CA61A7" w:rsidRPr="007B29A8">
        <w:rPr>
          <w:color w:val="000000" w:themeColor="text1"/>
        </w:rPr>
        <w:t xml:space="preserve">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302D98">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w:t>
      </w:r>
      <w:r w:rsidR="00937AFF">
        <w:rPr>
          <w:color w:val="000000" w:themeColor="text1"/>
        </w:rPr>
        <w:t xml:space="preserve"> </w:t>
      </w:r>
      <w:r w:rsidR="00CB19A5">
        <w:rPr>
          <w:color w:val="000000" w:themeColor="text1"/>
        </w:rPr>
        <w:t xml:space="preserve">,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5E3E1B">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jFUMTU6MTE6MDY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302D98">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200822EA"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302D98">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FUMTU6MTE6MDY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302D98">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xVDE1OjExOjA2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302D98">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xVDE1OjExOjA2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302D98">
            <w:rPr>
              <w:noProof/>
            </w:rPr>
            <w:t>(McTear, 2020, p. 12)</w:t>
          </w:r>
          <w:r w:rsidR="00781B4B">
            <w:rPr>
              <w:noProof/>
            </w:rPr>
            <w:fldChar w:fldCharType="end"/>
          </w:r>
        </w:sdtContent>
      </w:sdt>
      <w:r w:rsidR="006613AF">
        <w:t>.</w:t>
      </w:r>
      <w:r w:rsidR="00D45592">
        <w:t xml:space="preserve"> </w:t>
      </w:r>
      <w:r w:rsidR="005C2778">
        <w:t xml:space="preserve">Especially </w:t>
      </w:r>
      <w:r w:rsidR="00921D17">
        <w:t>the advances</w:t>
      </w:r>
      <w:r w:rsidR="005C2778">
        <w:t xml:space="preserve"> in deep learning in recent years</w:t>
      </w:r>
      <w:r w:rsidR="00671FD9" w:rsidRPr="00921D17">
        <w:t xml:space="preserve">, some of which will be discussed in </w:t>
      </w:r>
      <w:r w:rsidR="00921D17" w:rsidRPr="00921D17">
        <w:t>chapter 2.2</w:t>
      </w:r>
      <w:r w:rsidR="00671FD9" w:rsidRPr="00921D17">
        <w:t xml:space="preserve">, </w:t>
      </w:r>
      <w:r w:rsidR="005C2778" w:rsidRPr="00921D17">
        <w:t>ensur</w:t>
      </w:r>
      <w:r w:rsidR="005C2778">
        <w:t xml:space="preserve">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Alexa</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302D98">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302D98">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w:t>
      </w:r>
      <w:r w:rsidR="00B87A68">
        <w:t>,</w:t>
      </w:r>
      <w:r w:rsidR="00354D4E">
        <w:t xml:space="preserve"> or by the way the</w:t>
      </w:r>
      <w:r w:rsidR="00EE7AB7">
        <w:t>y</w:t>
      </w:r>
      <w:r w:rsidR="00354D4E">
        <w:t xml:space="preserve"> process input and generate 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302D98">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w:t>
      </w:r>
      <w:r w:rsidR="007E423C">
        <w:lastRenderedPageBreak/>
        <w:t xml:space="preserve">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FUMTU6MTE6MDY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302D98">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556D2A3" w:rsidR="00B03D20" w:rsidRDefault="00E62967" w:rsidP="00B03D20">
      <w:pPr>
        <w:pStyle w:val="berschrift3"/>
      </w:pPr>
      <w:bookmarkStart w:id="11" w:name="_Toc98674032"/>
      <w:r>
        <w:t>Inner Workings</w:t>
      </w:r>
      <w:bookmarkEnd w:id="11"/>
    </w:p>
    <w:p w14:paraId="1125D0C0" w14:textId="0AB2AE75" w:rsidR="008B3570" w:rsidRDefault="00EE7AB7" w:rsidP="00A26401">
      <w:r w:rsidRPr="000C0B54">
        <w:t>As mentioned in the previous section, there are many different implement</w:t>
      </w:r>
      <w:r w:rsidR="0045480B" w:rsidRPr="000C0B54">
        <w:t>ations of</w:t>
      </w:r>
      <w:r w:rsidR="00A26401" w:rsidRPr="000C0B54">
        <w:t xml:space="preserve"> CAs</w:t>
      </w:r>
      <w:r w:rsidR="00FC61A7" w:rsidRPr="000C0B54">
        <w:t xml:space="preserve">, </w:t>
      </w:r>
      <w:r w:rsidR="0045480B" w:rsidRPr="000C0B54">
        <w:t xml:space="preserve">all </w:t>
      </w:r>
      <w:r w:rsidR="00FC61A7" w:rsidRPr="000C0B54">
        <w:t xml:space="preserve">of which </w:t>
      </w:r>
      <w:r w:rsidR="0045480B" w:rsidRPr="000C0B54">
        <w:t>have to meet custom requirements.</w:t>
      </w:r>
      <w:r w:rsidR="002533A3" w:rsidRPr="000C0B54">
        <w:t xml:space="preserve"> For this reason, there is </w:t>
      </w:r>
      <w:r w:rsidR="00A26401" w:rsidRPr="000C0B54">
        <w:t xml:space="preserve">no such thing as a one-size-fits-all </w:t>
      </w:r>
      <w:r w:rsidR="00A44213" w:rsidRPr="000C0B54">
        <w:t>architecture</w:t>
      </w:r>
      <w:r w:rsidR="00A26401" w:rsidRPr="000C0B54">
        <w:t>.</w:t>
      </w:r>
      <w:r w:rsidR="00A44213" w:rsidRPr="000C0B54">
        <w:t xml:space="preserve"> However</w:t>
      </w:r>
      <w:r w:rsidR="00A44213">
        <w:t xml:space="preserve">, </w:t>
      </w:r>
      <w:r w:rsidR="00674955">
        <w:t xml:space="preserve">to give a shallow overview over the inner workings and tasks that need to be solved, a general architecture, as proposed by </w:t>
      </w:r>
      <w:sdt>
        <w:sdtPr>
          <w:alias w:val="To edit, see citavi.com/edit"/>
          <w:tag w:val="CitaviPlaceholder#964ced9f-70f2-4582-899f-6ab400e90960"/>
          <w:id w:val="635073172"/>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2EzZGMyN2VkLTU0MjctNGRhMS1iNmFiLTI5ZTYwZTQ4ZGFhZiIsIkVudHJpZXMiOlt7IiRpZCI6IjIiLCIkdHlwZSI6IlN3aXNzQWNhZGVtaWMuQ2l0YXZpLkNpdGF0aW9ucy5Xb3JkUGxhY2Vob2xkZXJFbnRyeSwgU3dpc3NBY2FkZW1pYy5DaXRhdmkiLCJJZCI6IjUzMzQ5MTkzLTkxOGQtNGRmYy04ZjE1LTZhZDJkYmQzNzBkOC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k2NGNlZDlmLTcwZjItNDU4Mi04OTlmLTZhYjQwMGU5MDk2MCIsIlRleHQiOiJBZGFtb3BvdWxvdSBhbmQgTW91c3NpYWRlcyIsIldBSVZlcnNpb24iOiI2LjUuMC4wIn0=}</w:instrText>
          </w:r>
          <w:r w:rsidR="00E24F4D">
            <w:rPr>
              <w:noProof/>
            </w:rPr>
            <w:fldChar w:fldCharType="separate"/>
          </w:r>
          <w:r w:rsidR="00302D98">
            <w:rPr>
              <w:noProof/>
            </w:rPr>
            <w:t>Adamopoulou and Moussiades</w:t>
          </w:r>
          <w:r w:rsidR="00E24F4D">
            <w:rPr>
              <w:noProof/>
            </w:rPr>
            <w:fldChar w:fldCharType="end"/>
          </w:r>
        </w:sdtContent>
      </w:sdt>
      <w:r w:rsidR="00E24F4D">
        <w:t xml:space="preserve"> </w:t>
      </w:r>
      <w:sdt>
        <w:sdtPr>
          <w:alias w:val="To edit, see citavi.com/edit"/>
          <w:tag w:val="CitaviPlaceholder#a3dc27ed-5427-4da1-b6ab-29e60e48daaf"/>
          <w:id w:val="389928669"/>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zk2NGNlZDlmLTcwZjItNDU4Mi04OTlmLTZhYjQwMGU5MDk2MCIsIkVudHJpZXMiOlt7IiRpZCI6IjIiLCIkdHlwZSI6IlN3aXNzQWNhZGVtaWMuQ2l0YXZpLkNpdGF0aW9ucy5Xb3JkUGxhY2Vob2xkZXJFbnRyeSwgU3dpc3NBY2FkZW1pYy5DaXRhdmkiLCJJZCI6IjMxYTFlMzEzLWY1ZmEtNDA3Ni1hN2ZlLWJhOTY3ZjRmZTRlOSIsIlJhbmdlTGVuZ3RoIjo2LCJSZWZlcmVuY2VJZCI6IjQ1Y2EzODgzLTdhMmItNGExZi05ZmM1LWJlZDc5YjQwOGF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NSIsIiR0eXBlIjoiU3dpc3NBY2FkZW1pYy5DaXRhdmkuUHJvamVjdCwgU3dpc3NBY2FkZW1pYy5DaXRhdmkifX0seyIkaWQiOiI2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KSJ9XX0sIlRhZyI6IkNpdGF2aVBsYWNlaG9sZGVyI2EzZGMyN2VkLTU0MjctNGRhMS1iNmFiLTI5ZTYwZTQ4ZGFhZiIsIlRleHQiOiIoMjAyMCkiLCJXQUlWZXJzaW9uIjoiNi41LjAuMCJ9}</w:instrText>
          </w:r>
          <w:r w:rsidR="00E24F4D">
            <w:rPr>
              <w:noProof/>
            </w:rPr>
            <w:fldChar w:fldCharType="separate"/>
          </w:r>
          <w:r w:rsidR="00302D98">
            <w:rPr>
              <w:noProof/>
            </w:rPr>
            <w:t>(2020)</w:t>
          </w:r>
          <w:r w:rsidR="00E24F4D">
            <w:rPr>
              <w:noProof/>
            </w:rPr>
            <w:fldChar w:fldCharType="end"/>
          </w:r>
        </w:sdtContent>
      </w:sdt>
      <w:r w:rsidR="00C9546C">
        <w:t xml:space="preserve">, </w:t>
      </w:r>
      <w:r w:rsidR="00674955" w:rsidRPr="00674955">
        <w:rPr>
          <w:rStyle w:val="Hyperlink"/>
          <w:color w:val="000000" w:themeColor="text1"/>
          <w:u w:val="none"/>
        </w:rPr>
        <w:t>is presented</w:t>
      </w:r>
      <w:r w:rsidR="007143C7">
        <w:rPr>
          <w:rStyle w:val="Hyperlink"/>
          <w:color w:val="000000" w:themeColor="text1"/>
          <w:u w:val="none"/>
        </w:rPr>
        <w:t xml:space="preserve"> in the following. </w:t>
      </w:r>
    </w:p>
    <w:p w14:paraId="268348F2" w14:textId="6E2FB2D2" w:rsidR="003E247E" w:rsidRDefault="003E247E" w:rsidP="003E247E">
      <w:pPr>
        <w:pStyle w:val="Abbildung"/>
        <w:keepNext/>
      </w:pPr>
      <w:r>
        <w:drawing>
          <wp:inline distT="0" distB="0" distL="0" distR="0" wp14:anchorId="6F830064" wp14:editId="71AE2579">
            <wp:extent cx="5399405" cy="215392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9405" cy="2153920"/>
                    </a:xfrm>
                    <a:prstGeom prst="rect">
                      <a:avLst/>
                    </a:prstGeom>
                  </pic:spPr>
                </pic:pic>
              </a:graphicData>
            </a:graphic>
          </wp:inline>
        </w:drawing>
      </w:r>
    </w:p>
    <w:p w14:paraId="72E794F0" w14:textId="1C13AC2D" w:rsidR="003E247E" w:rsidRDefault="003E247E" w:rsidP="003E247E">
      <w:pPr>
        <w:pStyle w:val="Beschriftung"/>
      </w:pPr>
      <w:r>
        <w:t xml:space="preserve">Figure </w:t>
      </w:r>
      <w:r>
        <w:fldChar w:fldCharType="begin"/>
      </w:r>
      <w:r>
        <w:instrText xml:space="preserve"> SEQ Figure \* ARABIC </w:instrText>
      </w:r>
      <w:r>
        <w:fldChar w:fldCharType="separate"/>
      </w:r>
      <w:r w:rsidR="00336883">
        <w:rPr>
          <w:noProof/>
        </w:rPr>
        <w:t>1</w:t>
      </w:r>
      <w:r>
        <w:fldChar w:fldCharType="end"/>
      </w:r>
      <w:r>
        <w:t xml:space="preserve">: General architecture of conversational agents (Taken </w:t>
      </w:r>
      <w:r w:rsidR="00C9546C">
        <w:t>f</w:t>
      </w:r>
      <w:r>
        <w:t>rom</w:t>
      </w:r>
      <w:r w:rsidR="00C9546C">
        <w:t xml:space="preserve"> </w:t>
      </w:r>
      <w:sdt>
        <w:sdtPr>
          <w:alias w:val="To edit, see citavi.com/edit"/>
          <w:tag w:val="CitaviPlaceholder#8ee0b229-996b-4ef3-88d4-03fda3a678d6"/>
          <w:id w:val="-173277912"/>
          <w:placeholder>
            <w:docPart w:val="DefaultPlaceholder_-1854013440"/>
          </w:placeholder>
        </w:sdtPr>
        <w:sdtEndPr/>
        <w:sdtContent>
          <w:r w:rsidR="00C9546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zJlM2FkLTk1OGItNDdiMi1hYTVkLWRiYzVkOGZkZjU1Ni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C7CoDM4MCkifV19LCJUYWciOiJDaXRhdmlQbGFjZWhvbGRlciM4ZWUwYjIyOS05OTZiLTRlZjMtODhkNC0wM2ZkYTNhNjc4ZDYiLCJUZXh0IjoiKEFkYW1vcG91bG91ICYgTW91c3NpYWRlcywgMjAyMCwgcC7CoDM4MCkiLCJXQUlWZXJzaW9uIjoiNi41LjAuMCJ9}</w:instrText>
          </w:r>
          <w:r w:rsidR="00C9546C">
            <w:rPr>
              <w:noProof/>
            </w:rPr>
            <w:fldChar w:fldCharType="separate"/>
          </w:r>
          <w:r w:rsidR="00302D98">
            <w:rPr>
              <w:noProof/>
            </w:rPr>
            <w:t>(Adamopoulou &amp; Moussiades, 2020, p. 380)</w:t>
          </w:r>
          <w:r w:rsidR="00C9546C">
            <w:rPr>
              <w:noProof/>
            </w:rPr>
            <w:fldChar w:fldCharType="end"/>
          </w:r>
        </w:sdtContent>
      </w:sdt>
      <w:r>
        <w:t>)</w:t>
      </w:r>
    </w:p>
    <w:p w14:paraId="36128FAC" w14:textId="5212DB07" w:rsidR="00E57BBD" w:rsidRDefault="00E57BBD" w:rsidP="00E57BBD">
      <w:r>
        <w:t xml:space="preserve">In the first step, a user request is received via the user interface, e.g., a physical device like Amazon’s Echo or a mobile app. </w:t>
      </w:r>
      <w:r w:rsidR="002B284F">
        <w:t xml:space="preserve">In case of a voice </w:t>
      </w:r>
      <w:r w:rsidR="002467ED">
        <w:t>user interface</w:t>
      </w:r>
      <w:r w:rsidR="002B284F">
        <w:t xml:space="preserve">, </w:t>
      </w:r>
      <w:r w:rsidR="002467ED">
        <w:t>the request</w:t>
      </w:r>
      <w:r w:rsidR="002B284F">
        <w:t xml:space="preserve"> is first converted to text and then fed forward to the natural language understanding (NLU) component. </w:t>
      </w:r>
    </w:p>
    <w:p w14:paraId="2136CBD3" w14:textId="18C99401" w:rsidR="006268D9" w:rsidRDefault="000E4786" w:rsidP="006268D9">
      <w:pPr>
        <w:pStyle w:val="Folgeabsatz"/>
      </w:pPr>
      <w:r>
        <w:t xml:space="preserve">The NLU component analyses the user request in order to gain some understanding of its meaning. </w:t>
      </w:r>
      <w:r w:rsidR="00A748ED">
        <w:t xml:space="preserve">Typical tasks that are fulfilled here are intent detection and entity extraction. Intent detection deals with determining the underlying goal that the user tries to achieve and is often formulated as a classification task, where the user’s utterances are assigned one or multiple labels. Entity extraction </w:t>
      </w:r>
      <w:r w:rsidR="00EA7E8C">
        <w:t xml:space="preserve">is the act of locating and classifying entities in a sequence of text. </w:t>
      </w:r>
      <w:r w:rsidR="000C761A">
        <w:t xml:space="preserve">It often comes in the form of slot filling, </w:t>
      </w:r>
      <w:r w:rsidR="00ED0131">
        <w:t xml:space="preserve">where the information for predefined slots needs to be extracted. E.g., </w:t>
      </w:r>
      <w:r w:rsidR="006268D9">
        <w:t xml:space="preserve">for the predefined slots </w:t>
      </w:r>
      <w:proofErr w:type="spellStart"/>
      <w:r w:rsidR="006268D9" w:rsidRPr="00ED0131">
        <w:rPr>
          <w:i/>
          <w:iCs/>
        </w:rPr>
        <w:lastRenderedPageBreak/>
        <w:t>departure_location</w:t>
      </w:r>
      <w:proofErr w:type="spellEnd"/>
      <w:r w:rsidR="006268D9">
        <w:t xml:space="preserve"> and </w:t>
      </w:r>
      <w:proofErr w:type="spellStart"/>
      <w:r w:rsidR="006268D9" w:rsidRPr="00ED0131">
        <w:rPr>
          <w:i/>
          <w:iCs/>
        </w:rPr>
        <w:t>destination_location</w:t>
      </w:r>
      <w:proofErr w:type="spellEnd"/>
      <w:r w:rsidR="006268D9">
        <w:t xml:space="preserve">, and a </w:t>
      </w:r>
      <w:r w:rsidR="00ED0131">
        <w:t>request “book a flight from London to Paris</w:t>
      </w:r>
      <w:r w:rsidR="006268D9">
        <w:t xml:space="preserve">”, the system would extract the two entities “Paris” and “London”, respectively. The intent detection component might classify this request as </w:t>
      </w:r>
      <w:r w:rsidR="006268D9" w:rsidRPr="006268D9">
        <w:rPr>
          <w:i/>
          <w:iCs/>
        </w:rPr>
        <w:t>book</w:t>
      </w:r>
      <w:r w:rsidR="006268D9">
        <w:rPr>
          <w:i/>
          <w:iCs/>
        </w:rPr>
        <w:t xml:space="preserve"> </w:t>
      </w:r>
      <w:r w:rsidR="006268D9" w:rsidRPr="006268D9">
        <w:rPr>
          <w:i/>
          <w:iCs/>
        </w:rPr>
        <w:t>flight</w:t>
      </w:r>
      <w:r w:rsidR="006268D9">
        <w:t xml:space="preserve">. </w:t>
      </w:r>
      <w:sdt>
        <w:sdtPr>
          <w:alias w:val="To edit, see citavi.com/edit"/>
          <w:tag w:val="CitaviPlaceholder#8e40aec3-608f-485b-89d0-728d6ea76d45"/>
          <w:id w:val="-1778165144"/>
          <w:placeholder>
            <w:docPart w:val="DefaultPlaceholder_-1854013440"/>
          </w:placeholder>
        </w:sdtPr>
        <w:sdtEndPr/>
        <w:sdtContent>
          <w:r w:rsidR="00233664">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WUzNTBjLWU0YzctNDBhNi1iY2FhLTBhNGUzYWE2YmI2N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Q3LCJOdW1iZXJpbmdUeXBlIjowLCJOdW1lcmFsU3lzdGVtIjowLCJPcmlnaW5hbFN0cmluZyI6IjQ3IiwiUHJldHR5U3RyaW5nIjoiNDcifSwiTnVtYmVyaW5nVHlwZSI6MCwiTnVtZXJhbFN5c3RlbSI6MCwiT3JpZ2luYWxTdHJpbmciOiI0Ni00NyIsIlN0YXJ0UGFnZSI6eyIkaWQiOiI1IiwiJHR5cGUiOiJTd2lzc0FjYWRlbWljLlBhZ2VOdW1iZXIsIFN3aXNzQWNhZGVtaWMiLCJJc0Z1bGx5TnVtZXJpYyI6dHJ1ZSwiTnVtYmVyIjo0NiwiTnVtYmVyaW5nVHlwZSI6MCwiTnVtZXJhbFN5c3RlbSI6MCwiT3JpZ2luYWxTdHJpbmciOiI0NiIsIlByZXR0eVN0cmluZyI6IjQ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FUMTU6MTE6MDY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NDbigJM0NykifV19LCJUYWciOiJDaXRhdmlQbGFjZWhvbGRlciM4ZTQwYWVjMy02MDhmLTQ4NWItODlkMC03MjhkNmVhNzZkNDUiLCJUZXh0IjoiKE1jVGVhciwgMjAyMCwgcHAuwqA0NuKAkzQ3KSIsIldBSVZlcnNpb24iOiI2LjUuMC4wIn0=}</w:instrText>
          </w:r>
          <w:r w:rsidR="00233664">
            <w:rPr>
              <w:noProof/>
            </w:rPr>
            <w:fldChar w:fldCharType="separate"/>
          </w:r>
          <w:r w:rsidR="00302D98">
            <w:rPr>
              <w:noProof/>
            </w:rPr>
            <w:t>(McTear, 2020, pp. 46–47)</w:t>
          </w:r>
          <w:r w:rsidR="00233664">
            <w:rPr>
              <w:noProof/>
            </w:rPr>
            <w:fldChar w:fldCharType="end"/>
          </w:r>
        </w:sdtContent>
      </w:sdt>
    </w:p>
    <w:p w14:paraId="7333F2D0" w14:textId="671D3659" w:rsidR="00290844" w:rsidRDefault="00F754E6" w:rsidP="006268D9">
      <w:pPr>
        <w:pStyle w:val="Folgeabsatz"/>
      </w:pPr>
      <w:r>
        <w:t xml:space="preserve">The dialogue management component </w:t>
      </w:r>
      <w:r w:rsidR="00776BD6">
        <w:t xml:space="preserve">is responsible for the state and flow of the conversation. </w:t>
      </w:r>
      <w:r w:rsidR="002905C5">
        <w:t>It keeps track of the user’s intents and the identified entities as well as the information that is missing for filling specific slots. It is thus also responsible for requesting that missing information by asking follow</w:t>
      </w:r>
      <w:r w:rsidR="00C9546C">
        <w:t>-u</w:t>
      </w:r>
      <w:r w:rsidR="002905C5">
        <w:t xml:space="preserve">p questions, which are generated by the response generation component discussed below. If </w:t>
      </w:r>
      <w:r w:rsidR="00B62A58">
        <w:t xml:space="preserve">the dialog manager has all the required information, an action can be performed (e.g., booking a flight) or the appropriate information can be retrieved from </w:t>
      </w:r>
      <w:r w:rsidR="002467ED">
        <w:t xml:space="preserve">some sort of </w:t>
      </w:r>
      <w:r w:rsidR="00B62A58">
        <w:t>data source</w:t>
      </w:r>
      <w:r w:rsidR="002467ED">
        <w:t>.</w:t>
      </w:r>
      <w:r w:rsidR="00B62A58">
        <w:t xml:space="preserve"> </w:t>
      </w:r>
      <w:sdt>
        <w:sdtPr>
          <w:alias w:val="To edit, see citavi.com/edit"/>
          <w:tag w:val="CitaviPlaceholder#d1975cb6-587e-4df1-9f45-32a3917f9a92"/>
          <w:id w:val="-510220127"/>
          <w:placeholder>
            <w:docPart w:val="DefaultPlaceholder_-1854013440"/>
          </w:placeholder>
        </w:sdtPr>
        <w:sdtEndPr/>
        <w:sdtContent>
          <w:r w:rsidR="00C9546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ZGM2MmQwLTMwZTItNGYyZi1iNmZiLWJhNThhNDFhMmU0OS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C7CoDM4MCkifV19LCJUYWciOiJDaXRhdmlQbGFjZWhvbGRlciNkMTk3NWNiNi01ODdlLTRkZjEtOWY0NS0zMmEzOTE3ZjlhOTIiLCJUZXh0IjoiKEFkYW1vcG91bG91ICYgTW91c3NpYWRlcywgMjAyMCwgcC7CoDM4MCkiLCJXQUlWZXJzaW9uIjoiNi41LjAuMCJ9}</w:instrText>
          </w:r>
          <w:r w:rsidR="00C9546C">
            <w:rPr>
              <w:noProof/>
            </w:rPr>
            <w:fldChar w:fldCharType="separate"/>
          </w:r>
          <w:r w:rsidR="00302D98">
            <w:rPr>
              <w:noProof/>
            </w:rPr>
            <w:t>(Adamopoulou &amp; Moussiades, 2020, p. 380)</w:t>
          </w:r>
          <w:r w:rsidR="00C9546C">
            <w:rPr>
              <w:noProof/>
            </w:rPr>
            <w:fldChar w:fldCharType="end"/>
          </w:r>
        </w:sdtContent>
      </w:sdt>
    </w:p>
    <w:p w14:paraId="646AF2CE" w14:textId="2B906161" w:rsidR="002C6354" w:rsidRDefault="00107297" w:rsidP="005708E6">
      <w:pPr>
        <w:pStyle w:val="Folgeabsatz"/>
      </w:pPr>
      <w:r>
        <w:t xml:space="preserve">The response generation component generates a response that is as close to human language as possible. </w:t>
      </w:r>
      <w:r w:rsidR="001E102A">
        <w:t xml:space="preserve">There are generally three approaches to do this: rule-based, retrieval-based and the utilization of a generative model. </w:t>
      </w:r>
      <w:r w:rsidR="00565104">
        <w:t>As the name suggests, the rule-based approach makes use of a hand-written, predefined set of rules to generate a response</w:t>
      </w:r>
      <w:r w:rsidR="006341B4">
        <w:t xml:space="preserve"> and thus </w:t>
      </w:r>
      <w:r w:rsidR="00565104">
        <w:t>suffers from the limitations mentioned in the previous section</w:t>
      </w:r>
      <w:r w:rsidR="00104FCC">
        <w:t xml:space="preserve">. </w:t>
      </w:r>
      <w:r w:rsidR="00B5780A">
        <w:t>In case of the retrieval method, the user’s utterances can be thought of as a query and the goal is to retrieve an appropriate response from a corpus of</w:t>
      </w:r>
      <w:r w:rsidR="00B33882">
        <w:t xml:space="preserve"> </w:t>
      </w:r>
      <w:r w:rsidR="00B5780A">
        <w:t>conversations</w:t>
      </w:r>
      <w:r w:rsidR="005B15AA">
        <w:t xml:space="preserve"> </w:t>
      </w:r>
      <w:sdt>
        <w:sdtPr>
          <w:alias w:val="To edit, see citavi.com/edit"/>
          <w:tag w:val="CitaviPlaceholder#8981c64a-e5ed-4637-91c5-6405009b713f"/>
          <w:id w:val="-118694396"/>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WJkYmQ0LTM3ZWQtNDJjZC1iNzM3LWFhNjczMDNiMTIxMiIsIlJhbmdlTGVuZ3RoIjozMy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MwIiwiU3RhcnRQYWdlIjp7IiRpZCI6IjUiLCIkdHlwZSI6IlN3aXNzQWNhZGVtaWMuUGFnZU51bWJlciwgU3dpc3NBY2FkZW1pYyIsIklzRnVsbHlOdW1lcmljIjp0cnVlLCJOdW1iZXIiOjUzMCwiTnVtYmVyaW5nVHlwZSI6MCwiTnVtZXJhbFN5c3RlbSI6MCwiT3JpZ2luYWxTdHJpbmciOiI1MzAiLCJQcmV0dHlTdHJpbmciOiI1Mz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AuwqA1MzApIn1dfSwiVGFnIjoiQ2l0YXZpUGxhY2Vob2xkZXIjODk4MWM2NGEtZTVlZC00NjM3LTkxYzUtNjQwNTAwOWI3MTNmIiwiVGV4dCI6IihKdXJhZnNreSAmIE1hcnRpbiwgMjAyMSwgcC7CoDUzMCkiLCJXQUlWZXJzaW9uIjoiNi41LjAuMCJ9}</w:instrText>
          </w:r>
          <w:r w:rsidR="003226BC">
            <w:rPr>
              <w:noProof/>
            </w:rPr>
            <w:fldChar w:fldCharType="separate"/>
          </w:r>
          <w:r w:rsidR="00302D98">
            <w:rPr>
              <w:noProof/>
            </w:rPr>
            <w:t>(Jurafsky &amp; Martin, 2021, p. 530)</w:t>
          </w:r>
          <w:r w:rsidR="003226BC">
            <w:rPr>
              <w:noProof/>
            </w:rPr>
            <w:fldChar w:fldCharType="end"/>
          </w:r>
        </w:sdtContent>
      </w:sdt>
      <w:r w:rsidR="00B5780A">
        <w:t>.</w:t>
      </w:r>
      <w:r w:rsidR="005B15AA">
        <w:t xml:space="preserve"> </w:t>
      </w:r>
      <w:r w:rsidR="00B5780A">
        <w:t>Another possibility lies in the combination of information retrieval and machine reading comprehension</w:t>
      </w:r>
      <w:r w:rsidR="005B15AA">
        <w:t xml:space="preserve"> as done by </w:t>
      </w:r>
      <w:sdt>
        <w:sdtPr>
          <w:alias w:val="To edit, see citavi.com/edit"/>
          <w:tag w:val="CitaviPlaceholder#98952e40-69ce-41a9-9bc9-516f3da263d2"/>
          <w:id w:val="-1525634661"/>
          <w:placeholder>
            <w:docPart w:val="DefaultPlaceholder_-1854013440"/>
          </w:placeholder>
        </w:sdtPr>
        <w:sdtEndPr/>
        <w:sdtContent>
          <w:r w:rsidR="003226BC">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diZTJiMmU2LTA4YjItNDAzZC05MDkwLTRhODAwNDljYjBlMSIsIkVudHJpZXMiOlt7IiRpZCI6IjIiLCIkdHlwZSI6IlN3aXNzQWNhZGVtaWMuQ2l0YXZpLkNpdGF0aW9ucy5Xb3JkUGxhY2Vob2xkZXJFbnRyeSwgU3dpc3NBY2FkZW1pYy5DaXRhdmkiLCJJZCI6IjA4ODI0ZGY4LTMzODAtNDgyYy1hNjJiLTc5OWM4ODkzNmY0Ny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OTg5NTJlNDAtNjljZS00MWE5LTliYzktNTE2ZjNkYTI2M2QyIiwiVGV4dCI6IllhbmcsIFcuIGV0IGFsLiIsIldBSVZlcnNpb24iOiI2LjUuMC4wIn0=}</w:instrText>
          </w:r>
          <w:r w:rsidR="003226BC">
            <w:rPr>
              <w:noProof/>
            </w:rPr>
            <w:fldChar w:fldCharType="separate"/>
          </w:r>
          <w:r w:rsidR="00302D98">
            <w:rPr>
              <w:noProof/>
            </w:rPr>
            <w:t>Yang, W. et al.</w:t>
          </w:r>
          <w:r w:rsidR="003226BC">
            <w:rPr>
              <w:noProof/>
            </w:rPr>
            <w:fldChar w:fldCharType="end"/>
          </w:r>
        </w:sdtContent>
      </w:sdt>
      <w:r w:rsidR="003226BC">
        <w:t xml:space="preserve"> </w:t>
      </w:r>
      <w:sdt>
        <w:sdtPr>
          <w:alias w:val="To edit, see citavi.com/edit"/>
          <w:tag w:val="CitaviPlaceholder#7be2b2e6-08b2-403d-9090-4a80049cb0e1"/>
          <w:id w:val="-1963805069"/>
          <w:placeholder>
            <w:docPart w:val="DefaultPlaceholder_-1854013440"/>
          </w:placeholder>
        </w:sdtPr>
        <w:sdtEndPr/>
        <w:sdtContent>
          <w:r w:rsidR="003226BC">
            <w:rPr>
              <w:noProof/>
            </w:rPr>
            <w:fldChar w:fldCharType="begin"/>
          </w:r>
          <w:r w:rsidR="003226BC">
            <w:rPr>
              <w:noProof/>
            </w:rPr>
            <w:instrText>ADDIN CitaviPlaceholder{eyIkaWQiOiIxIiwiJHR5cGUiOiJTd2lzc0FjYWRlbWljLkNpdGF2aS5DaXRhdGlvbnMuV29yZFBsYWNlaG9sZGVyLCBTd2lzc0FjYWRlbWljLkNpdGF2aSIsIkFzc29jaWF0ZVdpdGhQbGFjZWhvbGRlclRhZyI6IkNpdGF2aVBsYWNlaG9sZGVyIzk4OTUyZTQwLTY5Y2UtNDFhOS05YmM5LTUxNmYzZGEyNjNkMiIsIkVudHJpZXMiOlt7IiRpZCI6IjIiLCIkdHlwZSI6IlN3aXNzQWNhZGVtaWMuQ2l0YXZpLkNpdGF0aW9ucy5Xb3JkUGxhY2Vob2xkZXJFbnRyeSwgU3dpc3NBY2FkZW1pYy5DaXRhdmkiLCJJZCI6ImU0NTg0YTYyLWZkNTktNGI2Zi05YWQzLTk2YWYzZTZkOWI3Mi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M3YmUyYjJlNi0wOGIyLTQwM2QtOTA5MC00YTgwMDQ5Y2IwZTEiLCJUZXh0IjoiKDIwMTkpIiwiV0FJVmVyc2lvbiI6IjYuNS4wLjAifQ==}</w:instrText>
          </w:r>
          <w:r w:rsidR="003226BC">
            <w:rPr>
              <w:noProof/>
            </w:rPr>
            <w:fldChar w:fldCharType="separate"/>
          </w:r>
          <w:r w:rsidR="00302D98">
            <w:rPr>
              <w:noProof/>
            </w:rPr>
            <w:t>(2019)</w:t>
          </w:r>
          <w:r w:rsidR="003226BC">
            <w:rPr>
              <w:noProof/>
            </w:rPr>
            <w:fldChar w:fldCharType="end"/>
          </w:r>
        </w:sdtContent>
      </w:sdt>
      <w:r w:rsidR="003226BC">
        <w:t xml:space="preserve"> and </w:t>
      </w:r>
      <w:sdt>
        <w:sdtPr>
          <w:alias w:val="To edit, see citavi.com/edit"/>
          <w:tag w:val="CitaviPlaceholder#7ef05a8c-5002-44ec-afc7-5e80bc64a360"/>
          <w:id w:val="1728874380"/>
          <w:placeholder>
            <w:docPart w:val="DefaultPlaceholder_-1854013440"/>
          </w:placeholder>
        </w:sdtPr>
        <w:sdtEndPr/>
        <w:sdtContent>
          <w:r w:rsidR="003226BC">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NzA0LjAwMDUxdjIiLCJVcmlTdHJpbmciOiJodHRwOi8vYXJ4aXYub3JnL3BkZi8xNzA0LjAwMDUx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1QxMzo1MToyOSIsIk1vZGlmaWVkQnkiOiJfUGFzY2giLCJJZCI6IjdmNzEzZGQ2LTNjZWYtNDU5Yy1iMjJmLTBkZmRmMGZiOTlkYSIsIk1vZGlmaWVkT24iOiIyMDIyLTAzLTEzVDEzOjUxOjI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C4wMDA1MXYyIiwiVXJpU3RyaW5nIjoiaHR0cHM6Ly9hcnhpdi5vcmcvcGRmLzE3MDQuMDAwNTF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1QxMzo1MToyOSIsIk1vZGlmaWVkQnkiOiJfUGFzY2giLCJJZCI6IjA1NWMzYjIwLThiZTQtNDNhMy1iNzZmLTRhMTU5MzYxMDE5NSIsIk1vZGlmaWVkT24iOiIyMDIyLTAzLTEzVDEzOjUxOjI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cwNC4wMDA1MXYyIiwiVXJpU3RyaW5nIjoiaHR0cDovL2FyeGl2Lm9yZy9hYnMvMTcwNC4wMDA1M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}</w:instrText>
          </w:r>
          <w:r w:rsidR="003226BC">
            <w:rPr>
              <w:noProof/>
            </w:rPr>
            <w:fldChar w:fldCharType="separate"/>
          </w:r>
          <w:r w:rsidR="00302D98">
            <w:rPr>
              <w:noProof/>
            </w:rPr>
            <w:t>Chen et al.</w:t>
          </w:r>
          <w:r w:rsidR="003226BC">
            <w:rPr>
              <w:noProof/>
            </w:rPr>
            <w:fldChar w:fldCharType="end"/>
          </w:r>
        </w:sdtContent>
      </w:sdt>
      <w:r w:rsidR="003226BC">
        <w:t xml:space="preserve"> </w:t>
      </w:r>
      <w:sdt>
        <w:sdtPr>
          <w:alias w:val="To edit, see citavi.com/edit"/>
          <w:tag w:val="CitaviPlaceholder#e35a6a88-d7ab-44f6-ba6c-681c26330025"/>
          <w:id w:val="-1622522555"/>
          <w:placeholder>
            <w:docPart w:val="DefaultPlaceholder_-1854013440"/>
          </w:placeholder>
        </w:sdtPr>
        <w:sdtEndPr/>
        <w:sdtContent>
          <w:r w:rsidR="003226BC">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cwNC4wMDA1MXYyIiwiVXJpU3RyaW5nIjoiaHR0cDovL2FyeGl2Lm9yZy9wZGYvMTcwNC4wMDA1M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NUMTM6NTE6MjkiLCJNb2RpZmllZEJ5IjoiX1Bhc2NoIiwiSWQiOiI3ZjcxM2RkNi0zY2VmLTQ1OWMtYjIyZi0wZGZkZjBmYjk5ZGEiLCJNb2RpZmllZE9uIjoiMjAyMi0wMy0xM1QxMzo1MToy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3MDQuMDAwNTF2MiIsIlVyaVN0cmluZyI6Imh0dHBzOi8vYXJ4aXYub3JnL3BkZi8xNzA0LjAwMDUx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NUMTM6NTE6MjkiLCJNb2RpZmllZEJ5IjoiX1Bhc2NoIiwiSWQiOiIwNTVjM2IyMC04YmU0LTQzYTMtYjc2Zi00YTE1OTM2MTAxOTUiLCJNb2RpZmllZE9uIjoiMjAyMi0wMy0xM1QxMzo1MToy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QuMDAwNTF2MiIsIlVyaVN0cmluZyI6Imh0dHA6Ly9hcnhpdi5vcmcvYWJzLzE3MDQuMDAwNTF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cpIn1dfSwiVGFnIjoiQ2l0YXZpUGxhY2Vob2xkZXIjZTM1YTZhODgtZDdhYi00NGY2LWJhNmMtNjgxYzI2MzMwMDI1IiwiVGV4dCI6IigyMDE3KSIsIldBSVZlcnNpb24iOiI2LjUuMC4wIn0=}</w:instrText>
          </w:r>
          <w:r w:rsidR="003226BC">
            <w:rPr>
              <w:noProof/>
            </w:rPr>
            <w:fldChar w:fldCharType="separate"/>
          </w:r>
          <w:r w:rsidR="00302D98">
            <w:rPr>
              <w:noProof/>
            </w:rPr>
            <w:t>(2017)</w:t>
          </w:r>
          <w:r w:rsidR="003226BC">
            <w:rPr>
              <w:noProof/>
            </w:rPr>
            <w:fldChar w:fldCharType="end"/>
          </w:r>
        </w:sdtContent>
      </w:sdt>
      <w:r w:rsidR="003226BC">
        <w:t xml:space="preserve">. </w:t>
      </w:r>
      <w:r w:rsidR="005B15AA">
        <w:t xml:space="preserve">Such approaches first retrieve relevant documents from an external knowledge source like Wikipedia and a so-called reader component then </w:t>
      </w:r>
      <w:r w:rsidR="00102E8C">
        <w:t>extracts</w:t>
      </w:r>
      <w:r w:rsidR="00BC6934">
        <w:t xml:space="preserve"> </w:t>
      </w:r>
      <w:r w:rsidR="00102E8C">
        <w:t xml:space="preserve">candidate </w:t>
      </w:r>
      <w:r w:rsidR="00BC6934">
        <w:t xml:space="preserve">answer spans from those articles. </w:t>
      </w:r>
      <w:r w:rsidR="00102E8C">
        <w:t xml:space="preserve">The task of answer span extraction is commonly referred to question answering in literature. </w:t>
      </w:r>
      <w:sdt>
        <w:sdtPr>
          <w:alias w:val="To edit, see citavi.com/edit"/>
          <w:tag w:val="CitaviPlaceholder#9c38f25b-6d68-4ae1-ae57-47aca3c22f31"/>
          <w:id w:val="-229541994"/>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VkOTA4LTVmNDItNDhkOC1hZDg5LWVjZmI0YzFiMTRlYSIsIlJhbmdlTGVuZ3RoIjo0NS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0cnVlLCJOdW1iZXIiOjM3OSwiTnVtYmVyaW5nVHlwZSI6MCwiTnVtZXJhbFN5c3RlbSI6MCwiT3JpZ2luYWxTdHJpbmciOiIzNzkiLCJQcmV0dHlTdHJpbmciOiIzNzkifSwiTnVtYmVyaW5nVHlwZSI6MCwiTnVtZXJhbFN5c3RlbSI6MCwiT3JpZ2luYWxTdHJpbmciOiIzNzgtMzc5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HAuwqAzNzjigJMzNzkpIn1dfSwiVGFnIjoiQ2l0YXZpUGxhY2Vob2xkZXIjOWMzOGYyNWItNmQ2OC00YWUxLWFlNTctNDdhY2EzYzIyZjMxIiwiVGV4dCI6IihBZGFtb3BvdWxvdSAmIE1vdXNzaWFkZXMsIDIwMjAsIHBwLsKgMzc44oCTMzc5KSIsIldBSVZlcnNpb24iOiI2LjUuMC4wIn0=}</w:instrText>
          </w:r>
          <w:r w:rsidR="003226BC">
            <w:rPr>
              <w:noProof/>
            </w:rPr>
            <w:fldChar w:fldCharType="separate"/>
          </w:r>
          <w:r w:rsidR="00302D98">
            <w:rPr>
              <w:noProof/>
            </w:rPr>
            <w:t>(Adamopoulou &amp; Moussiades, 2020, pp. 378–379)</w:t>
          </w:r>
          <w:r w:rsidR="003226BC">
            <w:rPr>
              <w:noProof/>
            </w:rPr>
            <w:fldChar w:fldCharType="end"/>
          </w:r>
        </w:sdtContent>
      </w:sdt>
    </w:p>
    <w:p w14:paraId="0957B8DB" w14:textId="4F8C8893" w:rsidR="00527891" w:rsidRDefault="005D07C7" w:rsidP="00527891">
      <w:pPr>
        <w:pStyle w:val="berschrift3"/>
      </w:pPr>
      <w:bookmarkStart w:id="12" w:name="_Toc98674033"/>
      <w:r>
        <w:t>Application in the Cooking Domain</w:t>
      </w:r>
      <w:bookmarkEnd w:id="12"/>
    </w:p>
    <w:p w14:paraId="68B1091B" w14:textId="3667CE67" w:rsidR="002139C3" w:rsidRDefault="00A956DA" w:rsidP="002139C3">
      <w:r>
        <w:t xml:space="preserve">In past research, the kitchen has been seen as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jFUMTU6MTE6MDY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xVDE1OjExOjA2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302D98">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lower the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jFUMTU6MTE6MDY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302D98">
            <w:rPr>
              <w:noProof/>
            </w:rPr>
            <w:t xml:space="preserve">(Elsweiler et </w:t>
          </w:r>
          <w:r w:rsidR="00302D98">
            <w:rPr>
              <w:noProof/>
            </w:rPr>
            <w:lastRenderedPageBreak/>
            <w:t>al., 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302D98">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302D98">
            <w:rPr>
              <w:noProof/>
            </w:rPr>
            <w:t>(Huffman, 2019)</w:t>
          </w:r>
          <w:r w:rsidR="00270C3A" w:rsidRPr="004E56BE">
            <w:rPr>
              <w:noProof/>
            </w:rPr>
            <w:fldChar w:fldCharType="end"/>
          </w:r>
        </w:sdtContent>
      </w:sdt>
      <w:r w:rsidR="00270C3A" w:rsidRPr="004E56BE">
        <w:t>.</w:t>
      </w:r>
    </w:p>
    <w:p w14:paraId="0AD2AD5A" w14:textId="27ED810B"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302D98">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302D98">
            <w:rPr>
              <w:noProof/>
            </w:rPr>
            <w:t>(2021)</w:t>
          </w:r>
          <w:r w:rsidR="00667D01">
            <w:rPr>
              <w:noProof/>
            </w:rPr>
            <w:fldChar w:fldCharType="end"/>
          </w:r>
        </w:sdtContent>
      </w:sdt>
      <w:r w:rsidR="00667D01">
        <w:t xml:space="preserve"> </w:t>
      </w:r>
      <w:r>
        <w:t xml:space="preserve">proposed </w:t>
      </w:r>
      <w:proofErr w:type="spellStart"/>
      <w:r>
        <w:t>RecipeBot</w:t>
      </w:r>
      <w:proofErr w:type="spellEnd"/>
      <w:r w:rsidR="00667D01">
        <w:t xml:space="preserve">, a conversational agent that recommends recipes based on user </w:t>
      </w:r>
      <w:r w:rsidR="007E7B24">
        <w:t>requests</w:t>
      </w:r>
      <w:r w:rsidR="00667D01">
        <w:t xml:space="preserve"> about aspects like the region, type or ingredients. It accepts voice-based or textual requests. These request</w:t>
      </w:r>
      <w:r w:rsidR="009F343E">
        <w:t xml:space="preserve">s run through tasks like intent detection and named entity recognition to extract relevant information. This information is then sent to a database to receive an appropriate response. </w:t>
      </w:r>
    </w:p>
    <w:p w14:paraId="47E07764" w14:textId="57385E5A" w:rsidR="00527891" w:rsidRDefault="009F343E" w:rsidP="00966A11">
      <w:pPr>
        <w:pStyle w:val="Folgeabsatz"/>
      </w:pPr>
      <w:r>
        <w:t xml:space="preserve">A more sophisticated </w:t>
      </w:r>
      <w:r w:rsidR="007E7B24">
        <w:t>CA for the kitchen</w:t>
      </w:r>
      <w:r w:rsidR="005D11D0">
        <w:t xml:space="preserve"> is </w:t>
      </w:r>
      <w:r w:rsidR="005D11D0" w:rsidRPr="005D11D0">
        <w:rPr>
          <w:i/>
          <w:iCs/>
        </w:rPr>
        <w:t xml:space="preserve">Foodie </w:t>
      </w:r>
      <w:proofErr w:type="spellStart"/>
      <w:r w:rsidR="005D11D0" w:rsidRPr="005D11D0">
        <w:rPr>
          <w:i/>
          <w:iCs/>
        </w:rPr>
        <w:t>Fooderson</w:t>
      </w:r>
      <w:proofErr w:type="spellEnd"/>
      <w:r w:rsidR="005D11D0" w:rsidRPr="007E7B24">
        <w:t xml:space="preserve"> </w:t>
      </w:r>
      <w:sdt>
        <w:sdtPr>
          <w:alias w:val="To edit, see citavi.com/edit"/>
          <w:tag w:val="CitaviPlaceholder#357ba21d-c0cd-415e-b52a-b9d8ea199bf5"/>
          <w:id w:val="-2024552342"/>
          <w:placeholder>
            <w:docPart w:val="DefaultPlaceholder_-1854013440"/>
          </w:placeholder>
        </w:sdtPr>
        <w:sdtEndPr/>
        <w:sdtContent>
          <w:r w:rsidR="007E7B24" w:rsidRPr="007E7B24">
            <w:rPr>
              <w:noProof/>
            </w:rPr>
            <w:fldChar w:fldCharType="begin"/>
          </w:r>
          <w:r w:rsidR="007E7B24" w:rsidRPr="007E7B2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TNlOTE2LWVhZDgtNDNlMi1hODNiLTE5ZjBkYmU3NmIyOCIsIlJhbmdlTGVuZ3RoIjoyMS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1dLCJGb3JtYXR0ZWRUZXh0Ijp7IiRpZCI6IjE1IiwiQ291bnQiOjEsIlRleHRVbml0cyI6W3siJGlkIjoiMTYiLCJGb250U3R5bGUiOnsiJGlkIjoiMTciLCJOZXV0cmFsIjp0cnVlfSwiUmVhZGluZ09yZGVyIjoxLCJUZXh0IjoiKEFuZ2FyYSBldCBhbC4sIDIwMTcpIn1dfSwiVGFnIjoiQ2l0YXZpUGxhY2Vob2xkZXIjMzU3YmEyMWQtYzBjZC00MTVlLWI1MmEtYjlkOGVhMTk5YmY1IiwiVGV4dCI6IihBbmdhcmEgZXQgYWwuLCAyMDE3KSIsIldBSVZlcnNpb24iOiI2LjUuMC4wIn0=}</w:instrText>
          </w:r>
          <w:r w:rsidR="007E7B24" w:rsidRPr="007E7B24">
            <w:rPr>
              <w:noProof/>
            </w:rPr>
            <w:fldChar w:fldCharType="separate"/>
          </w:r>
          <w:r w:rsidR="00302D98">
            <w:rPr>
              <w:noProof/>
            </w:rPr>
            <w:t>(Angara et al., 2017)</w:t>
          </w:r>
          <w:r w:rsidR="007E7B24" w:rsidRPr="007E7B24">
            <w:rPr>
              <w:noProof/>
            </w:rPr>
            <w:fldChar w:fldCharType="end"/>
          </w:r>
        </w:sdtContent>
      </w:sdt>
      <w:r w:rsidR="007E7B24" w:rsidRPr="007E7B24">
        <w:t>.</w:t>
      </w:r>
      <w:r w:rsidR="007E7B24">
        <w:t xml:space="preserve"> Foodie </w:t>
      </w:r>
      <w:proofErr w:type="spellStart"/>
      <w:r w:rsidR="007E7B24">
        <w:t>Fooderson</w:t>
      </w:r>
      <w:proofErr w:type="spellEnd"/>
      <w:r w:rsidR="007E7B24">
        <w:t xml:space="preserve">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xml:space="preserve">. It uses IBM Watsons conversational services to design the structure of conversations between the system and the users as a workspace and consists of the three building blocks intents, entities, and dialog. Just as seen before, the intent block is for classifying the users intent and entity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1E7ECDA7" w14:textId="56C9D234" w:rsidR="0099203E" w:rsidRDefault="00127643" w:rsidP="009C7AB0">
      <w:pPr>
        <w:pStyle w:val="Folgeabsatz"/>
      </w:pPr>
      <w:r>
        <w:rPr>
          <w:highlight w:val="yellow"/>
        </w:rPr>
        <w:t xml:space="preserve">Crucial work </w:t>
      </w:r>
      <w:r w:rsidR="000D1250">
        <w:rPr>
          <w:highlight w:val="yellow"/>
        </w:rPr>
        <w:t>for the</w:t>
      </w:r>
      <w:r>
        <w:rPr>
          <w:highlight w:val="yellow"/>
        </w:rPr>
        <w:t xml:space="preserve"> future development of CAs for the kitchen was done by </w:t>
      </w:r>
      <w:sdt>
        <w:sdtPr>
          <w:rPr>
            <w:highlight w:val="yellow"/>
          </w:rPr>
          <w:alias w:val="To edit, see citavi.com/edit"/>
          <w:tag w:val="CitaviPlaceholder#16d304c7-db75-45bd-95be-224009149c23"/>
          <w:id w:val="1224331468"/>
          <w:placeholder>
            <w:docPart w:val="DefaultPlaceholder_-1854013440"/>
          </w:placeholder>
        </w:sdtPr>
        <w:sdtEndPr/>
        <w:sdtContent>
          <w:r>
            <w:rPr>
              <w:noProof/>
              <w:highlight w:val="yellow"/>
            </w:rPr>
            <w:fldChar w:fldCharType="begin"/>
          </w:r>
          <w:r w:rsidR="005E3E1B">
            <w:rPr>
              <w:noProof/>
              <w:highlight w:val="yellow"/>
            </w:rPr>
            <w:instrText>ADDIN CitaviPlaceholder{eyIkaWQiOiIxIiwiJHR5cGUiOiJTd2lzc0FjYWRlbWljLkNpdGF2aS5DaXRhdGlvbnMuV29yZFBsYWNlaG9sZGVyLCBTd2lzc0FjYWRlbWljLkNpdGF2aSIsIkFzc29jaWF0ZVdpdGhQbGFjZWhvbGRlclRhZyI6IkNpdGF2aVBsYWNlaG9sZGVyIzExMGY4YjQ1LTljZTgtNDZlYS05NjNiLWUxY2FjMTM1NzMwNCIsIkVudHJpZXMiOlt7IiRpZCI6IjIiLCIkdHlwZSI6IlN3aXNzQWNhZGVtaWMuQ2l0YXZpLkNpdGF0aW9ucy5Xb3JkUGxhY2Vob2xkZXJFbnRyeSwgU3dpc3NBY2FkZW1pYy5DaXRhdmkiLCJJZCI6ImM1YmFlZGY4LWVjYTMtNDgwNi05MTAyLTg4YmI3M2U5ODc5N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xVDE1OjExOjA2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E2ZDMwNGM3LWRiNzUtNDViZC05NWJlLTIyNDAwOTE0OWMyMyIsIlRleHQiOiJGcnVtbWV0IGV0IGFsLiIsIldBSVZlcnNpb24iOiI2LjUuMC4wIn0=}</w:instrText>
          </w:r>
          <w:r>
            <w:rPr>
              <w:noProof/>
              <w:highlight w:val="yellow"/>
            </w:rPr>
            <w:fldChar w:fldCharType="separate"/>
          </w:r>
          <w:r w:rsidR="00302D98">
            <w:rPr>
              <w:noProof/>
              <w:highlight w:val="yellow"/>
            </w:rPr>
            <w:t>Frummet et al.</w:t>
          </w:r>
          <w:r>
            <w:rPr>
              <w:noProof/>
              <w:highlight w:val="yellow"/>
            </w:rPr>
            <w:fldChar w:fldCharType="end"/>
          </w:r>
        </w:sdtContent>
      </w:sdt>
      <w:r>
        <w:rPr>
          <w:highlight w:val="yellow"/>
        </w:rPr>
        <w:t xml:space="preserve"> </w:t>
      </w:r>
      <w:sdt>
        <w:sdtPr>
          <w:rPr>
            <w:highlight w:val="yellow"/>
          </w:rPr>
          <w:alias w:val="To edit, see citavi.com/edit"/>
          <w:tag w:val="CitaviPlaceholder#110f8b45-9ce8-46ea-963b-e1cac1357304"/>
          <w:id w:val="-1766679301"/>
          <w:placeholder>
            <w:docPart w:val="DefaultPlaceholder_-1854013440"/>
          </w:placeholder>
        </w:sdtPr>
        <w:sdtEndPr/>
        <w:sdtContent>
          <w:r>
            <w:rPr>
              <w:noProof/>
              <w:highlight w:val="yellow"/>
            </w:rPr>
            <w:fldChar w:fldCharType="begin"/>
          </w:r>
          <w:r w:rsidR="005E3E1B">
            <w:rPr>
              <w:noProof/>
              <w:highlight w:val="yellow"/>
            </w:rPr>
            <w:instrText>ADDIN CitaviPlaceholder{eyIkaWQiOiIxIiwiJHR5cGUiOiJTd2lzc0FjYWRlbWljLkNpdGF2aS5DaXRhdGlvbnMuV29yZFBsYWNlaG9sZGVyLCBTd2lzc0FjYWRlbWljLkNpdGF2aSIsIkFzc29jaWF0ZVdpdGhQbGFjZWhvbGRlclRhZyI6IkNpdGF2aVBsYWNlaG9sZGVyIzE2ZDMwNGM3LWRiNzUtNDViZC05NWJlLTIyNDAwOTE0OWMyMyIsIkVudHJpZXMiOlt7IiRpZCI6IjIiLCIkdHlwZSI6IlN3aXNzQWNhZGVtaWMuQ2l0YXZpLkNpdGF0aW9ucy5Xb3JkUGxhY2Vob2xkZXJFbnRyeSwgU3dpc3NBY2FkZW1pYy5DaXRhdmkiLCJJZCI6IjFhYzUzYzc1LWNkMDQtNDBhOS1hZWNhLWY4MjA0NGEzNDNmZi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MVQxNToxMTow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ExMGY4YjQ1LTljZTgtNDZlYS05NjNiLWUxY2FjMTM1NzMwNCIsIlRleHQiOiIoMjAyMSkiLCJXQUlWZXJzaW9uIjoiNi41LjAuMCJ9}</w:instrText>
          </w:r>
          <w:r>
            <w:rPr>
              <w:noProof/>
              <w:highlight w:val="yellow"/>
            </w:rPr>
            <w:fldChar w:fldCharType="separate"/>
          </w:r>
          <w:r w:rsidR="00302D98">
            <w:rPr>
              <w:noProof/>
              <w:highlight w:val="yellow"/>
            </w:rPr>
            <w:t>(2021)</w:t>
          </w:r>
          <w:r>
            <w:rPr>
              <w:noProof/>
              <w:highlight w:val="yellow"/>
            </w:rPr>
            <w:fldChar w:fldCharType="end"/>
          </w:r>
        </w:sdtContent>
      </w:sdt>
      <w:r w:rsidR="009069E6">
        <w:t>. T</w:t>
      </w:r>
      <w:r w:rsidR="00330901">
        <w:t xml:space="preserve">hey </w:t>
      </w:r>
      <w:r>
        <w:t xml:space="preserve">conducted an in-situ study in order to “understand information needs arising in a home cooking context as well as how they are verbally communicated to an assistant” </w:t>
      </w:r>
      <w:sdt>
        <w:sdtPr>
          <w:alias w:val="To edit, see citavi.com/edit"/>
          <w:tag w:val="CitaviPlaceholder#c15f9a3b-68c2-4edd-8064-414cb3c2aaf4"/>
          <w:id w:val="-2043359774"/>
          <w:placeholder>
            <w:docPart w:val="DefaultPlaceholder_-1854013440"/>
          </w:placeholder>
        </w:sdtPr>
        <w:sdtEndPr/>
        <w:sdtContent>
          <w:r>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TgwNTFlLTA2OTAtNDJiNC1hYTUzLWNiNTZmZWI1NGViYSIsIlJhbmdlTGVuZ3RoIjoyOC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cnhpdklkIjoiMjExMi4wNDc4OHYyIiwiQXV0aG9ycyI6W3siJGlkIjoiNy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4IiwiJHR5cGUiOiJTd2lzc0FjYWRlbWljLkNpdGF2aS5Qcm9qZWN0LCBTd2lzc0FjYWRlbWljLkNpdGF2aSJ9fSx7IiRpZCI6Ijk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4In19LHsiJGlkIjoiMTA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4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OC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jFUMTU6MTE6MDYiLCJQcm9qZWN0Ijp7IiRyZWYiOiI4In19LCJVc2VOdW1iZXJpbmdUeXBlT2ZQYXJlbnREb2N1bWVudCI6ZmFsc2V9XSwiRm9ybWF0dGVkVGV4dCI6eyIkaWQiOiIyMCIsIkNvdW50IjoxLCJUZXh0VW5pdHMiOlt7IiRpZCI6IjIxIiwiRm9udFN0eWxlIjp7IiRpZCI6IjIyIiwiTmV1dHJhbCI6dHJ1ZX0sIlJlYWRpbmdPcmRlciI6MSwiVGV4dCI6IihGcnVtbWV0IGV0IGFsLiwgMjAyMSwgcC7CoDEpIn1dfSwiVGFnIjoiQ2l0YXZpUGxhY2Vob2xkZXIjYzE1ZjlhM2ItNjhjMi00ZWRkLTgwNjQtNDE0Y2IzYzJhYWY0IiwiVGV4dCI6IihGcnVtbWV0IGV0IGFsLiwgMjAyMSwgcC7CoDEpIiwiV0FJVmVyc2lvbiI6IjYuNS4wLjAifQ==}</w:instrText>
          </w:r>
          <w:r>
            <w:rPr>
              <w:noProof/>
            </w:rPr>
            <w:fldChar w:fldCharType="separate"/>
          </w:r>
          <w:r w:rsidR="00302D98">
            <w:rPr>
              <w:noProof/>
            </w:rPr>
            <w:t>(Frummet et al., 2021, p. 1)</w:t>
          </w:r>
          <w:r>
            <w:rPr>
              <w:noProof/>
            </w:rPr>
            <w:fldChar w:fldCharType="end"/>
          </w:r>
        </w:sdtContent>
      </w:sdt>
      <w:r w:rsidR="009069E6">
        <w:t>. Based on this, the researchers identified a variet</w:t>
      </w:r>
      <w:r w:rsidR="00330901">
        <w:t xml:space="preserve">y of different information needs and provide a detailed hierarchical taxonomy. As part of their work, they also created the </w:t>
      </w:r>
      <w:proofErr w:type="spellStart"/>
      <w:r w:rsidR="00330901">
        <w:t>CookversationalSearch</w:t>
      </w:r>
      <w:proofErr w:type="spellEnd"/>
      <w:r w:rsidR="00330901">
        <w:t xml:space="preserve"> dataset, discussed in </w:t>
      </w:r>
      <w:r w:rsidR="00330901" w:rsidRPr="00330901">
        <w:rPr>
          <w:highlight w:val="yellow"/>
        </w:rPr>
        <w:t>section</w:t>
      </w:r>
      <w:r w:rsidR="00330901">
        <w:t xml:space="preserve"> </w:t>
      </w:r>
      <w:r w:rsidR="00330901" w:rsidRPr="00330901">
        <w:rPr>
          <w:highlight w:val="yellow"/>
        </w:rPr>
        <w:t>2.4</w:t>
      </w:r>
      <w:r w:rsidR="00330901">
        <w:t xml:space="preserve">. </w:t>
      </w:r>
      <w:r w:rsidR="008A4313">
        <w:t>Furthermore, they use this dataset</w:t>
      </w:r>
      <w:r w:rsidR="009069E6">
        <w:t>,</w:t>
      </w:r>
      <w:r w:rsidR="008A4313">
        <w:t xml:space="preserve"> to </w:t>
      </w:r>
      <w:r w:rsidR="00C808C9">
        <w:t>investigate the feasibility</w:t>
      </w:r>
      <w:r w:rsidR="008A4313">
        <w:t xml:space="preserve"> </w:t>
      </w:r>
      <w:r w:rsidR="00C808C9">
        <w:t>of classifying</w:t>
      </w:r>
      <w:r w:rsidR="008A4313">
        <w:t xml:space="preserve"> information needs based </w:t>
      </w:r>
      <w:r w:rsidR="00C808C9">
        <w:t>the</w:t>
      </w:r>
      <w:r w:rsidR="008A4313">
        <w:t xml:space="preserve"> user utterance</w:t>
      </w:r>
      <w:r w:rsidR="00C808C9">
        <w:t>s</w:t>
      </w:r>
      <w:r w:rsidR="008A4313">
        <w:t>.</w:t>
      </w:r>
      <w:r w:rsidR="0099203E">
        <w:t xml:space="preserve"> Several baseline classifiers and BERT models (</w:t>
      </w:r>
      <w:r w:rsidR="0099203E" w:rsidRPr="0099203E">
        <w:rPr>
          <w:highlight w:val="yellow"/>
        </w:rPr>
        <w:t>see section …)</w:t>
      </w:r>
      <w:r w:rsidR="0099203E">
        <w:t xml:space="preserve"> were applied, with the BERT models generally giving better results. The results indicate the feasibility of predicting such information needs </w:t>
      </w:r>
      <w:r w:rsidR="0099203E">
        <w:lastRenderedPageBreak/>
        <w:t xml:space="preserve">automatically, but the researchers </w:t>
      </w:r>
      <w:r w:rsidR="00F8746F">
        <w:t>emphasize the necessity for further improvements, e.g., through better inclusion of context/ conversation history</w:t>
      </w:r>
      <w:r w:rsidR="0099203E">
        <w:t xml:space="preserve">. </w:t>
      </w:r>
    </w:p>
    <w:p w14:paraId="226A56DD" w14:textId="7CA22800" w:rsidR="006463F9" w:rsidRDefault="00AD1010" w:rsidP="00E652C2">
      <w:pPr>
        <w:pStyle w:val="Folgeabsatz"/>
      </w:pPr>
      <w:sdt>
        <w:sdtPr>
          <w:alias w:val="To edit, see citavi.com/edit"/>
          <w:tag w:val="CitaviPlaceholder#a980a375-5fdb-4284-a7ce-1c5ff9604719"/>
          <w:id w:val="1946421548"/>
          <w:placeholder>
            <w:docPart w:val="DefaultPlaceholder_-1854013440"/>
          </w:placeholder>
        </w:sdtPr>
        <w:sdtEndPr/>
        <w:sdtContent>
          <w:r w:rsidR="006F49BC">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2Y0YTMyZTMwLWQzNjUtNGM3Mi05MjRhLWViYWYzMjM3YzJmNCIsIkVudHJpZXMiOlt7IiRpZCI6IjIiLCIkdHlwZSI6IlN3aXNzQWNhZGVtaWMuQ2l0YXZpLkNpdGF0aW9ucy5Xb3JkUGxhY2Vob2xkZXJFbnRyeSwgU3dpc3NBY2FkZW1pYy5DaXRhdmkiLCJJZCI6IjE3NjIyN2VjLTQ2YzktNDI4OS05NTU0LThkN2FmYzRjMjQwNCIsIlJhbmdlTGVuZ3RoIjoxOSwiUmVmZXJlbmNlSWQiOiIzNTRlM2FhZi00MGM1LTRkNzctODQ3Yi04ZjJiN2I1MjM2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jFUMTU6MTE6MDYiLCJQcm9qZWN0Ijp7IiRyZWYiOiI1In19LCJVc2VOdW1iZXJpbmdUeXBlT2ZQYXJlbnREb2N1bWVudCI6ZmFsc2V9XSwiRm9ybWF0dGVkVGV4dCI6eyIkaWQiOiIxNSIsIkNvdW50IjoxLCJUZXh0VW5pdHMiOlt7IiRpZCI6IjE2IiwiRm9udFN0eWxlIjp7IiRpZCI6IjE3IiwiTmV1dHJhbCI6dHJ1ZX0sIlJlYWRpbmdPcmRlciI6MSwiVGV4dCI6IkJhcmtvLVNoZXJpZiBldCBhbC4ifV19LCJUYWciOiJDaXRhdmlQbGFjZWhvbGRlciNhOTgwYTM3NS01ZmRiLTQyODQtYTdjZS0xYzVmZjk2MDQ3MTkiLCJUZXh0IjoiQmFya28tU2hlcmlmIGV0IGFsLiIsIldBSVZlcnNpb24iOiI2LjUuMC4wIn0=}</w:instrText>
          </w:r>
          <w:r w:rsidR="006F49BC">
            <w:rPr>
              <w:noProof/>
            </w:rPr>
            <w:fldChar w:fldCharType="separate"/>
          </w:r>
          <w:r w:rsidR="00302D98">
            <w:rPr>
              <w:noProof/>
            </w:rPr>
            <w:t>Barko-Sherif et al.</w:t>
          </w:r>
          <w:r w:rsidR="006F49BC">
            <w:rPr>
              <w:noProof/>
            </w:rPr>
            <w:fldChar w:fldCharType="end"/>
          </w:r>
        </w:sdtContent>
      </w:sdt>
      <w:r w:rsidR="006F49BC">
        <w:t xml:space="preserve"> </w:t>
      </w:r>
      <w:sdt>
        <w:sdtPr>
          <w:alias w:val="To edit, see citavi.com/edit"/>
          <w:tag w:val="CitaviPlaceholder#f4a32e30-d365-4c72-924a-ebaf3237c2f4"/>
          <w:id w:val="-1637028089"/>
          <w:placeholder>
            <w:docPart w:val="DefaultPlaceholder_-1854013440"/>
          </w:placeholder>
        </w:sdtPr>
        <w:sdtEndPr/>
        <w:sdtContent>
          <w:r w:rsidR="006F49BC">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2E5ODBhMzc1LTVmZGItNDI4NC1hN2NlLTFjNWZmOTYwNDcxOSIsIkVudHJpZXMiOlt7IiRpZCI6IjIiLCIkdHlwZSI6IlN3aXNzQWNhZGVtaWMuQ2l0YXZpLkNpdGF0aW9ucy5Xb3JkUGxhY2Vob2xkZXJFbnRyeSwgU3dpc3NBY2FkZW1pYy5DaXRhdmkiLCJJZCI6ImM4MTA3OTA1LWI2OWYtNGEyNC04ZGEyLTUzYmE4ZDE3NzNlMyIsIlJhbmdlTGVuZ3RoIjo2LCJSZWZlcmVuY2VJZCI6IjM1NGUzYWFmLTQwYzUtNGQ3Ny04NDdiLThmMmI3YjUyMz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JyaW5hIiwiTGFzdE5hbWUiOiJCYXJrby1TaGVyaWYiLCJQcm90ZWN0ZWQiOmZhbHNlLCJTZXgiOjEsIkNyZWF0ZWRCeSI6Il9QYXNjaCIsIkNyZWF0ZWRPbiI6IjIwMjEtMTEtMDJUMDg6MTA6MjkiLCJNb2RpZmllZEJ5IjoiX1Bhc2NoIiwiSWQiOiI0ZDg3NjU0Mi1jM2U1LTQyMzItYWViMy1jYzE3ZmY2ODk2YTciLCJNb2RpZmllZE9uIjoiMjAyMS0xMS0wMlQwODoxMDoyO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Nb3JnYW4iLCJMYXN0TmFtZSI6IkhhcnZleSIsIlByb3RlY3RlZCI6ZmFsc2UsIlNleCI6MiwiQ3JlYXRlZEJ5IjoiX1Bhc2NoIiwiQ3JlYXRlZE9uIjoiMjAyMS0xMS0wMlQwODoxMDoyOSIsIk1vZGlmaWVkQnkiOiJfUGFzY2giLCJJZCI6IjJhNWNhNmE0LTljNDQtNGM2Ni05ZjM0LTUxZDYwNThiYjEyMyIsIk1vZGlmaWVkT24iOiIyMDIxLTExLTAyVDA4OjEwOjI5IiwiUHJvamVjdCI6eyIkcmVmIjoiNSJ9fV0sIkNpdGF0aW9uS2V5VXBkYXRlVHlwZSI6MCwiQ29sbGFib3JhdG9ycyI6W10sIkRvaSI6IjEwLjExNDUvMzM0MzQxMy4zMzc3OTY3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zMzQzNDEzLjMzNzc5NjciLCJVcmlTdHJpbmciOiJodHRwczovL2RvaS5vcmcvMTAuMTE0NS8zMzQzNDEzLjMzNzc5Nj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wMlQwODoxMDoyOSIsIk1vZGlmaWVkQnkiOiJfUGFzY2giLCJJZCI6IjNmNjIyMDkyLWFjZjItNGU4OC04YzQzLTU5MzZiYzNhNTg2MCIsIk1vZGlmaWVkT24iOiIyMDIxLTExLTAyVDA4OjEwOjI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bC5hY20ub3JnL2RvaS9wcm9jZWVkaW5ncy8xMC4xMTQ1LzMzNDM0MTMiLCJVcmlTdHJpbmciOiJodHRwczovL2RsLmFjbS5vcmcvZG9pL3Byb2NlZWRpbmdzLzEwLjExNDUvMzM0MzQx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ZjRhMzJlMzAtZDM2NS00YzcyLTkyNGEtZWJhZjMyMzdjMmY0IiwiVGV4dCI6IigyMDIwKSIsIldBSVZlcnNpb24iOiI2LjUuMC4wIn0=}</w:instrText>
          </w:r>
          <w:r w:rsidR="006F49BC">
            <w:rPr>
              <w:noProof/>
            </w:rPr>
            <w:fldChar w:fldCharType="separate"/>
          </w:r>
          <w:r w:rsidR="00302D98">
            <w:rPr>
              <w:noProof/>
            </w:rPr>
            <w:t>(2020)</w:t>
          </w:r>
          <w:r w:rsidR="006F49BC">
            <w:rPr>
              <w:noProof/>
            </w:rPr>
            <w:fldChar w:fldCharType="end"/>
          </w:r>
        </w:sdtContent>
      </w:sdt>
      <w:r w:rsidR="006F49BC">
        <w:t xml:space="preserve"> </w:t>
      </w:r>
      <w:r w:rsidR="00331F19">
        <w:t xml:space="preserve">also provide pivotal work for the development of future CAs for the kitchen. In particular, they investigate the interaction between humans and a CA for recipe recommendation, using the wizard of oz method. </w:t>
      </w:r>
      <w:r w:rsidR="006463F9">
        <w:t xml:space="preserve">They show that although the conversational interaction with such an agent can be diverse, </w:t>
      </w:r>
      <w:r w:rsidR="00946498">
        <w:t xml:space="preserve">their proposed framework that models the conversational flow, proves very solid, and many conversations from the study followed it, which is encouraging for the future development of such conversational agents. </w:t>
      </w:r>
    </w:p>
    <w:p w14:paraId="0AF9D5ED" w14:textId="1008BA23" w:rsidR="00B85B4A" w:rsidRPr="00B85B4A" w:rsidRDefault="007A0B40" w:rsidP="00B85B4A">
      <w:pPr>
        <w:pStyle w:val="berschrift2"/>
      </w:pPr>
      <w:bookmarkStart w:id="13" w:name="_Toc98674034"/>
      <w:r>
        <w:t>Language Processing with Deep Neural Networks</w:t>
      </w:r>
      <w:bookmarkEnd w:id="13"/>
    </w:p>
    <w:p w14:paraId="24A77411" w14:textId="4521CF58"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2.2.1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 are and how they work is addressed in section 2.2.2.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long short-term memory neural networks </w:t>
      </w:r>
      <w:r w:rsidR="00464625" w:rsidRPr="000C5894">
        <w:t xml:space="preserve">in section 2.2.3 </w:t>
      </w:r>
      <w:r w:rsidR="006B50D9" w:rsidRPr="000C5894">
        <w:t xml:space="preserve">to the encoder-decoder </w:t>
      </w:r>
      <w:r w:rsidR="00464625" w:rsidRPr="000C5894">
        <w:t xml:space="preserve">architecture in section 2.2.5 </w:t>
      </w:r>
      <w:r w:rsidR="006B50D9" w:rsidRPr="000C5894">
        <w:t>to the recently popular trans</w:t>
      </w:r>
      <w:r w:rsidR="00553CD9" w:rsidRPr="000C5894">
        <w:t>former architecture</w:t>
      </w:r>
      <w:r w:rsidR="00464625" w:rsidRPr="000C5894">
        <w:t xml:space="preserve"> with its attention mechanism in section 2.2.5 and 2.2.6, respectively</w:t>
      </w:r>
      <w:r w:rsidR="00553CD9" w:rsidRPr="000C5894">
        <w:t xml:space="preserve">. </w:t>
      </w:r>
      <w:r w:rsidR="00112961" w:rsidRPr="000C5894">
        <w:t>The technique of transferring gained knowledge from one task to another is highly relevant for current deep learning models and is therefore also covered in section 2.2.7.</w:t>
      </w:r>
      <w:r w:rsidR="00112961">
        <w:t xml:space="preserve"> </w:t>
      </w:r>
    </w:p>
    <w:p w14:paraId="07F87534" w14:textId="0098B4A5" w:rsidR="00100E0D" w:rsidRDefault="00100E0D" w:rsidP="00100E0D">
      <w:pPr>
        <w:pStyle w:val="berschrift3"/>
      </w:pPr>
      <w:bookmarkStart w:id="14" w:name="_Toc98674035"/>
      <w:r>
        <w:t>Word Embeddings</w:t>
      </w:r>
      <w:bookmarkEnd w:id="14"/>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61962" cy="1494895"/>
                    </a:xfrm>
                    <a:prstGeom prst="rect">
                      <a:avLst/>
                    </a:prstGeom>
                    <a:ln>
                      <a:solidFill>
                        <a:schemeClr val="tx1"/>
                      </a:solidFill>
                    </a:ln>
                  </pic:spPr>
                </pic:pic>
              </a:graphicData>
            </a:graphic>
          </wp:inline>
        </w:drawing>
      </w:r>
    </w:p>
    <w:p w14:paraId="7D56C786" w14:textId="44BEB790" w:rsidR="00380723" w:rsidRPr="00380723" w:rsidRDefault="00380723" w:rsidP="00380723">
      <w:pPr>
        <w:pStyle w:val="Beschriftung"/>
      </w:pPr>
      <w:r>
        <w:t xml:space="preserve">Figure </w:t>
      </w:r>
      <w:r>
        <w:fldChar w:fldCharType="begin"/>
      </w:r>
      <w:r>
        <w:instrText xml:space="preserve"> SEQ Figure \* ARABIC </w:instrText>
      </w:r>
      <w:r>
        <w:fldChar w:fldCharType="separate"/>
      </w:r>
      <w:r w:rsidR="00336883">
        <w:rPr>
          <w:noProof/>
        </w:rPr>
        <w:t>2</w:t>
      </w:r>
      <w:r>
        <w:fldChar w:fldCharType="end"/>
      </w:r>
      <w:r>
        <w:t xml:space="preserve">: </w:t>
      </w:r>
      <w:r w:rsidR="006A6E2A">
        <w:t xml:space="preserve">Two-dimensional projection of word embeddings. Note how similar words are nearby in spac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302D98">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302D98">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302D98">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302D98">
            <w:rPr>
              <w:noProof/>
            </w:rPr>
            <w:t>(2016)</w:t>
          </w:r>
          <w:r w:rsidR="00442310">
            <w:rPr>
              <w:noProof/>
            </w:rPr>
            <w:fldChar w:fldCharType="end"/>
          </w:r>
        </w:sdtContent>
      </w:sdt>
      <w:r w:rsidR="00442310">
        <w:t>)</w:t>
      </w:r>
    </w:p>
    <w:p w14:paraId="0770D865" w14:textId="6097F53B" w:rsidR="00136C96" w:rsidRDefault="00362CAC" w:rsidP="00EF2124">
      <w:r>
        <w:lastRenderedPageBreak/>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302D98">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0C5894">
        <w:t xml:space="preserve"> – in simple word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2-dimensional space is given in </w:t>
      </w:r>
      <w:r w:rsidR="000E201A" w:rsidRPr="000E201A">
        <w:rPr>
          <w:highlight w:val="yellow"/>
        </w:rPr>
        <w:t>figure 1.</w:t>
      </w:r>
    </w:p>
    <w:p w14:paraId="148C499A" w14:textId="6C0056E9" w:rsidR="009150E7" w:rsidRPr="009150E7" w:rsidRDefault="009150E7" w:rsidP="009150E7">
      <w:pPr>
        <w:pStyle w:val="Zwischenberschriftnichtnummeriert"/>
      </w:pPr>
      <w:r>
        <w:t>Context-free Embeddings</w:t>
      </w:r>
    </w:p>
    <w:p w14:paraId="788C1B67" w14:textId="079A8913" w:rsidR="009150E7" w:rsidRDefault="00D11E72" w:rsidP="009150E7">
      <w:pPr>
        <w:pStyle w:val="Folgeabsatz"/>
        <w:ind w:firstLine="0"/>
      </w:pPr>
      <w:r>
        <w:t>One of the simplest approaches is to create a so-called term-term matrix, where each row and each column represents a single word of the vocabulary and each cell of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As the number of words in the vocabulary is generally quite high and most of the words do not co-occur in the corpus, this results in long, sparse vectors</w:t>
      </w:r>
      <w:r w:rsidR="006B68F2">
        <w:t xml:space="preserve"> with most entries being zero</w:t>
      </w:r>
      <w:r w:rsidR="00826E68">
        <w:t>.</w:t>
      </w:r>
      <w:r w:rsidR="009150E7">
        <w:t xml:space="preserve"> </w:t>
      </w:r>
      <w:sdt>
        <w:sdtPr>
          <w:alias w:val="To edit, see citavi.com/edit"/>
          <w:tag w:val="CitaviPlaceholder#d02c7d8f-3dc6-4097-9672-8340a4bc8fa0"/>
          <w:id w:val="2101135696"/>
          <w:placeholder>
            <w:docPart w:val="DefaultPlaceholder_-1854013440"/>
          </w:placeholder>
        </w:sdtPr>
        <w:sdtEnd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302D98">
            <w:rPr>
              <w:noProof/>
            </w:rPr>
            <w:t>(Jurafsky &amp; Martin, 2021, pp. 110–111)</w:t>
          </w:r>
          <w:r w:rsidR="006B68F2">
            <w:rPr>
              <w:noProof/>
            </w:rPr>
            <w:fldChar w:fldCharType="end"/>
          </w:r>
        </w:sdtContent>
      </w:sdt>
    </w:p>
    <w:p w14:paraId="4E8C844B" w14:textId="46C666E7" w:rsidR="009150E7" w:rsidRDefault="008D7DF9" w:rsidP="009150E7">
      <w:pPr>
        <w:pStyle w:val="Folgeabsatz"/>
      </w:pPr>
      <w:r>
        <w:t xml:space="preserve">More sophisticated algorithms arose that narrow down the embedding dimension, </w:t>
      </w:r>
      <w:r w:rsidR="00347C3C">
        <w:t xml:space="preserve">including </w:t>
      </w:r>
      <w:proofErr w:type="spellStart"/>
      <w:r w:rsidR="00347C3C">
        <w:t>GloVe</w:t>
      </w:r>
      <w:proofErr w:type="spellEnd"/>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302D98">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302D98">
            <w:rPr>
              <w:noProof/>
            </w:rPr>
            <w:t>(Mikolov, Chen et al., 2013; Mikolov, Sutskever et al., 2013)</w:t>
          </w:r>
          <w:r w:rsidR="00A029C3">
            <w:rPr>
              <w:noProof/>
            </w:rPr>
            <w:fldChar w:fldCharType="end"/>
          </w:r>
        </w:sdtContent>
      </w:sdt>
      <w:r w:rsidR="00B453E4">
        <w:t xml:space="preserve">. </w:t>
      </w:r>
      <w:r>
        <w:t xml:space="preserve">Although this results in dense vectors, which tend to 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p>
    <w:p w14:paraId="3FE1CA19" w14:textId="3A5E7F46" w:rsidR="009150E7" w:rsidRDefault="009150E7" w:rsidP="009150E7">
      <w:pPr>
        <w:pStyle w:val="Zwischenberschriftnichtnummeriert"/>
      </w:pPr>
      <w:r>
        <w:t>Contextual Embeddings</w:t>
      </w:r>
    </w:p>
    <w:p w14:paraId="3A022637" w14:textId="3E3A213E" w:rsidR="00021C80" w:rsidRPr="00021C80" w:rsidRDefault="002D398F" w:rsidP="002D398F">
      <w:r>
        <w:t>The solution for this is contextual embeddings</w:t>
      </w:r>
      <w:r w:rsidR="00021C80">
        <w:t xml:space="preserve">, which have made significant progress, especially with the introduction of </w:t>
      </w:r>
      <w:r w:rsidR="00021C80" w:rsidRPr="00021C80">
        <w:rPr>
          <w:i/>
          <w:iCs/>
        </w:rPr>
        <w:t>Embeddings from Language Models</w:t>
      </w:r>
      <w:r w:rsidR="00307A0A">
        <w:rPr>
          <w:i/>
          <w:iCs/>
        </w:rPr>
        <w:t xml:space="preserve">, </w:t>
      </w:r>
      <w:r w:rsidR="00307A0A" w:rsidRPr="001D1744">
        <w:t>short</w:t>
      </w:r>
      <w:r w:rsidR="00307A0A">
        <w:rPr>
          <w:i/>
          <w:iCs/>
        </w:rPr>
        <w:t xml:space="preserve"> </w:t>
      </w:r>
      <w:proofErr w:type="spellStart"/>
      <w:r w:rsidR="00021C80" w:rsidRPr="00021C80">
        <w:rPr>
          <w:i/>
          <w:iCs/>
        </w:rPr>
        <w:t>ELMo</w:t>
      </w:r>
      <w:proofErr w:type="spellEnd"/>
      <w:r w:rsidR="00307A0A">
        <w:rPr>
          <w:i/>
          <w:iCs/>
        </w:rPr>
        <w:t xml:space="preserve"> </w:t>
      </w:r>
      <w:sdt>
        <w:sdtPr>
          <w:rPr>
            <w:i/>
            <w:iCs/>
          </w:rPr>
          <w:alias w:val="To edit, see citavi.com/edit"/>
          <w:tag w:val="CitaviPlaceholder#7121dbcd-0525-4f36-aecc-48b7a5f8dccb"/>
          <w:id w:val="-307622542"/>
          <w:placeholder>
            <w:docPart w:val="DefaultPlaceholder_-1854013440"/>
          </w:placeholder>
        </w:sdtPr>
        <w:sdtEndPr>
          <w:rPr>
            <w:i w:val="0"/>
            <w:iCs w:val="0"/>
          </w:rPr>
        </w:sdtEndPr>
        <w:sdtContent>
          <w:r w:rsidR="00307A0A" w:rsidRPr="00307A0A">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jkxZTc2LWY2NDktNDBjYy1iNzgxLTc2YWQzNzFlMDhkM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jFUMTU6MTE6MDY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cxMjFkYmNkLTA1MjUtNGYzNi1hZWNjLTQ4YjdhNWY4ZGNjYiIsIlRleHQiOiIoUGV0ZXJzIGV0IGFsLiwgMjAxOCkiLCJXQUlWZXJzaW9uIjoiNi41LjAuMCJ9}</w:instrText>
          </w:r>
          <w:r w:rsidR="00307A0A" w:rsidRPr="00307A0A">
            <w:rPr>
              <w:noProof/>
            </w:rPr>
            <w:fldChar w:fldCharType="separate"/>
          </w:r>
          <w:r w:rsidR="00302D98">
            <w:rPr>
              <w:noProof/>
            </w:rPr>
            <w:t>(Peters et al., 2018)</w:t>
          </w:r>
          <w:r w:rsidR="00307A0A" w:rsidRPr="00307A0A">
            <w:rPr>
              <w:noProof/>
            </w:rPr>
            <w:fldChar w:fldCharType="end"/>
          </w:r>
        </w:sdtContent>
      </w:sdt>
      <w:r w:rsidR="00021C80" w:rsidRPr="00307A0A">
        <w:t>.</w:t>
      </w:r>
      <w:r w:rsidR="00021C80">
        <w:t xml:space="preserve"> </w:t>
      </w:r>
      <w:r w:rsidR="004F5E39">
        <w:t xml:space="preserve">Instead of assigning a fixed embedding for each word, </w:t>
      </w:r>
      <w:proofErr w:type="spellStart"/>
      <w:r w:rsidR="004F5E39">
        <w:t>ELMo</w:t>
      </w:r>
      <w:proofErr w:type="spellEnd"/>
      <w:r w:rsidR="004F5E39">
        <w:t xml:space="preserve"> looks at the other words of the sequence in order to encode a word’s </w:t>
      </w:r>
      <w:r w:rsidR="001D1744">
        <w:t>meaning</w:t>
      </w:r>
      <w:r w:rsidR="004F5E39">
        <w:t xml:space="preserve"> into </w:t>
      </w:r>
      <w:r w:rsidR="001D1744">
        <w:t>an</w:t>
      </w:r>
      <w:r w:rsidR="004F5E39">
        <w:t xml:space="preserve"> embedding </w:t>
      </w:r>
      <w:r w:rsidR="004F5E39">
        <w:lastRenderedPageBreak/>
        <w:t xml:space="preserve">and can thus distinguish the word “tie” in the two sequences above. </w:t>
      </w:r>
      <w:r w:rsidR="00064213">
        <w:t xml:space="preserve">To </w:t>
      </w:r>
      <w:r w:rsidR="00621CA5">
        <w:t>do this,</w:t>
      </w:r>
      <w:r w:rsidR="00B5445D">
        <w:t xml:space="preserve"> </w:t>
      </w:r>
      <w:r w:rsidR="00064213">
        <w:t xml:space="preserve">the authors </w:t>
      </w:r>
      <w:r w:rsidR="00040A75">
        <w:t xml:space="preserve">concatenated two independently trained </w:t>
      </w:r>
      <w:r w:rsidR="00064213">
        <w:t>LSTM</w:t>
      </w:r>
      <w:r w:rsidR="00040A75">
        <w:t>s</w:t>
      </w:r>
      <w:r w:rsidR="00064213">
        <w:t xml:space="preserve"> (</w:t>
      </w:r>
      <w:r w:rsidR="00064213" w:rsidRPr="00064213">
        <w:rPr>
          <w:highlight w:val="yellow"/>
        </w:rPr>
        <w:t>see section …)</w:t>
      </w:r>
      <w:r w:rsidR="00040A75">
        <w:t xml:space="preserve"> which were trained on</w:t>
      </w:r>
      <w:r w:rsidR="00B5445D">
        <w:t xml:space="preserve"> language modelling (predict next word given previous words) and backward</w:t>
      </w:r>
      <w:r w:rsidR="009B3CB4">
        <w:t>s</w:t>
      </w:r>
      <w:r w:rsidR="00B5445D">
        <w:t xml:space="preserve"> language modelling (predict preceding word given posterior words)</w:t>
      </w:r>
      <w:r w:rsidR="00040A75">
        <w:t xml:space="preserve">, </w:t>
      </w:r>
      <w:r w:rsidR="008E6090">
        <w:t>respectively</w:t>
      </w:r>
      <w:r w:rsidR="00B5445D">
        <w:t>.</w:t>
      </w:r>
      <w:r w:rsidR="00621CA5">
        <w:t xml:space="preserve"> The contextualized embedding of a word is then created by extracting the hidden state for each layer </w:t>
      </w:r>
      <w:r w:rsidR="00C84AE1">
        <w:t xml:space="preserve">and </w:t>
      </w:r>
      <w:r w:rsidR="00621CA5">
        <w:t xml:space="preserve">calculating the weighted sum of </w:t>
      </w:r>
      <w:r w:rsidR="00C84AE1">
        <w:t xml:space="preserve">them. </w:t>
      </w:r>
    </w:p>
    <w:p w14:paraId="6C3DE269" w14:textId="77777777" w:rsidR="000E1CB7" w:rsidRDefault="000E1CB7" w:rsidP="000E1CB7">
      <w:pPr>
        <w:pStyle w:val="Folgeabsatz"/>
        <w:ind w:firstLine="0"/>
        <w:rPr>
          <w:highlight w:val="yellow"/>
        </w:rPr>
      </w:pPr>
    </w:p>
    <w:p w14:paraId="359EF0B2" w14:textId="47463A78" w:rsidR="00DB6B1D" w:rsidRDefault="002C5D1A" w:rsidP="000E1CB7">
      <w:pPr>
        <w:pStyle w:val="Folgeabsatz"/>
        <w:ind w:firstLine="0"/>
      </w:pPr>
      <w:r w:rsidRPr="000E1CB7">
        <w:t>In the following chapters, textual input into neural network</w:t>
      </w:r>
      <w:r w:rsidR="001D20BB" w:rsidRPr="000E1CB7">
        <w:t>s</w:t>
      </w:r>
      <w:r w:rsidRPr="000E1CB7">
        <w:t xml:space="preserve"> always refers to the corresponding embeddings</w:t>
      </w:r>
      <w:r w:rsidR="000C5894" w:rsidRPr="000E1CB7">
        <w:t xml:space="preserve"> rather than</w:t>
      </w:r>
      <w:r w:rsidRPr="000E1CB7">
        <w:t xml:space="preserve"> text in its “human readable” form.</w:t>
      </w:r>
      <w:r>
        <w:t xml:space="preserve"> </w:t>
      </w:r>
    </w:p>
    <w:p w14:paraId="0C32BFE9" w14:textId="714E98F8" w:rsidR="00A11AE2" w:rsidRDefault="00E84B6C" w:rsidP="00A11AE2">
      <w:pPr>
        <w:pStyle w:val="berschrift3"/>
      </w:pPr>
      <w:bookmarkStart w:id="15" w:name="_Toc98674036"/>
      <w:r>
        <w:t>Artificial Neural Networks</w:t>
      </w:r>
      <w:bookmarkEnd w:id="15"/>
    </w:p>
    <w:p w14:paraId="36493C9D" w14:textId="77777777" w:rsidR="002F3132" w:rsidRDefault="002F3132" w:rsidP="002F3132">
      <w:pPr>
        <w:pStyle w:val="Abbildung"/>
        <w:keepNext/>
      </w:pPr>
      <w:r>
        <w:drawing>
          <wp:inline distT="0" distB="0" distL="0" distR="0" wp14:anchorId="2EF09894" wp14:editId="0B5EFAEA">
            <wp:extent cx="4287328" cy="2835193"/>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94437" cy="2839894"/>
                    </a:xfrm>
                    <a:prstGeom prst="rect">
                      <a:avLst/>
                    </a:prstGeom>
                  </pic:spPr>
                </pic:pic>
              </a:graphicData>
            </a:graphic>
          </wp:inline>
        </w:drawing>
      </w:r>
    </w:p>
    <w:p w14:paraId="0165115E" w14:textId="316E4713" w:rsidR="00EA5D89" w:rsidRDefault="002F3132" w:rsidP="002F3132">
      <w:pPr>
        <w:pStyle w:val="Beschriftung"/>
      </w:pPr>
      <w:r>
        <w:t xml:space="preserve">Figure </w:t>
      </w:r>
      <w:r>
        <w:fldChar w:fldCharType="begin"/>
      </w:r>
      <w:r>
        <w:instrText xml:space="preserve"> SEQ Figure \* ARABIC </w:instrText>
      </w:r>
      <w:r>
        <w:fldChar w:fldCharType="separate"/>
      </w:r>
      <w:r w:rsidR="00336883">
        <w:rPr>
          <w:noProof/>
        </w:rPr>
        <w:t>3</w:t>
      </w:r>
      <w:r>
        <w:fldChar w:fldCharType="end"/>
      </w:r>
      <w:r>
        <w:t xml:space="preserve">: Deep neural network with three hidden layers. Arrows indicate the direction of the information flow. (Taken from </w:t>
      </w:r>
      <w:sdt>
        <w:sdtPr>
          <w:alias w:val="To edit, see citavi.com/edit"/>
          <w:tag w:val="CitaviPlaceholder#ffac21b9-3727-4191-96c1-32eaa500a98e"/>
          <w:id w:val="-10596839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iMjNlMTliLWU1YzEtNDg5NS04Nzg1LTlkODdmNjcyOTAyYSIsIkVudHJpZXMiOlt7IiRpZCI6IjIiLCIkdHlwZSI6IlN3aXNzQWNhZGVtaWMuQ2l0YXZpLkNpdGF0aW9ucy5Xb3JkUGxhY2Vob2xkZXJFbnRyeSwgU3dpc3NBY2FkZW1pYy5DaXRhdmkiLCJJZCI6ImM1OTBiNzE0LWZkZTYtNGFkNC1iZTMxLWZhM2MzY2ZlZjQ3Y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ZmZhYzIxYjktMzcyNy00MTkxLTk2YzEtMzJlYWE1MDBhOThlIiwiVGV4dCI6IklCTSBDbG91ZCBFZHVjYXRpb24iLCJXQUlWZXJzaW9uIjoiNi41LjAuMCJ9}</w:instrText>
          </w:r>
          <w:r>
            <w:rPr>
              <w:noProof/>
            </w:rPr>
            <w:fldChar w:fldCharType="separate"/>
          </w:r>
          <w:r w:rsidR="00302D98">
            <w:rPr>
              <w:noProof/>
            </w:rPr>
            <w:t>IBM Cloud Education</w:t>
          </w:r>
          <w:r>
            <w:rPr>
              <w:noProof/>
            </w:rPr>
            <w:fldChar w:fldCharType="end"/>
          </w:r>
        </w:sdtContent>
      </w:sdt>
      <w:r>
        <w:t xml:space="preserve"> </w:t>
      </w:r>
      <w:sdt>
        <w:sdtPr>
          <w:alias w:val="To edit, see citavi.com/edit"/>
          <w:tag w:val="CitaviPlaceholder#db23e19b-e5c1-4895-8785-9d87f672902a"/>
          <w:id w:val="844364485"/>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ZmYWMyMWI5LTM3MjctNDE5MS05NmMxLTMyZWFhNTAwYTk4ZSIsIkVudHJpZXMiOlt7IiRpZCI6IjIiLCIkdHlwZSI6IlN3aXNzQWNhZGVtaWMuQ2l0YXZpLkNpdGF0aW9ucy5Xb3JkUGxhY2Vob2xkZXJFbnRyeSwgU3dpc3NBY2FkZW1pYy5DaXRhdmkiLCJJZCI6ImNlZmM2Yjc4LWNmOTgtNDEzNC04MWM3LWM0NzFhOTU0MjY1Zi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kYjIzZTE5Yi1lNWMxLTQ4OTUtODc4NS05ZDg3ZjY3MjkwMmEiLCJUZXh0IjoiKDIwMjBhKSIsIldBSVZlcnNpb24iOiI2LjUuMC4wIn0=}</w:instrText>
          </w:r>
          <w:r>
            <w:rPr>
              <w:noProof/>
            </w:rPr>
            <w:fldChar w:fldCharType="separate"/>
          </w:r>
          <w:r w:rsidR="00302D98">
            <w:rPr>
              <w:noProof/>
            </w:rPr>
            <w:t>(2020a)</w:t>
          </w:r>
          <w:r>
            <w:rPr>
              <w:noProof/>
            </w:rPr>
            <w:fldChar w:fldCharType="end"/>
          </w:r>
        </w:sdtContent>
      </w:sdt>
      <w:r>
        <w:t>)</w:t>
      </w:r>
    </w:p>
    <w:p w14:paraId="1BA813B8" w14:textId="77777777" w:rsidR="002F3132" w:rsidRDefault="002F3132" w:rsidP="002F3132">
      <w:pPr>
        <w:pStyle w:val="Abbildung"/>
        <w:keepNext/>
      </w:pPr>
      <w:r>
        <w:drawing>
          <wp:inline distT="0" distB="0" distL="0" distR="0" wp14:anchorId="729FDA64" wp14:editId="1A5AE850">
            <wp:extent cx="3157268" cy="1287711"/>
            <wp:effectExtent l="0" t="0" r="5080" b="825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82796" cy="1298123"/>
                    </a:xfrm>
                    <a:prstGeom prst="rect">
                      <a:avLst/>
                    </a:prstGeom>
                  </pic:spPr>
                </pic:pic>
              </a:graphicData>
            </a:graphic>
          </wp:inline>
        </w:drawing>
      </w:r>
    </w:p>
    <w:p w14:paraId="5F1725FC" w14:textId="7CEFA107" w:rsidR="002F3132" w:rsidRPr="002F3132" w:rsidRDefault="002F3132" w:rsidP="002F3132">
      <w:pPr>
        <w:pStyle w:val="Beschriftung"/>
      </w:pPr>
      <w:r w:rsidRPr="009551C4">
        <w:rPr>
          <w:highlight w:val="yellow"/>
        </w:rPr>
        <w:t xml:space="preserve">Figure </w:t>
      </w:r>
      <w:r w:rsidRPr="009551C4">
        <w:rPr>
          <w:highlight w:val="yellow"/>
        </w:rPr>
        <w:fldChar w:fldCharType="begin"/>
      </w:r>
      <w:r w:rsidRPr="009551C4">
        <w:rPr>
          <w:highlight w:val="yellow"/>
        </w:rPr>
        <w:instrText xml:space="preserve"> SEQ Figure \* ARABIC </w:instrText>
      </w:r>
      <w:r w:rsidRPr="009551C4">
        <w:rPr>
          <w:highlight w:val="yellow"/>
        </w:rPr>
        <w:fldChar w:fldCharType="separate"/>
      </w:r>
      <w:r w:rsidR="00336883">
        <w:rPr>
          <w:noProof/>
          <w:highlight w:val="yellow"/>
        </w:rPr>
        <w:t>4</w:t>
      </w:r>
      <w:r w:rsidRPr="009551C4">
        <w:rPr>
          <w:highlight w:val="yellow"/>
        </w:rPr>
        <w:fldChar w:fldCharType="end"/>
      </w:r>
      <w:r w:rsidRPr="009551C4">
        <w:rPr>
          <w:highlight w:val="yellow"/>
        </w:rPr>
        <w:t xml:space="preserve">: Structure of a single artificial neuron. (Taken from </w:t>
      </w:r>
      <w:sdt>
        <w:sdtPr>
          <w:rPr>
            <w:highlight w:val="yellow"/>
          </w:rPr>
          <w:alias w:val="To edit, see citavi.com/edit"/>
          <w:tag w:val="CitaviPlaceholder#988467c9-026f-41bd-99d2-bf7a80cff6cc"/>
          <w:id w:val="868498532"/>
          <w:placeholder>
            <w:docPart w:val="DefaultPlaceholder_-1854013440"/>
          </w:placeholder>
        </w:sdtPr>
        <w:sdtEndPr/>
        <w:sdtContent>
          <w:r w:rsidRPr="009551C4">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2VmNzViMjg5LWNjMGQtNDY3ZS04Y2EwLTA1ZmE4Zjc5YjQ3YyIsIkVudHJpZXMiOlt7IiRpZCI6IjIiLCIkdHlwZSI6IlN3aXNzQWNhZGVtaWMuQ2l0YXZpLkNpdGF0aW9ucy5Xb3JkUGxhY2Vob2xkZXJFbnRyeSwgU3dpc3NBY2FkZW1pYy5DaXRhdmkiLCJJZCI6ImJiMTM1YTdkLWNhMzUtNGY1Yy05OWZjLTM2ODA1OTVkNjMyZ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OTg4NDY3YzktMDI2Zi00MWJkLTk5ZDItYmY3YTgwY2ZmNmNjIiwiVGV4dCI6IklCTSBDbG91ZCBFZHVjYXRpb24iLCJXQUlWZXJzaW9uIjoiNi41LjAuMCJ9}</w:instrText>
          </w:r>
          <w:r w:rsidRPr="009551C4">
            <w:rPr>
              <w:noProof/>
              <w:highlight w:val="yellow"/>
            </w:rPr>
            <w:fldChar w:fldCharType="separate"/>
          </w:r>
          <w:r w:rsidR="00302D98">
            <w:rPr>
              <w:noProof/>
              <w:highlight w:val="yellow"/>
            </w:rPr>
            <w:t>IBM Cloud Education</w:t>
          </w:r>
          <w:r w:rsidRPr="009551C4">
            <w:rPr>
              <w:noProof/>
              <w:highlight w:val="yellow"/>
            </w:rPr>
            <w:fldChar w:fldCharType="end"/>
          </w:r>
        </w:sdtContent>
      </w:sdt>
      <w:r w:rsidRPr="009551C4">
        <w:rPr>
          <w:highlight w:val="yellow"/>
        </w:rPr>
        <w:t xml:space="preserve"> </w:t>
      </w:r>
      <w:sdt>
        <w:sdtPr>
          <w:rPr>
            <w:highlight w:val="yellow"/>
          </w:rPr>
          <w:alias w:val="To edit, see citavi.com/edit"/>
          <w:tag w:val="CitaviPlaceholder#ef75b289-cc0d-467e-8ca0-05fa8f79b47c"/>
          <w:id w:val="-219368946"/>
          <w:placeholder>
            <w:docPart w:val="DefaultPlaceholder_-1854013440"/>
          </w:placeholder>
        </w:sdtPr>
        <w:sdtEndPr/>
        <w:sdtContent>
          <w:r w:rsidRPr="009551C4">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zk4ODQ2N2M5LTAyNmYtNDFiZC05OWQyLWJmN2E4MGNmZjZjYyIsIkVudHJpZXMiOlt7IiRpZCI6IjIiLCIkdHlwZSI6IlN3aXNzQWNhZGVtaWMuQ2l0YXZpLkNpdGF0aW9ucy5Xb3JkUGxhY2Vob2xkZXJFbnRyeSwgU3dpc3NBY2FkZW1pYy5DaXRhdmkiLCJJZCI6IjNiMTM3NTNlLWVhODItNDlkNC1iNTQwLWRhNzIzODUyZDFmMy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lZjc1YjI4OS1jYzBkLTQ2N2UtOGNhMC0wNWZhOGY3OWI0N2MiLCJUZXh0IjoiKDIwMjBhKSIsIldBSVZlcnNpb24iOiI2LjUuMC4wIn0=}</w:instrText>
          </w:r>
          <w:r w:rsidRPr="009551C4">
            <w:rPr>
              <w:noProof/>
              <w:highlight w:val="yellow"/>
            </w:rPr>
            <w:fldChar w:fldCharType="separate"/>
          </w:r>
          <w:r w:rsidR="00302D98">
            <w:rPr>
              <w:noProof/>
              <w:highlight w:val="yellow"/>
            </w:rPr>
            <w:t>(2020a)</w:t>
          </w:r>
          <w:r w:rsidRPr="009551C4">
            <w:rPr>
              <w:noProof/>
              <w:highlight w:val="yellow"/>
            </w:rPr>
            <w:fldChar w:fldCharType="end"/>
          </w:r>
        </w:sdtContent>
      </w:sdt>
      <w:r w:rsidRPr="009551C4">
        <w:rPr>
          <w:highlight w:val="yellow"/>
        </w:rPr>
        <w:t xml:space="preserve">) </w:t>
      </w:r>
      <w:r w:rsidR="009551C4" w:rsidRPr="009551C4">
        <w:rPr>
          <w:highlight w:val="yellow"/>
        </w:rPr>
        <w:sym w:font="Wingdings" w:char="F0E0"/>
      </w:r>
      <w:r w:rsidR="009551C4" w:rsidRPr="009551C4">
        <w:rPr>
          <w:highlight w:val="yellow"/>
        </w:rPr>
        <w:t xml:space="preserve"> </w:t>
      </w:r>
      <w:proofErr w:type="spellStart"/>
      <w:r w:rsidR="009551C4" w:rsidRPr="009551C4">
        <w:rPr>
          <w:highlight w:val="yellow"/>
        </w:rPr>
        <w:t>Austauschen</w:t>
      </w:r>
      <w:proofErr w:type="spellEnd"/>
      <w:r w:rsidR="009551C4" w:rsidRPr="009551C4">
        <w:rPr>
          <w:highlight w:val="yellow"/>
        </w:rPr>
        <w:t xml:space="preserve">, da auf </w:t>
      </w:r>
      <w:proofErr w:type="spellStart"/>
      <w:r w:rsidR="009551C4" w:rsidRPr="009551C4">
        <w:rPr>
          <w:highlight w:val="yellow"/>
        </w:rPr>
        <w:t>dem</w:t>
      </w:r>
      <w:proofErr w:type="spellEnd"/>
      <w:r w:rsidR="009551C4" w:rsidRPr="009551C4">
        <w:rPr>
          <w:highlight w:val="yellow"/>
        </w:rPr>
        <w:t xml:space="preserve"> Bild </w:t>
      </w:r>
      <w:proofErr w:type="spellStart"/>
      <w:r w:rsidR="009551C4" w:rsidRPr="009551C4">
        <w:rPr>
          <w:highlight w:val="yellow"/>
        </w:rPr>
        <w:t>ein</w:t>
      </w:r>
      <w:proofErr w:type="spellEnd"/>
      <w:r w:rsidR="009551C4" w:rsidRPr="009551C4">
        <w:rPr>
          <w:highlight w:val="yellow"/>
        </w:rPr>
        <w:t xml:space="preserve"> </w:t>
      </w:r>
      <w:proofErr w:type="spellStart"/>
      <w:r w:rsidR="009551C4" w:rsidRPr="009551C4">
        <w:rPr>
          <w:highlight w:val="yellow"/>
        </w:rPr>
        <w:t>Perzepton</w:t>
      </w:r>
      <w:proofErr w:type="spellEnd"/>
      <w:r w:rsidR="009551C4" w:rsidRPr="009551C4">
        <w:rPr>
          <w:highlight w:val="yellow"/>
        </w:rPr>
        <w:t xml:space="preserve"> </w:t>
      </w:r>
      <w:proofErr w:type="spellStart"/>
      <w:r w:rsidR="009551C4" w:rsidRPr="009551C4">
        <w:rPr>
          <w:highlight w:val="yellow"/>
        </w:rPr>
        <w:t>ist</w:t>
      </w:r>
      <w:proofErr w:type="spellEnd"/>
    </w:p>
    <w:p w14:paraId="06DC84FD" w14:textId="1BEFC1D2" w:rsidR="00B02714" w:rsidRDefault="00B126C7" w:rsidP="00C6522C">
      <w:r>
        <w:t>Artificial neural networks (ANNs) are mimics of the human brain, allowing computers to learn patterns from data.</w:t>
      </w:r>
      <w:r w:rsidR="00B315DB">
        <w:t xml:space="preserve"> The typical ANN consists of three parts: one input layer, one </w:t>
      </w:r>
      <w:r w:rsidR="00B315DB">
        <w:lastRenderedPageBreak/>
        <w:t>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Each layer consists of nodes, so-called 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following layer </w:t>
      </w:r>
      <w:r w:rsidR="00181E3D">
        <w:t xml:space="preserve">without any backward jumps </w:t>
      </w:r>
      <w:r w:rsidR="00181E3D" w:rsidRPr="00181E3D">
        <w:rPr>
          <w:highlight w:val="yellow"/>
        </w:rPr>
        <w:t>(see section 2.2.3),</w:t>
      </w:r>
      <w:r w:rsidR="00181E3D">
        <w:t xml:space="preserve"> which is referred to as feed-forward neural network, as the </w:t>
      </w:r>
      <w:r w:rsidR="00FB5611">
        <w:t xml:space="preserve">output of the neurons from one layer is always fed forward and is the input for the </w:t>
      </w:r>
      <w:r w:rsidR="009962BC">
        <w:t xml:space="preserve">neurons of the </w:t>
      </w:r>
      <w:r w:rsidR="00FB5611">
        <w:t>next layer</w:t>
      </w:r>
      <w:r w:rsidR="00181E3D">
        <w:t xml:space="preserve">. </w:t>
      </w:r>
      <w:r w:rsidR="00C6522C">
        <w:t xml:space="preserve">An example for a deep feed-forward neural network with two hidden layers is given in </w:t>
      </w:r>
      <w:r w:rsidR="00C6522C" w:rsidRPr="00C6522C">
        <w:rPr>
          <w:highlight w:val="yellow"/>
        </w:rPr>
        <w:t>figure 2.</w:t>
      </w:r>
      <w:r w:rsidR="00C6522C">
        <w:t xml:space="preserve"> </w:t>
      </w:r>
    </w:p>
    <w:p w14:paraId="3EAD61C5" w14:textId="77777777" w:rsidR="008D0225" w:rsidRDefault="009A677E" w:rsidP="008D0225">
      <w:pPr>
        <w:pStyle w:val="Abbildung"/>
        <w:keepNext/>
      </w:pPr>
      <w:r>
        <w:drawing>
          <wp:inline distT="0" distB="0" distL="0" distR="0" wp14:anchorId="50B9B9CE" wp14:editId="329BF964">
            <wp:extent cx="5179104" cy="3154484"/>
            <wp:effectExtent l="0" t="0" r="254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12896" cy="3175066"/>
                    </a:xfrm>
                    <a:prstGeom prst="rect">
                      <a:avLst/>
                    </a:prstGeom>
                  </pic:spPr>
                </pic:pic>
              </a:graphicData>
            </a:graphic>
          </wp:inline>
        </w:drawing>
      </w:r>
    </w:p>
    <w:p w14:paraId="4A145FD2" w14:textId="5B806622" w:rsidR="009A677E" w:rsidRPr="009A677E" w:rsidRDefault="008D0225" w:rsidP="008D0225">
      <w:pPr>
        <w:pStyle w:val="Beschriftung"/>
      </w:pPr>
      <w:r>
        <w:t xml:space="preserve">Figure </w:t>
      </w:r>
      <w:r>
        <w:fldChar w:fldCharType="begin"/>
      </w:r>
      <w:r>
        <w:instrText xml:space="preserve"> SEQ Figure \* ARABIC </w:instrText>
      </w:r>
      <w:r>
        <w:fldChar w:fldCharType="separate"/>
      </w:r>
      <w:r w:rsidR="00336883">
        <w:rPr>
          <w:noProof/>
        </w:rPr>
        <w:t>5</w:t>
      </w:r>
      <w:r>
        <w:fldChar w:fldCharType="end"/>
      </w:r>
      <w:r>
        <w:t xml:space="preserve">: Commonly used activation functions (Taken from </w:t>
      </w:r>
      <w:sdt>
        <w:sdtPr>
          <w:alias w:val="To edit, see citavi.com/edit"/>
          <w:tag w:val="CitaviPlaceholder#c4b973f0-27b1-4d6b-bbe7-4fb7a570d225"/>
          <w:id w:val="578716715"/>
          <w:placeholder>
            <w:docPart w:val="DefaultPlaceholder_-1854013440"/>
          </w:placeholder>
        </w:sdtPr>
        <w:sdtEndPr/>
        <w:sdtContent>
          <w:r>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hYnMvMTcwNi4wNTkzM3YxIiwiVXJpU3RyaW5nIjoiaHR0cDovL2FyeGl2Lm9yZy9hYnMvMTcwNi4wNTkz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NzA2LjA1OTMzdjEiLCJVcmlTdHJpbmciOiJodHRwczovL2FyeGl2Lm9yZy9wZGYvMTcwNi4wNTkz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wVDEzOjA5OjA3IiwiTW9kaWZpZWRCeSI6Il9QYXNjaCIsIklkIjoiYWI4YWQ2M2MtODU3OS00OTJjLWFkYTAtZjcyMGQ4MGUzOTA1IiwiTW9kaWZpZWRPbiI6IjIwMjItMDMtMTBUMTM6MDk6M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NzA2LjA1OTMzdjEiLCJVcmlTdHJpbmciOiJodHRwOi8vYXJ4aXYub3JnL3BkZi8xNzA2LjA1OTM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}</w:instrText>
          </w:r>
          <w:r>
            <w:rPr>
              <w:noProof/>
            </w:rPr>
            <w:fldChar w:fldCharType="separate"/>
          </w:r>
          <w:r w:rsidR="00302D98">
            <w:rPr>
              <w:noProof/>
            </w:rPr>
            <w:t>Roffo</w:t>
          </w:r>
          <w:r>
            <w:rPr>
              <w:noProof/>
            </w:rPr>
            <w:fldChar w:fldCharType="end"/>
          </w:r>
        </w:sdtContent>
      </w:sdt>
      <w:r>
        <w:t xml:space="preserve"> </w:t>
      </w:r>
      <w:sdt>
        <w:sdtPr>
          <w:alias w:val="To edit, see citavi.com/edit"/>
          <w:tag w:val="CitaviPlaceholder#ae7ad20f-15d8-470c-93d2-92797d06ce3f"/>
          <w:id w:val="1794169973"/>
          <w:placeholder>
            <w:docPart w:val="DefaultPlaceholder_-1854013440"/>
          </w:placeholder>
        </w:sdtPr>
        <w:sdtEndPr/>
        <w:sdtContent>
          <w:r>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YXJ4aXYub3JnL2Ficy8xNzA2LjA1OTMzdjEiLCJVcmlTdHJpbmciOiJodHRwOi8vYXJ4aXYub3JnL2Ficy8xNzA2LjA1OTMzdj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wVDEzOjA5OjA3IiwiTW9kaWZpZWRCeSI6Il9QYXNjaCIsIklkIjoiMzk5MmExMDgtYjQ2My00MDRlLTg1YzgtZjM3ZGVmOWU2OWI2IiwiTW9kaWZpZWRPbiI6IjIwMjItMDMtMTBUMTM6MDk6MDc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3MDYuMDU5MzN2MSIsIlVyaVN0cmluZyI6Imh0dHBzOi8vYXJ4aXYub3JnL3BkZi8xNzA2LjA1OTMzdjE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BUMTM6MDk6MDciLCJNb2RpZmllZEJ5IjoiX1Bhc2NoIiwiSWQiOiJhYjhhZDYzYy04NTc5LTQ5MmMtYWRhMC1mNzIwZDgwZTM5MDUiLCJNb2RpZmllZE9uIjoiMjAyMi0wMy0xMFQxMzowOTow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YuMDU5MzN2MSIsIlVyaVN0cmluZyI6Imh0dHA6Ly9hcnhpdi5vcmcvcGRmLzE3MDYuMDU5Mz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cpIn1dfSwiVGFnIjoiQ2l0YXZpUGxhY2Vob2xkZXIjYWU3YWQyMGYtMTVkOC00NzBjLTkzZDItOTI3OTdkMDZjZTNmIiwiVGV4dCI6IigyMDE3KSIsIldBSVZlcnNpb24iOiI2LjUuMC4wIn0=}</w:instrText>
          </w:r>
          <w:r>
            <w:rPr>
              <w:noProof/>
            </w:rPr>
            <w:fldChar w:fldCharType="separate"/>
          </w:r>
          <w:r w:rsidR="00302D98">
            <w:rPr>
              <w:noProof/>
            </w:rPr>
            <w:t>(2017)</w:t>
          </w:r>
          <w:r>
            <w:rPr>
              <w:noProof/>
            </w:rPr>
            <w:fldChar w:fldCharType="end"/>
          </w:r>
        </w:sdtContent>
      </w:sdt>
      <w:r>
        <w:t>)</w:t>
      </w:r>
    </w:p>
    <w:p w14:paraId="452AEA78" w14:textId="3BDEC62E" w:rsidR="00EB6572" w:rsidRDefault="00B017F2" w:rsidP="007062DC">
      <w:pPr>
        <w:pStyle w:val="Folgeabsatz"/>
        <w:ind w:firstLine="0"/>
      </w:pPr>
      <w:r>
        <w:t>Each n</w:t>
      </w:r>
      <w:r w:rsidR="00AD4EC3">
        <w:t>euron take</w:t>
      </w:r>
      <w:r>
        <w: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s,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lled activation function </w:t>
      </w:r>
      <m:oMath>
        <m:r>
          <w:rPr>
            <w:rFonts w:ascii="Cambria Math" w:hAnsi="Cambria Math"/>
          </w:rPr>
          <m:t>f</m:t>
        </m:r>
      </m:oMath>
      <w:r w:rsidR="00D470F2">
        <w:t>:</w:t>
      </w:r>
    </w:p>
    <w:p w14:paraId="3C44E606" w14:textId="5B35D2D3" w:rsidR="00E10B44" w:rsidRDefault="00D470F2" w:rsidP="00E10B44">
      <w:pPr>
        <w:pStyle w:val="Folgeabsatz"/>
      </w:pPr>
      <m:oMathPara>
        <m:oMath>
          <m:r>
            <w:rPr>
              <w:rFonts w:ascii="Cambria Math" w:hAnsi="Cambria Math"/>
            </w:rPr>
            <m:t>y=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7BC77BC1" w14:textId="3721CABF" w:rsidR="009A677E"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5C562C">
        <w:t xml:space="preserve">the </w:t>
      </w:r>
      <w:r w:rsidR="0033076C">
        <w:t>activation function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 xml:space="preserve">model </w:t>
      </w:r>
      <w:r w:rsidR="00F20F33">
        <w:lastRenderedPageBreak/>
        <w:t>complex, non-linear problems</w:t>
      </w:r>
      <w:r w:rsidR="00EC0862">
        <w:t xml:space="preserve">. </w:t>
      </w:r>
      <w:r w:rsidR="009757B3">
        <w:t xml:space="preserve">Some commonly used activation functions are illustrated in </w:t>
      </w:r>
      <w:r w:rsidR="009757B3" w:rsidRPr="00CC5F7C">
        <w:rPr>
          <w:highlight w:val="yellow"/>
        </w:rPr>
        <w:t>figure</w:t>
      </w:r>
      <w:r w:rsidR="009757B3">
        <w:t>.</w:t>
      </w:r>
      <w:r w:rsidR="009A677E">
        <w:t xml:space="preserve"> </w:t>
      </w:r>
      <w:r w:rsidR="004A1B27">
        <w:t xml:space="preserve">The bias is an individual numeric value for each neuron. It </w:t>
      </w:r>
      <w:r w:rsidR="007062DC">
        <w:t xml:space="preserve">allows the activation function to be shifted and thus is crucial </w:t>
      </w:r>
      <w:r w:rsidR="004A1B27">
        <w:t>for successful learning</w:t>
      </w:r>
      <w:r w:rsidR="00BC7EE9">
        <w:t xml:space="preserve"> of the neural network</w:t>
      </w:r>
      <w:r w:rsidR="004A1B27">
        <w:t xml:space="preserve">. </w:t>
      </w:r>
      <w:r w:rsidR="00C756E8">
        <w:t xml:space="preserve">The weights and biases in </w:t>
      </w:r>
      <w:r w:rsidR="00BC7EE9">
        <w:t xml:space="preserve">ANNs </w:t>
      </w:r>
      <w:r w:rsidR="00C756E8">
        <w:t xml:space="preserve">are typically </w:t>
      </w:r>
      <w:r w:rsidR="00C41922">
        <w:t xml:space="preserve">randomly initialized or initialized to zero, respectively and then gradually adjusted when training the network. </w:t>
      </w:r>
    </w:p>
    <w:p w14:paraId="3C42ACD2" w14:textId="6C369373" w:rsidR="004A1B27" w:rsidRDefault="00DB64D7" w:rsidP="0079411A">
      <w:pPr>
        <w:pStyle w:val="Zwischenberschriftnichtnummeriert"/>
      </w:pPr>
      <w:r>
        <w:t>Training Artificial Neural Networks</w:t>
      </w:r>
    </w:p>
    <w:p w14:paraId="10E852F1" w14:textId="532F34B0" w:rsidR="00BC7EE9" w:rsidRDefault="004A1B27" w:rsidP="00BC7EE9">
      <w:r>
        <w:t xml:space="preserve">Training </w:t>
      </w:r>
      <w:r w:rsidR="00684F9E">
        <w:t>ANNs</w:t>
      </w:r>
      <w:r>
        <w:t xml:space="preserve"> </w:t>
      </w:r>
      <w:r w:rsidR="00684F9E">
        <w:t>in simple terms is the process of</w:t>
      </w:r>
      <w:r>
        <w:t xml:space="preserve"> finding the </w:t>
      </w:r>
      <w:r w:rsidR="001F6858">
        <w:t>appropriate</w:t>
      </w:r>
      <w:r>
        <w:t xml:space="preserve"> </w:t>
      </w:r>
      <w:r w:rsidR="00805CDB">
        <w:t xml:space="preserve">values for the </w:t>
      </w:r>
      <w:r>
        <w:t xml:space="preserve">weights </w:t>
      </w:r>
      <w:r w:rsidR="00805CDB">
        <w:t xml:space="preserve">and biases in order to map </w:t>
      </w:r>
      <w:r w:rsidR="00977E70">
        <w:t>a set of</w:t>
      </w:r>
      <w:r w:rsidR="00805CDB">
        <w:t xml:space="preserve"> inp</w:t>
      </w:r>
      <w:r w:rsidR="00977E70">
        <w:t>uts to a set of</w:t>
      </w:r>
      <w:r w:rsidR="00805CDB">
        <w:t xml:space="preserve"> </w:t>
      </w:r>
      <w:r w:rsidR="00684F9E">
        <w:t xml:space="preserve">desired </w:t>
      </w:r>
      <w:r w:rsidR="00805CDB">
        <w:t>output</w:t>
      </w:r>
      <w:r w:rsidR="00977E70">
        <w:t>s</w:t>
      </w:r>
      <w:r w:rsidR="00805CDB">
        <w:t>.</w:t>
      </w:r>
      <w:r w:rsidR="00A53F3B">
        <w:t xml:space="preserve"> </w:t>
      </w:r>
      <w:r w:rsidR="00805CDB">
        <w:t xml:space="preserve">The </w:t>
      </w:r>
      <w:r w:rsidR="005A789D">
        <w:t>most common</w:t>
      </w:r>
      <w:r w:rsidR="00C41C00">
        <w:t xml:space="preserve"> algorithm</w:t>
      </w:r>
      <w:r w:rsidR="005A789D">
        <w:t xml:space="preserve"> for training neural networks </w:t>
      </w:r>
      <w:r w:rsidR="00C41C00">
        <w:t xml:space="preserve">is </w:t>
      </w:r>
      <w:r w:rsidR="00C41C00" w:rsidRPr="00C41C00">
        <w:rPr>
          <w:i/>
          <w:iCs/>
        </w:rPr>
        <w:t>error back-propagation</w:t>
      </w:r>
      <w:r w:rsidR="005A789D">
        <w:t xml:space="preserve"> and was introduced for this purpose by </w:t>
      </w:r>
      <w:sdt>
        <w:sdtPr>
          <w:alias w:val="To edit, see citavi.com/edit"/>
          <w:tag w:val="CitaviPlaceholder#2577c390-077d-4a66-aead-9654db480343"/>
          <w:id w:val="1151336694"/>
          <w:placeholder>
            <w:docPart w:val="DefaultPlaceholder_-1854013440"/>
          </w:placeholder>
        </w:sdtPr>
        <w:sdtEndPr/>
        <w:sdtContent>
          <w:r w:rsidR="005A789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VlNDdiYzMzLThjZDEtNGNhMC05YWI1LWQ5ZWE5YTkyYjU4YSIsIkVudHJpZXMiOlt7IiRpZCI6IjIiLCIkdHlwZSI6IlN3aXNzQWNhZGVtaWMuQ2l0YXZpLkNpdGF0aW9ucy5Xb3JkUGxhY2Vob2xkZXJFbnRyeSwgU3dpc3NBY2FkZW1pYy5DaXRhdmkiLCJJZCI6ImJkYjU5M2RhLTZkYWEtNDgwOS05Njc5LTcxNTQ4ZDNhMTgwYiIsIlJhbmdlTGVuZ3RoIjoxNiwiUmVmZXJlbmNlSWQiOiJkNzcyODQyNC1jMjBlLTQwNzgtYTljOS0wYWE5ZDBhZWIwM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}</w:instrText>
          </w:r>
          <w:r w:rsidR="005A789D">
            <w:rPr>
              <w:noProof/>
            </w:rPr>
            <w:fldChar w:fldCharType="separate"/>
          </w:r>
          <w:r w:rsidR="00302D98">
            <w:rPr>
              <w:noProof/>
            </w:rPr>
            <w:t>Rumelhart et al.</w:t>
          </w:r>
          <w:r w:rsidR="005A789D">
            <w:rPr>
              <w:noProof/>
            </w:rPr>
            <w:fldChar w:fldCharType="end"/>
          </w:r>
        </w:sdtContent>
      </w:sdt>
      <w:r w:rsidR="005A789D">
        <w:t xml:space="preserve"> </w:t>
      </w:r>
      <w:sdt>
        <w:sdtPr>
          <w:alias w:val="To edit, see citavi.com/edit"/>
          <w:tag w:val="CitaviPlaceholder#ee47bc33-8cd1-4ca0-9ab5-d9ea9a92b58a"/>
          <w:id w:val="-2097082757"/>
          <w:placeholder>
            <w:docPart w:val="DefaultPlaceholder_-1854013440"/>
          </w:placeholder>
        </w:sdtPr>
        <w:sdtEndPr/>
        <w:sdtContent>
          <w:r w:rsidR="005A789D" w:rsidRPr="004C7E7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I1NzdjMzkwLTA3N2QtNGE2Ni1hZWFkLTk2NTRkYjQ4MDM0MyIsIkVudHJpZXMiOlt7IiRpZCI6IjIiLCIkdHlwZSI6IlN3aXNzQWNhZGVtaWMuQ2l0YXZpLkNpdGF0aW9ucy5Xb3JkUGxhY2Vob2xkZXJFbnRyeSwgU3dpc3NBY2FkZW1pYy5DaXRhdmkiLCJJZCI6ImZlMmE3YWMwLTE0MjEtNDIxZi1iMzU1LThhMzNiM2NhYzgyMCIsIlJhbmdlTGVuZ3RoIjo2LCJSZWZlcmVuY2VJZCI6ImQ3NzI4NDI0LWMyMGUtNDA3OC1hOWM5LTBhYTlkMGFlYjA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DUpIn1dfSwiVGFnIjoiQ2l0YXZpUGxhY2Vob2xkZXIjZWU0N2JjMzMtOGNkMS00Y2EwLTlhYjUtZDllYTlhOTJiNThhIiwiVGV4dCI6IigxOTg1KSIsIldBSVZlcnNpb24iOiI2LjUuMC4wIn0=}</w:instrText>
          </w:r>
          <w:r w:rsidR="005A789D" w:rsidRPr="004C7E7F">
            <w:rPr>
              <w:noProof/>
            </w:rPr>
            <w:fldChar w:fldCharType="separate"/>
          </w:r>
          <w:r w:rsidR="00302D98">
            <w:rPr>
              <w:noProof/>
            </w:rPr>
            <w:t>(1985)</w:t>
          </w:r>
          <w:r w:rsidR="005A789D" w:rsidRPr="004C7E7F">
            <w:rPr>
              <w:noProof/>
            </w:rPr>
            <w:fldChar w:fldCharType="end"/>
          </w:r>
        </w:sdtContent>
      </w:sdt>
      <w:r w:rsidR="005A789D" w:rsidRPr="004C7E7F">
        <w:t xml:space="preserve">. </w:t>
      </w:r>
    </w:p>
    <w:p w14:paraId="29E9DD80" w14:textId="3F2108BE" w:rsidR="00063750" w:rsidRDefault="00BC7EE9" w:rsidP="009608B1">
      <w:pPr>
        <w:pStyle w:val="Folgeabsatz"/>
      </w:pPr>
      <w:r>
        <w:t xml:space="preserve">When training an ANN, </w:t>
      </w:r>
      <w:r w:rsidR="00BF253D">
        <w:t xml:space="preserve">the </w:t>
      </w:r>
      <w:r>
        <w:t xml:space="preserve">training data is </w:t>
      </w:r>
      <w:r w:rsidR="00195059">
        <w:t xml:space="preserve">first </w:t>
      </w:r>
      <w:r>
        <w:t xml:space="preserve">passed forward through the network, starting from the input layer to the hidden layers </w:t>
      </w:r>
      <w:r w:rsidR="001007CE">
        <w:t>and lastly to the neurons</w:t>
      </w:r>
      <w:r>
        <w:t xml:space="preserve"> </w:t>
      </w:r>
      <w:r w:rsidR="001007CE">
        <w:t xml:space="preserve">of the </w:t>
      </w:r>
      <w:r>
        <w:t>output layer</w:t>
      </w:r>
      <w:r w:rsidR="001007CE">
        <w:t xml:space="preserve"> which then produce the final output </w:t>
      </w:r>
      <w:r w:rsidR="00DD315B">
        <w:t xml:space="preserve">predictions </w:t>
      </w:r>
      <w:r w:rsidR="001007CE">
        <w:t>of the network</w:t>
      </w:r>
      <w:r w:rsidR="00DD315B">
        <w:t xml:space="preserve">. Subsequently, these predictions are compared to the ground truth for the input and the </w:t>
      </w:r>
      <w:r w:rsidR="00BF253D">
        <w:t>error</w:t>
      </w:r>
      <w:r w:rsidR="00DD315B">
        <w:t xml:space="preserve"> between them is calculated with a loss function. </w:t>
      </w:r>
      <w:r w:rsidR="00BF253D">
        <w:t>This error is then back propagated through the network and informs each neuron about the</w:t>
      </w:r>
      <w:r w:rsidR="00C5187E">
        <w:t>ir parameter distance to the ground truth value</w:t>
      </w:r>
      <w:r w:rsidR="00DA3684">
        <w:t xml:space="preserve">, thus </w:t>
      </w:r>
      <w:r w:rsidR="00C5187E">
        <w:t xml:space="preserve">allowing the </w:t>
      </w:r>
      <w:r w:rsidR="00DA3684">
        <w:t>adjustment</w:t>
      </w:r>
      <w:r w:rsidR="00C5187E">
        <w:t xml:space="preserve"> of their weights and biases.</w:t>
      </w:r>
      <w:r w:rsidR="00063750">
        <w:t xml:space="preserve"> </w:t>
      </w:r>
      <w:r w:rsidR="00D3114A">
        <w:t>As t</w:t>
      </w:r>
      <w:r w:rsidR="00063750">
        <w:t xml:space="preserve">he goal </w:t>
      </w:r>
      <w:r w:rsidR="00B1425E">
        <w:t>of training a neural network is to adjust its parameters so that the output of the loss function is minimized</w:t>
      </w:r>
      <w:r w:rsidR="00D3114A">
        <w:t>, it can be considered a</w:t>
      </w:r>
      <w:r w:rsidR="00B1425E">
        <w:t>n optimization problem</w:t>
      </w:r>
      <w:r w:rsidR="00D3114A">
        <w:t>. The direction of less error can thus be determined with</w:t>
      </w:r>
      <w:r w:rsidR="00B1425E">
        <w:t xml:space="preserve"> </w:t>
      </w:r>
      <w:r w:rsidR="00A53F3B">
        <w:t>optimization algorithms</w:t>
      </w:r>
      <w:r w:rsidR="00D3114A">
        <w:t xml:space="preserve"> like</w:t>
      </w:r>
      <w:r w:rsidR="00A53F3B">
        <w:t xml:space="preserve"> </w:t>
      </w:r>
      <w:r w:rsidR="00A53F3B" w:rsidRPr="009608B1">
        <w:rPr>
          <w:i/>
          <w:iCs/>
        </w:rPr>
        <w:t>stochastic gradient descent</w:t>
      </w:r>
      <w:r w:rsidR="00D3114A">
        <w:t xml:space="preserve">. </w:t>
      </w:r>
      <w:r w:rsidR="00A53F3B">
        <w:t xml:space="preserve"> </w:t>
      </w:r>
      <w:r w:rsidR="00D36D05" w:rsidRPr="00D36D05">
        <w:rPr>
          <w:highlight w:val="yellow"/>
        </w:rPr>
        <w:t>(Quelle)</w:t>
      </w:r>
    </w:p>
    <w:p w14:paraId="6FB2CC21" w14:textId="188ED798" w:rsidR="00DF5AA9" w:rsidRDefault="003B18E5" w:rsidP="00DF5AA9">
      <w:pPr>
        <w:pStyle w:val="berschrift3"/>
      </w:pPr>
      <w:bookmarkStart w:id="16" w:name="_Toc98674037"/>
      <w:r>
        <w:lastRenderedPageBreak/>
        <w:t>Recurrent Neural Networks</w:t>
      </w:r>
      <w:bookmarkEnd w:id="16"/>
    </w:p>
    <w:p w14:paraId="793AD3ED" w14:textId="77777777" w:rsidR="0053279B" w:rsidRDefault="0053279B" w:rsidP="0053279B">
      <w:pPr>
        <w:pStyle w:val="Abbildung"/>
        <w:keepNext/>
      </w:pPr>
      <w:r>
        <w:drawing>
          <wp:inline distT="0" distB="0" distL="0" distR="0" wp14:anchorId="1B41DBE0" wp14:editId="06CCC047">
            <wp:extent cx="4667250" cy="249747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82348" cy="2505549"/>
                    </a:xfrm>
                    <a:prstGeom prst="rect">
                      <a:avLst/>
                    </a:prstGeom>
                  </pic:spPr>
                </pic:pic>
              </a:graphicData>
            </a:graphic>
          </wp:inline>
        </w:drawing>
      </w:r>
    </w:p>
    <w:p w14:paraId="3AF1AF2C" w14:textId="5240A4A8" w:rsidR="0053279B" w:rsidRPr="0053279B" w:rsidRDefault="0053279B" w:rsidP="0053279B">
      <w:pPr>
        <w:pStyle w:val="Beschriftung"/>
      </w:pPr>
      <w:r>
        <w:t xml:space="preserve">Figure </w:t>
      </w:r>
      <w:r>
        <w:fldChar w:fldCharType="begin"/>
      </w:r>
      <w:r>
        <w:instrText xml:space="preserve"> SEQ Figure \* ARABIC </w:instrText>
      </w:r>
      <w:r>
        <w:fldChar w:fldCharType="separate"/>
      </w:r>
      <w:r w:rsidR="00336883">
        <w:rPr>
          <w:noProof/>
        </w:rPr>
        <w:t>6</w:t>
      </w:r>
      <w:r>
        <w:fldChar w:fldCharType="end"/>
      </w:r>
      <w:r>
        <w:t xml:space="preserve">: (Taken from </w:t>
      </w:r>
      <w:sdt>
        <w:sdtPr>
          <w:alias w:val="To edit, see citavi.com/edit"/>
          <w:tag w:val="CitaviPlaceholder#c815bfe0-7866-4220-8a50-8b968534190e"/>
          <w:id w:val="-194275722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3MGNiODRiLTlhMTYtNDg4ZC05NTUyLTIxYTAyODQ0MjIzYiIsIkVudHJpZXMiOlt7IiRpZCI6IjIiLCIkdHlwZSI6IlN3aXNzQWNhZGVtaWMuQ2l0YXZpLkNpdGF0aW9ucy5Xb3JkUGxhY2Vob2xkZXJFbnRyeSwgU3dpc3NBY2FkZW1pYy5DaXRhdmkiLCJJZCI6IjM3N2M5MmYyLTYyZjctNGYyMi04ZTdjLWE0YmMwYTcwMDQ4ZiIsIlJhbmdlTGVuZ3RoIjoxOSwiUmVmZXJlbmNlSWQiOiJjM2QwNDYyNC1iNmRmLTRiNTAtODUwNy03MWVmNWRmYzYz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3JlY3VycmVudC1uZXVyYWwtbmV0d29ya3MiLCJVcmlTdHJpbmciOiJodHRwczovL3d3dy5pYm0uY29tL2Nsb3VkL2xlYXJuL3JlY3VycmVudC1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YzgxNWJmZTAtNzg2Ni00MjIwLThhNTAtOGI5Njg1MzQxOTBlIiwiVGV4dCI6IklCTSBDbG91ZCBFZHVjYXRpb24iLCJXQUlWZXJzaW9uIjoiNi41LjAuMCJ9}</w:instrText>
          </w:r>
          <w:r>
            <w:rPr>
              <w:noProof/>
            </w:rPr>
            <w:fldChar w:fldCharType="separate"/>
          </w:r>
          <w:r w:rsidR="00302D98">
            <w:rPr>
              <w:noProof/>
            </w:rPr>
            <w:t>IBM Cloud Education</w:t>
          </w:r>
          <w:r>
            <w:rPr>
              <w:noProof/>
            </w:rPr>
            <w:fldChar w:fldCharType="end"/>
          </w:r>
        </w:sdtContent>
      </w:sdt>
      <w:r>
        <w:t xml:space="preserve"> </w:t>
      </w:r>
      <w:sdt>
        <w:sdtPr>
          <w:alias w:val="To edit, see citavi.com/edit"/>
          <w:tag w:val="CitaviPlaceholder#e70cb84b-9a16-488d-9552-21a02844223b"/>
          <w:id w:val="-166531005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4MTViZmUwLTc4NjYtNDIyMC04YTUwLThiOTY4NTM0MTkwZSIsIkVudHJpZXMiOlt7IiRpZCI6IjIiLCIkdHlwZSI6IlN3aXNzQWNhZGVtaWMuQ2l0YXZpLkNpdGF0aW9ucy5Xb3JkUGxhY2Vob2xkZXJFbnRyeSwgU3dpc3NBY2FkZW1pYy5DaXRhdmkiLCJJZCI6IjM3ZmZkYmYwLTgyN2ItNDNjYi1iYmEyLTllZjA5NDM5NWQ0NCIsIlJhbmdlTGVuZ3RoIjo3LCJSZWZlcmVuY2VJZCI6ImMzZDA0NjI0LWI2ZGYtNGI1MC04NTA3LTcxZWY1ZGZjNjM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CTSBDbG91ZCBFZHVjYXRpb24iLCJQcm90ZWN0ZWQiOmZhbHNlLCJTZXgiOjAsIkNyZWF0ZWRCeSI6Il9QYXNjaCIsIkNyZWF0ZWRPbiI6IjIwMjItMDMtMTBUMTk6Mzc6MzIiLCJNb2RpZmllZEJ5IjoiX1Bhc2NoIiwiSWQiOiI3Mjc1MTUzMi00NTI2LTRiOTYtYjM4Yy0yYThmZjE0YWNjNzQiLCJNb2RpZmllZE9uIjoiMjAyMi0wMy0xMFQxOTozNz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yZWN1cnJlbnQtbmV1cmFsLW5ldHdvcmtzIiwiVXJpU3RyaW5nIjoiaHR0cHM6Ly93d3cuaWJtLmNvbS9jbG91ZC9sZWFybi9yZWN1cnJlbnQt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ikifV19LCJUYWciOiJDaXRhdmlQbGFjZWhvbGRlciNlNzBjYjg0Yi05YTE2LTQ4OGQtOTU1Mi0yMWEwMjg0NDIyM2IiLCJUZXh0IjoiKDIwMjBiKSIsIldBSVZlcnNpb24iOiI2LjUuMC4wIn0=}</w:instrText>
          </w:r>
          <w:r>
            <w:rPr>
              <w:noProof/>
            </w:rPr>
            <w:fldChar w:fldCharType="separate"/>
          </w:r>
          <w:r w:rsidR="00302D98">
            <w:rPr>
              <w:noProof/>
            </w:rPr>
            <w:t>(2020b)</w:t>
          </w:r>
          <w:r>
            <w:rPr>
              <w:noProof/>
            </w:rPr>
            <w:fldChar w:fldCharType="end"/>
          </w:r>
        </w:sdtContent>
      </w:sdt>
      <w:r>
        <w:t>)</w:t>
      </w:r>
    </w:p>
    <w:p w14:paraId="69A1A2E6" w14:textId="2525693C" w:rsidR="004B1F7E" w:rsidRDefault="00551FE9" w:rsidP="00551FE9">
      <w:r>
        <w:t>R</w:t>
      </w:r>
      <w:r w:rsidR="000425F7">
        <w:t>ecurrent neural network</w:t>
      </w:r>
      <w:r>
        <w:t>s</w:t>
      </w:r>
      <w:r w:rsidR="000425F7">
        <w:t xml:space="preserve"> (RNNs) </w:t>
      </w:r>
      <w:r>
        <w:t>are</w:t>
      </w:r>
      <w:r w:rsidR="000425F7">
        <w:t xml:space="preserve"> specific </w:t>
      </w:r>
      <w:r>
        <w:t>types of ANNs</w:t>
      </w:r>
      <w:r w:rsidR="000425F7">
        <w:t>.</w:t>
      </w:r>
      <w:r>
        <w:t xml:space="preserve"> Compared to traditional ANNs</w:t>
      </w:r>
      <w:r w:rsidR="00A41205">
        <w:t>,</w:t>
      </w:r>
      <w:r>
        <w:t xml:space="preserve"> they have connections between </w:t>
      </w:r>
      <w:r w:rsidR="008F7C08">
        <w:t xml:space="preserve">neurons of one layer to neurons of the same or previous layers, which gives them a kind of memory, as </w:t>
      </w:r>
      <w:r w:rsidR="005E76CF">
        <w:t>these cycles</w:t>
      </w:r>
      <w:r w:rsidR="008F7C08">
        <w:t xml:space="preserve"> enable them to use information from previous inputs to influence the current input and output. </w:t>
      </w:r>
      <w:r w:rsidR="0006783D">
        <w:t xml:space="preserve">This property is particularly </w:t>
      </w:r>
      <w:r w:rsidR="00983304">
        <w:t xml:space="preserve">useful </w:t>
      </w:r>
      <w:r w:rsidR="0006783D">
        <w:t>when dealing</w:t>
      </w:r>
      <w:r w:rsidR="00983304">
        <w:t xml:space="preserve"> </w:t>
      </w:r>
      <w:r w:rsidR="00D36D05">
        <w:t xml:space="preserve">with </w:t>
      </w:r>
      <w:r w:rsidR="00983304">
        <w:t>sequential data, including speech, which can be viewed as a sequence of words</w:t>
      </w:r>
      <w:r w:rsidR="0006783D">
        <w:t xml:space="preserve">, as RNNs no longer assume independence between individual inputs, and the output of the network </w:t>
      </w:r>
      <w:r w:rsidR="005E76CF">
        <w:t xml:space="preserve">now </w:t>
      </w:r>
      <w:r w:rsidR="0006783D">
        <w:t xml:space="preserve">rather depends on the prior elements within the sequence. </w:t>
      </w:r>
      <w:r w:rsidR="00CD4AA5" w:rsidRPr="00CD4AA5">
        <w:rPr>
          <w:highlight w:val="yellow"/>
        </w:rPr>
        <w:t>Figure 5 illustrates</w:t>
      </w:r>
      <w:r w:rsidR="00CD4AA5">
        <w:t xml:space="preserve"> a RNN in its unrolled representations and shows that it becomes a feedforward NN made of as many replicas of the original layer as necessary in order to process all time steps of a given sequence. Each of these replicas has the same parameters which is a</w:t>
      </w:r>
      <w:r w:rsidR="004B1F7E">
        <w:t xml:space="preserve">nother special feature of RNNs. The weights of those parameters are still adjusted via backpropagation and stochastic gradient descent, </w:t>
      </w:r>
      <w:r w:rsidR="005E76CF">
        <w:t xml:space="preserve">but unlike traditional ANNs, the backpropagation through time algorithm is used, which sums up the errors at each time step. </w:t>
      </w:r>
      <w:r w:rsidR="002762E8">
        <w:t xml:space="preserve">For long sequences the gradients have to be passed back through many time steps, thus, RNNs tend to suffer from exploding (gradient is too large, creating an unstable model) or vanishing (gradient it too small and the network no longer learning) gradients. </w:t>
      </w:r>
      <w:r w:rsidR="00D36D05" w:rsidRPr="00D36D05">
        <w:rPr>
          <w:highlight w:val="yellow"/>
        </w:rPr>
        <w:t xml:space="preserve">Quelle </w:t>
      </w:r>
      <w:proofErr w:type="spellStart"/>
      <w:r w:rsidR="00D36D05" w:rsidRPr="00D36D05">
        <w:rPr>
          <w:highlight w:val="yellow"/>
        </w:rPr>
        <w:t>Angeben</w:t>
      </w:r>
      <w:proofErr w:type="spellEnd"/>
    </w:p>
    <w:p w14:paraId="7E43042B" w14:textId="4D2AD5A2" w:rsidR="003B18E5" w:rsidRDefault="003B18E5" w:rsidP="003B18E5">
      <w:pPr>
        <w:pStyle w:val="Zwischenberschriftnichtnummeriert"/>
      </w:pPr>
      <w:r>
        <w:t>L</w:t>
      </w:r>
      <w:r w:rsidR="00942408">
        <w:t>ong Short-Term Memory</w:t>
      </w:r>
    </w:p>
    <w:p w14:paraId="555018E3" w14:textId="77777777" w:rsidR="00D87B96" w:rsidRDefault="00D87B96" w:rsidP="00D87B96">
      <w:pPr>
        <w:pStyle w:val="Abbildung"/>
        <w:keepNext/>
      </w:pPr>
      <w:r w:rsidRPr="0080711B">
        <w:lastRenderedPageBreak/>
        <w:drawing>
          <wp:inline distT="0" distB="0" distL="0" distR="0" wp14:anchorId="6DC263FE" wp14:editId="55830A66">
            <wp:extent cx="4564880" cy="2467850"/>
            <wp:effectExtent l="0" t="0" r="762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98349" cy="2485944"/>
                    </a:xfrm>
                    <a:prstGeom prst="rect">
                      <a:avLst/>
                    </a:prstGeom>
                  </pic:spPr>
                </pic:pic>
              </a:graphicData>
            </a:graphic>
          </wp:inline>
        </w:drawing>
      </w:r>
    </w:p>
    <w:p w14:paraId="7F527540" w14:textId="225C548E" w:rsidR="00D87B96" w:rsidRDefault="00D87B96" w:rsidP="00D87B96">
      <w:pPr>
        <w:pStyle w:val="Beschriftung"/>
      </w:pPr>
      <w:r>
        <w:t xml:space="preserve">Figure </w:t>
      </w:r>
      <w:r>
        <w:fldChar w:fldCharType="begin"/>
      </w:r>
      <w:r>
        <w:instrText xml:space="preserve"> SEQ Figure \* ARABIC </w:instrText>
      </w:r>
      <w:r>
        <w:fldChar w:fldCharType="separate"/>
      </w:r>
      <w:r w:rsidR="00336883">
        <w:rPr>
          <w:noProof/>
        </w:rPr>
        <w:t>7</w:t>
      </w:r>
      <w:r>
        <w:fldChar w:fldCharType="end"/>
      </w:r>
      <w:r>
        <w:t xml:space="preserve">: </w:t>
      </w:r>
      <w:r w:rsidR="0047632F">
        <w:t xml:space="preserve">Structure of a single LSTM cell </w:t>
      </w:r>
      <w:r>
        <w:t xml:space="preserve">(Based on </w:t>
      </w:r>
      <w:sdt>
        <w:sdtPr>
          <w:alias w:val="To edit, see citavi.com/edit"/>
          <w:tag w:val="CitaviPlaceholder#86644e8d-17bc-4adc-ac63-b52c43c180a2"/>
          <w:id w:val="1241903913"/>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jb2xhaC5naXRodWIuaW8vcG9zdHMvMjAxNS0wOC1VbmRlcnN0YW5kaW5nLUxTVE1zLyIsIlVyaVN0cmluZyI6Imh0dHBzOi8vY29sYWguZ2l0aHViLmlvL3Bvc3RzLzIwMTUtMDgtVW5kZXJzdGFuZGluZy1MU1RN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}</w:instrText>
          </w:r>
          <w:r>
            <w:rPr>
              <w:noProof/>
            </w:rPr>
            <w:fldChar w:fldCharType="separate"/>
          </w:r>
          <w:r w:rsidR="00302D98">
            <w:rPr>
              <w:noProof/>
            </w:rPr>
            <w:t>Oinkina</w:t>
          </w:r>
          <w:r>
            <w:rPr>
              <w:noProof/>
            </w:rPr>
            <w:fldChar w:fldCharType="end"/>
          </w:r>
        </w:sdtContent>
      </w:sdt>
      <w:r>
        <w:t xml:space="preserve"> </w:t>
      </w:r>
      <w:sdt>
        <w:sdtPr>
          <w:alias w:val="To edit, see citavi.com/edit"/>
          <w:tag w:val="CitaviPlaceholder#601b65e1-699c-46b1-89cc-4d6ad72bd00b"/>
          <w:id w:val="-285195168"/>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bGFoLmdpdGh1Yi5pby9wb3N0cy8yMDE1LTA4LVVuZGVyc3RhbmRpbmctTFNUTXMvIiwiVXJpU3RyaW5nIjoiaHR0cHM6Ly9jb2xhaC5naXRodWIuaW8vcG9zdHMvMjAxNS0wOC1VbmRlcnN0YW5kaW5nLUxTVE1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1KSJ9XX0sIlRhZyI6IkNpdGF2aVBsYWNlaG9sZGVyIzYwMWI2NWUxLTY5OWMtNDZiMS04OWNjLTRkNmFkNzJiZDAwYiIsIlRleHQiOiIoMjAxNSkiLCJXQUlWZXJzaW9uIjoiNi41LjAuMCJ9}</w:instrText>
          </w:r>
          <w:r>
            <w:rPr>
              <w:noProof/>
            </w:rPr>
            <w:fldChar w:fldCharType="separate"/>
          </w:r>
          <w:r w:rsidR="00302D98">
            <w:rPr>
              <w:noProof/>
            </w:rPr>
            <w:t>(2015)</w:t>
          </w:r>
          <w:r>
            <w:rPr>
              <w:noProof/>
            </w:rPr>
            <w:fldChar w:fldCharType="end"/>
          </w:r>
        </w:sdtContent>
      </w:sdt>
      <w:r>
        <w:t>)</w:t>
      </w:r>
    </w:p>
    <w:p w14:paraId="77D7A585" w14:textId="64473478" w:rsidR="00353420" w:rsidRDefault="00942408" w:rsidP="00942408">
      <w:r>
        <w:t xml:space="preserve">Long short-term memory (LSTM) is </w:t>
      </w:r>
      <w:r w:rsidR="00B32C70">
        <w:t xml:space="preserve">a special RNN architecture </w:t>
      </w:r>
      <w:r w:rsidR="008B139B">
        <w:t>that</w:t>
      </w:r>
      <w:r w:rsidR="00B32C70">
        <w:t xml:space="preserve"> tackle</w:t>
      </w:r>
      <w:r w:rsidR="008B139B">
        <w:t>s</w:t>
      </w:r>
      <w:r w:rsidR="00B32C70">
        <w:t xml:space="preserve"> these gradient issues and was first introduced by </w:t>
      </w:r>
      <w:sdt>
        <w:sdtPr>
          <w:alias w:val="To edit, see citavi.com/edit"/>
          <w:tag w:val="CitaviPlaceholder#f7c1d3c7-0e0c-4f02-a482-f53c7e36da1a"/>
          <w:id w:val="-136620307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wMGU3NmFjLWZmYzctNDJiOS1iNzhkLTlmODhjYTY1MzE5YyIsIkVudHJpZXMiOlt7IiRpZCI6IjIiLCIkdHlwZSI6IlN3aXNzQWNhZGVtaWMuQ2l0YXZpLkNpdGF0aW9ucy5Xb3JkUGxhY2Vob2xkZXJFbnRyeSwgU3dpc3NBY2FkZW1pYy5DaXRhdmkiLCJJZCI6ImY0OGI2Njk0LWM5MWItNDFiOC1iMmUwLWMwOGI4NjBkNWY3MSIsIlJhbmdlTGVuZ3RoIjoyNiwiUmVmZXJlbmNlSWQiOiI2ZjhhYjE5My1kYWRkLTQwMGEtOTk5Zi0xNTIyMzRkNGVl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}</w:instrText>
          </w:r>
          <w:r w:rsidR="00B32C70">
            <w:rPr>
              <w:noProof/>
            </w:rPr>
            <w:fldChar w:fldCharType="separate"/>
          </w:r>
          <w:r w:rsidR="00302D98">
            <w:rPr>
              <w:noProof/>
            </w:rPr>
            <w:t>Hochreiter and Schmidhuber</w:t>
          </w:r>
          <w:r w:rsidR="00B32C70">
            <w:rPr>
              <w:noProof/>
            </w:rPr>
            <w:fldChar w:fldCharType="end"/>
          </w:r>
        </w:sdtContent>
      </w:sdt>
      <w:r w:rsidR="00B32C70">
        <w:t xml:space="preserve"> </w:t>
      </w:r>
      <w:sdt>
        <w:sdtPr>
          <w:alias w:val="To edit, see citavi.com/edit"/>
          <w:tag w:val="CitaviPlaceholder#f00e76ac-ffc7-42b9-b78d-9f88ca65319c"/>
          <w:id w:val="52529518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3YzFkM2M3LTBlMGMtNGYwMi1hNDgyLWY1M2M3ZTM2ZGExYSIsIkVudHJpZXMiOlt7IiRpZCI6IjIiLCIkdHlwZSI6IlN3aXNzQWNhZGVtaWMuQ2l0YXZpLkNpdGF0aW9ucy5Xb3JkUGxhY2Vob2xkZXJFbnRyeSwgU3dpc3NBY2FkZW1pYy5DaXRhdmkiLCJJZCI6IjZiNjI3OTA0LTQ2NzgtNDJiYi04M2JkLTU2YjZiOGYzNTljOCIsIlJhbmdlTGVuZ3RoIjo2LCJSZWZlcmVuY2VJZCI6IjZmOGFiMTkzLWRhZGQtNDAwYS05OTlmLTE1MjIzNGQ0ZWU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5NykifV19LCJUYWciOiJDaXRhdmlQbGFjZWhvbGRlciNmMDBlNzZhYy1mZmM3LTQyYjktYjc4ZC05Zjg4Y2E2NTMxOWMiLCJUZXh0IjoiKDE5OTcpIiwiV0FJVmVyc2lvbiI6IjYuNS4wLjAifQ==}</w:instrText>
          </w:r>
          <w:r w:rsidR="00B32C70">
            <w:rPr>
              <w:noProof/>
            </w:rPr>
            <w:fldChar w:fldCharType="separate"/>
          </w:r>
          <w:r w:rsidR="00302D98">
            <w:rPr>
              <w:noProof/>
            </w:rPr>
            <w:t>(1997)</w:t>
          </w:r>
          <w:r w:rsidR="00B32C70">
            <w:rPr>
              <w:noProof/>
            </w:rPr>
            <w:fldChar w:fldCharType="end"/>
          </w:r>
        </w:sdtContent>
      </w:sdt>
      <w:r w:rsidR="00B32C70">
        <w:t xml:space="preserve">. </w:t>
      </w:r>
      <w:r w:rsidR="00353420">
        <w:t xml:space="preserve">As with traditional RNNs, LSTM can be represented as a chain of replicas, each of which is referred to as a cell in the following. The difference is that these LSTM cells not only contain one, but four network layers, </w:t>
      </w:r>
      <w:r w:rsidR="00543F18">
        <w:t xml:space="preserve">shown </w:t>
      </w:r>
      <w:r w:rsidR="00353420" w:rsidRPr="00353420">
        <w:rPr>
          <w:highlight w:val="yellow"/>
        </w:rPr>
        <w:t>in figure 6.</w:t>
      </w:r>
      <w:r w:rsidR="00353420">
        <w:t xml:space="preserve"> </w:t>
      </w:r>
      <w:r w:rsidR="00241A1C">
        <w:t>In addition to the normal hidden state</w:t>
      </w:r>
      <w:r w:rsidR="00D8714C">
        <w:t xml:space="preserve"> </w:t>
      </w:r>
      <m:oMath>
        <m:r>
          <w:rPr>
            <w:rFonts w:ascii="Cambria Math" w:hAnsi="Cambria Math"/>
          </w:rPr>
          <m:t>h</m:t>
        </m:r>
      </m:oMath>
      <w:r w:rsidR="00241A1C">
        <w:t>, a LSTM cell also maintains a cell state</w:t>
      </w:r>
      <w:r w:rsidR="00D8714C">
        <w:t xml:space="preserve"> </w:t>
      </w:r>
      <m:oMath>
        <m:r>
          <w:rPr>
            <w:rFonts w:ascii="Cambria Math" w:hAnsi="Cambria Math"/>
          </w:rPr>
          <m:t>C</m:t>
        </m:r>
      </m:oMath>
      <w:r w:rsidR="00241A1C">
        <w:t xml:space="preserve"> at every time step, enabling it to remember certain information from the </w:t>
      </w:r>
      <w:r w:rsidR="00F02636">
        <w:t>input</w:t>
      </w:r>
      <w:r w:rsidR="00241A1C">
        <w:t xml:space="preserve"> sequence. The information flow is regulated by three gates, i.e., the input gate</w:t>
      </w:r>
      <w:r w:rsidR="00D8714C">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41A1C">
        <w:t>, the forget gate</w:t>
      </w:r>
      <w:r w:rsidR="00D8714C">
        <w:t xml:space="preserv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41A1C">
        <w:t>, and the output gate</w:t>
      </w:r>
      <w:r w:rsidR="00D8714C">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241A1C">
        <w:t>. They are all composed of a sigmoid neural network layer and a pointwise multiplication operation</w:t>
      </w:r>
      <w:r w:rsidR="00D8714C">
        <w:t xml:space="preserve"> </w:t>
      </w:r>
      <m:oMath>
        <m:r>
          <w:rPr>
            <w:rFonts w:ascii="Cambria Math" w:hAnsi="Cambria Math"/>
          </w:rPr>
          <m:t>*</m:t>
        </m:r>
      </m:oMath>
      <w:r w:rsidR="00D8714C">
        <w:t xml:space="preserve"> </w:t>
      </w:r>
      <w:r w:rsidR="00241A1C">
        <w:t>and enable information on the cell state to be added or removed. A single LSTM cell can then be described as</w:t>
      </w:r>
      <w:r w:rsidR="00D8714C">
        <w:t>:</w:t>
      </w:r>
    </w:p>
    <w:p w14:paraId="40AFE245" w14:textId="248DD935" w:rsidR="00261BC1" w:rsidRDefault="00AD1010" w:rsidP="00261BC1">
      <w:pPr>
        <w:pStyle w:val="Folgeabsatz"/>
        <w:ind w:firstLine="0"/>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m:oMathPara>
    </w:p>
    <w:p w14:paraId="24C2C28F" w14:textId="66B43D83" w:rsidR="00261BC1" w:rsidRPr="0047632F" w:rsidRDefault="00AD1010" w:rsidP="00261BC1">
      <w:pPr>
        <w:pStyle w:val="Folgeabsatz"/>
        <w:ind w:firstLine="0"/>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p w14:paraId="2BA8CB2B" w14:textId="7E10F32C" w:rsidR="0047632F" w:rsidRDefault="00AD1010" w:rsidP="00261BC1">
      <w:pPr>
        <w:pStyle w:val="Folgeabsatz"/>
        <w:ind w:firstLine="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 tanh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m:oMathPara>
    </w:p>
    <w:p w14:paraId="26E8B6B7" w14:textId="763133D1" w:rsidR="0047632F" w:rsidRDefault="00AD1010" w:rsidP="00261BC1">
      <w:pPr>
        <w:pStyle w:val="Folgeabsatz"/>
        <w:ind w:firstLine="0"/>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oMath>
      </m:oMathPara>
    </w:p>
    <w:p w14:paraId="16BDC047" w14:textId="6D67F91C" w:rsidR="0047632F" w:rsidRDefault="00AD1010" w:rsidP="00261BC1">
      <w:pPr>
        <w:pStyle w:val="Folgeabsatz"/>
        <w:ind w:firstLine="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m:oMathPara>
    </w:p>
    <w:p w14:paraId="1AF286D8" w14:textId="2E86CF38" w:rsidR="0047632F" w:rsidRDefault="00AD1010" w:rsidP="00261BC1">
      <w:pPr>
        <w:pStyle w:val="Folgeabsatz"/>
        <w:ind w:firstLine="0"/>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m:oMathPara>
    </w:p>
    <w:p w14:paraId="61509314" w14:textId="3E2D2D67" w:rsidR="003C027B" w:rsidRDefault="00D8714C" w:rsidP="00D8714C">
      <w:pPr>
        <w:pStyle w:val="Folgeabsatz"/>
        <w:ind w:firstLine="0"/>
      </w:pPr>
      <w:r>
        <w:t>w</w:t>
      </w:r>
      <w:r w:rsidRPr="00D8714C">
        <w:t xml:space="preserve">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D8714C">
        <w:t xml:space="preserve"> </w:t>
      </w:r>
      <w:r>
        <w:t>denotes</w:t>
      </w:r>
      <w:r w:rsidRPr="00D8714C">
        <w:t xml:space="preserve"> the input vector at time </w:t>
      </w:r>
      <w:r w:rsidR="002F0637">
        <w:t>step</w:t>
      </w:r>
      <w:r w:rsidRPr="00D8714C">
        <w:t xml:space="preserve"> </w:t>
      </w:r>
      <m:oMath>
        <m:r>
          <w:rPr>
            <w:rFonts w:ascii="Cambria Math" w:hAnsi="Cambria Math"/>
          </w:rPr>
          <m:t>t</m:t>
        </m:r>
      </m:oMath>
      <w:r w:rsidR="002F0637">
        <w:t xml:space="preserve">. </w:t>
      </w:r>
      <m:oMath>
        <m:acc>
          <m:accPr>
            <m:ctrlPr>
              <w:rPr>
                <w:rFonts w:ascii="Cambria Math" w:hAnsi="Cambria Math"/>
                <w:i/>
              </w:rPr>
            </m:ctrlPr>
          </m:accPr>
          <m:e>
            <m:r>
              <w:rPr>
                <w:rFonts w:ascii="Cambria Math" w:hAnsi="Cambria Math"/>
              </w:rPr>
              <m:t>C</m:t>
            </m:r>
          </m:e>
        </m:acc>
      </m:oMath>
      <w:r w:rsidRPr="00D8714C">
        <w:t xml:space="preserve"> </w:t>
      </w:r>
      <w:r w:rsidR="002F0637">
        <w:t xml:space="preserve">can be seen as a supportive gate that computes how much to write to the cell state </w:t>
      </w:r>
      <m:oMath>
        <m:r>
          <w:rPr>
            <w:rFonts w:ascii="Cambria Math" w:hAnsi="Cambria Math"/>
          </w:rPr>
          <m:t>C</m:t>
        </m:r>
      </m:oMath>
      <w:r w:rsidR="002F0637">
        <w:t>.</w:t>
      </w:r>
      <w:r w:rsidR="00193006">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o</m:t>
            </m:r>
          </m:sub>
        </m:sSub>
      </m:oMath>
      <w:r w:rsidR="003C027B">
        <w:t xml:space="preserve"> and </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3C027B">
        <w:t>,</w:t>
      </w:r>
      <w:r w:rsidR="003C027B" w:rsidRP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3C027B">
        <w:rPr>
          <w:rFonts w:ascii="Cambria Math" w:hAnsi="Cambria Math"/>
          <w:i/>
        </w:rPr>
        <w:t xml:space="preserve"> </w:t>
      </w:r>
      <w:r w:rsidR="003C027B" w:rsidRPr="002F0637">
        <w:rPr>
          <w:rFonts w:ascii="Cambria Math" w:hAnsi="Cambria Math"/>
          <w:iCs/>
        </w:rPr>
        <w:t>are</w:t>
      </w:r>
      <w:r w:rsidR="002F0637">
        <w:rPr>
          <w:rFonts w:ascii="Cambria Math" w:hAnsi="Cambria Math"/>
          <w:iCs/>
        </w:rPr>
        <w:t xml:space="preserve"> respectively</w:t>
      </w:r>
      <w:r w:rsidR="003C027B" w:rsidRPr="002F0637">
        <w:rPr>
          <w:rFonts w:ascii="Cambria Math" w:hAnsi="Cambria Math"/>
          <w:iCs/>
        </w:rPr>
        <w:t xml:space="preserve"> the weight matrices and bias vector</w:t>
      </w:r>
      <w:r w:rsidR="002F0637" w:rsidRPr="002F0637">
        <w:rPr>
          <w:rFonts w:ascii="Cambria Math" w:hAnsi="Cambria Math"/>
          <w:iCs/>
        </w:rPr>
        <w:t xml:space="preserve">s to compute forget, input, output, </w:t>
      </w:r>
      <w:r w:rsidR="002F0637">
        <w:rPr>
          <w:rFonts w:ascii="Cambria Math" w:hAnsi="Cambria Math"/>
          <w:iCs/>
        </w:rPr>
        <w:t xml:space="preserve">and </w:t>
      </w:r>
      <w:r w:rsidR="002F0637" w:rsidRPr="002F0637">
        <w:rPr>
          <w:rFonts w:ascii="Cambria Math" w:hAnsi="Cambria Math"/>
          <w:iCs/>
        </w:rPr>
        <w:t>candidate gate vectors</w:t>
      </w:r>
      <w:r w:rsidR="002F0637">
        <w:rPr>
          <w:rFonts w:ascii="Cambria Math" w:hAnsi="Cambria Math"/>
          <w:iCs/>
        </w:rPr>
        <w:t xml:space="preserve">, and are learned during training. The sigmoid function is denoted as </w:t>
      </w:r>
      <m:oMath>
        <m:r>
          <w:rPr>
            <w:rFonts w:ascii="Cambria Math" w:hAnsi="Cambria Math"/>
          </w:rPr>
          <m:t>σ</m:t>
        </m:r>
      </m:oMath>
      <w:r w:rsidR="002F0637">
        <w:rPr>
          <w:rFonts w:ascii="Cambria Math" w:hAnsi="Cambria Math"/>
          <w:iCs/>
        </w:rPr>
        <w:t>.</w:t>
      </w:r>
    </w:p>
    <w:p w14:paraId="53C18529" w14:textId="2D33D3A1" w:rsidR="00D8714C" w:rsidRDefault="00193006" w:rsidP="00A0769D">
      <w:pPr>
        <w:pStyle w:val="Folgeabsatz"/>
      </w:pPr>
      <w:r>
        <w:t xml:space="preserve">While the cycles in </w:t>
      </w:r>
      <w:r w:rsidR="00C133F5">
        <w:t xml:space="preserve">traditional </w:t>
      </w:r>
      <w:r>
        <w:t>RNNs let</w:t>
      </w:r>
      <w:r w:rsidR="00EB21E9">
        <w:t xml:space="preserve"> </w:t>
      </w:r>
      <w:r>
        <w:t>them maintain some sort of memory, they tend to struggle with long-term dependencies in the input sequence</w:t>
      </w:r>
      <w:r w:rsidR="00C133F5">
        <w:t xml:space="preserve">, which is not the </w:t>
      </w:r>
      <w:r w:rsidR="00C133F5">
        <w:lastRenderedPageBreak/>
        <w:t>case for the more</w:t>
      </w:r>
      <w:r>
        <w:t xml:space="preserve"> sophisticated LSTM </w:t>
      </w:r>
      <w:r w:rsidR="00C133F5">
        <w:t>as their architecture was specifically</w:t>
      </w:r>
      <w:r>
        <w:t xml:space="preserve"> designed</w:t>
      </w:r>
      <w:r w:rsidR="00C133F5">
        <w:t xml:space="preserve"> to learn them.</w:t>
      </w:r>
    </w:p>
    <w:p w14:paraId="43379D0A" w14:textId="45937C4A" w:rsidR="00F2508A" w:rsidRDefault="00F2508A" w:rsidP="00F2508A">
      <w:pPr>
        <w:pStyle w:val="berschrift3"/>
      </w:pPr>
      <w:bookmarkStart w:id="17" w:name="_Toc98674038"/>
      <w:r>
        <w:t>Encoder-Decoder</w:t>
      </w:r>
      <w:bookmarkEnd w:id="17"/>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99405" cy="770153"/>
                    </a:xfrm>
                    <a:prstGeom prst="rect">
                      <a:avLst/>
                    </a:prstGeom>
                  </pic:spPr>
                </pic:pic>
              </a:graphicData>
            </a:graphic>
          </wp:inline>
        </w:drawing>
      </w:r>
    </w:p>
    <w:p w14:paraId="4BFA9206" w14:textId="2853802B"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336883">
        <w:rPr>
          <w:noProof/>
        </w:rPr>
        <w:t>8</w:t>
      </w:r>
      <w:r w:rsidR="00B96493">
        <w:fldChar w:fldCharType="end"/>
      </w:r>
      <w:r>
        <w:t xml:space="preserve">: </w:t>
      </w:r>
      <w:r w:rsidR="009646D2">
        <w:t>E</w:t>
      </w:r>
      <w:r>
        <w:t>ncoder-</w:t>
      </w:r>
      <w:r w:rsidR="009646D2">
        <w:t>d</w:t>
      </w:r>
      <w:r>
        <w:t>ecoder</w:t>
      </w:r>
      <w:r w:rsidR="009646D2">
        <w:t xml:space="preserve"> architecture (</w:t>
      </w:r>
      <w:r w:rsidR="009646D2" w:rsidRPr="000E09DC">
        <w:rPr>
          <w:highlight w:val="yellow"/>
        </w:rPr>
        <w:t xml:space="preserve">taken from </w:t>
      </w:r>
      <w:sdt>
        <w:sdtPr>
          <w:rPr>
            <w:highlight w:val="yellow"/>
          </w:rPr>
          <w:alias w:val="To edit, see citavi.com/edit"/>
          <w:tag w:val="CitaviPlaceholder#af09a6d3-0eb4-4d32-af68-bb0d03d54b5c"/>
          <w:id w:val="749473415"/>
          <w:placeholder>
            <w:docPart w:val="DefaultPlaceholder_-1854013440"/>
          </w:placeholder>
        </w:sdtPr>
        <w:sdtEndPr/>
        <w:sdtContent>
          <w:r w:rsidR="009646D2" w:rsidRPr="000E09DC">
            <w:rPr>
              <w:noProof/>
              <w:highlight w:val="yellow"/>
            </w:rPr>
            <w:fldChar w:fldCharType="begin"/>
          </w:r>
          <w:r w:rsidR="005E3E1B">
            <w:rPr>
              <w:noProof/>
              <w:highlight w:val="yellow"/>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yMVQxNToxMTowNi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0E09DC">
            <w:rPr>
              <w:noProof/>
              <w:highlight w:val="yellow"/>
            </w:rPr>
            <w:fldChar w:fldCharType="separate"/>
          </w:r>
          <w:r w:rsidR="00302D98">
            <w:rPr>
              <w:noProof/>
              <w:highlight w:val="yellow"/>
            </w:rPr>
            <w:t>Zhang et al.</w:t>
          </w:r>
          <w:r w:rsidR="009646D2" w:rsidRPr="000E09DC">
            <w:rPr>
              <w:noProof/>
              <w:highlight w:val="yellow"/>
            </w:rPr>
            <w:fldChar w:fldCharType="end"/>
          </w:r>
        </w:sdtContent>
      </w:sdt>
      <w:r w:rsidR="009646D2" w:rsidRPr="000E09DC">
        <w:rPr>
          <w:highlight w:val="yellow"/>
        </w:rPr>
        <w:t xml:space="preserve"> </w:t>
      </w:r>
      <w:sdt>
        <w:sdtPr>
          <w:rPr>
            <w:highlight w:val="yellow"/>
          </w:rPr>
          <w:alias w:val="To edit, see citavi.com/edit"/>
          <w:tag w:val="CitaviPlaceholder#cd76257c-6e3f-4772-9522-5646be4cdda3"/>
          <w:id w:val="1375738658"/>
          <w:placeholder>
            <w:docPart w:val="DefaultPlaceholder_-1854013440"/>
          </w:placeholder>
        </w:sdtPr>
        <w:sdtEndPr/>
        <w:sdtContent>
          <w:r w:rsidR="009646D2" w:rsidRPr="000E09DC">
            <w:rPr>
              <w:noProof/>
              <w:highlight w:val="yellow"/>
            </w:rPr>
            <w:fldChar w:fldCharType="begin"/>
          </w:r>
          <w:r w:rsidR="005E3E1B">
            <w:rPr>
              <w:noProof/>
              <w:highlight w:val="yellow"/>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jFUMTU6MTE6MDY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NjZDc2MjU3Yy02ZTNmLTQ3NzItOTUyMi01NjQ2YmU0Y2RkYTMiLCJUZXh0IjoiKDIwMjEpIiwiV0FJVmVyc2lvbiI6IjYuNS4wLjAifQ==}</w:instrText>
          </w:r>
          <w:r w:rsidR="009646D2" w:rsidRPr="000E09DC">
            <w:rPr>
              <w:noProof/>
              <w:highlight w:val="yellow"/>
            </w:rPr>
            <w:fldChar w:fldCharType="separate"/>
          </w:r>
          <w:r w:rsidR="00302D98">
            <w:rPr>
              <w:noProof/>
              <w:highlight w:val="yellow"/>
            </w:rPr>
            <w:t>(2021)</w:t>
          </w:r>
          <w:r w:rsidR="009646D2" w:rsidRPr="000E09DC">
            <w:rPr>
              <w:noProof/>
              <w:highlight w:val="yellow"/>
            </w:rPr>
            <w:fldChar w:fldCharType="end"/>
          </w:r>
        </w:sdtContent>
      </w:sdt>
      <w:r w:rsidR="009646D2" w:rsidRPr="000E09DC">
        <w:rPr>
          <w:highlight w:val="yellow"/>
        </w:rPr>
        <w:t>)</w:t>
      </w:r>
    </w:p>
    <w:p w14:paraId="10D43532" w14:textId="1BE37263" w:rsidR="00A36CE4" w:rsidRPr="00837618" w:rsidRDefault="00A36CE4" w:rsidP="00A36CE4">
      <w:pPr>
        <w:pStyle w:val="Listenabsatz"/>
        <w:numPr>
          <w:ilvl w:val="0"/>
          <w:numId w:val="28"/>
        </w:numPr>
        <w:rPr>
          <w:highlight w:val="yellow"/>
        </w:rPr>
      </w:pPr>
      <w:r w:rsidRPr="00837618">
        <w:rPr>
          <w:highlight w:val="yellow"/>
        </w:rPr>
        <w:t xml:space="preserve">State </w:t>
      </w:r>
      <w:proofErr w:type="spellStart"/>
      <w:r w:rsidRPr="00837618">
        <w:rPr>
          <w:highlight w:val="yellow"/>
        </w:rPr>
        <w:t>durch</w:t>
      </w:r>
      <w:proofErr w:type="spellEnd"/>
      <w:r w:rsidRPr="00837618">
        <w:rPr>
          <w:highlight w:val="yellow"/>
        </w:rPr>
        <w:t xml:space="preserve"> context vector </w:t>
      </w:r>
      <w:proofErr w:type="spellStart"/>
      <w:r w:rsidRPr="00837618">
        <w:rPr>
          <w:highlight w:val="yellow"/>
        </w:rPr>
        <w:t>austauschen</w:t>
      </w:r>
      <w:proofErr w:type="spellEnd"/>
    </w:p>
    <w:p w14:paraId="612CA467" w14:textId="4BB4BC63" w:rsidR="00991D5D" w:rsidRDefault="00041BC0" w:rsidP="00991D5D">
      <w:r>
        <w:t>E</w:t>
      </w:r>
      <w:r w:rsidR="00991D5D">
        <w:t xml:space="preserve">ncoder-decoder </w:t>
      </w:r>
      <w:sdt>
        <w:sdtPr>
          <w:alias w:val="To edit, see citavi.com/edit"/>
          <w:tag w:val="CitaviPlaceholder#2a47750c-9586-4ee5-94c7-b181316972cb"/>
          <w:id w:val="-679584669"/>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2NlOTM1LTc1YjktNDYwZS04NjBjLWFhODliODE4NmMxZSIsIlJhbmdlTGVuZ3RoIjoyNCwiUmVmZXJlbmNlSWQiOiJmOTRmMGYwYi02YTY2LTQyNmQtYjFkYy00NjNkODg1MmE3O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}</w:instrText>
          </w:r>
          <w:r w:rsidR="00B037D9">
            <w:rPr>
              <w:noProof/>
            </w:rPr>
            <w:fldChar w:fldCharType="separate"/>
          </w:r>
          <w:r w:rsidR="00302D98">
            <w:rPr>
              <w:noProof/>
            </w:rPr>
            <w:t>(Sutskever et al., 2014)</w:t>
          </w:r>
          <w:r w:rsidR="00B037D9">
            <w:rPr>
              <w:noProof/>
            </w:rPr>
            <w:fldChar w:fldCharType="end"/>
          </w:r>
        </w:sdtContent>
      </w:sdt>
      <w:r w:rsidR="00991D5D">
        <w:t xml:space="preserve"> is a specific neural network architecture that was proposed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302D98">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302D98">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302D98">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302D98">
            <w:rPr>
              <w:noProof/>
            </w:rPr>
            <w:t>(Venugopalan et al., 2015)</w:t>
          </w:r>
          <w:r w:rsidR="00B037D9">
            <w:rPr>
              <w:noProof/>
            </w:rPr>
            <w:fldChar w:fldCharType="end"/>
          </w:r>
        </w:sdtContent>
      </w:sdt>
      <w:r w:rsidR="00991D5D">
        <w:t xml:space="preserve">. </w:t>
      </w:r>
    </w:p>
    <w:p w14:paraId="34B91E16" w14:textId="77777777" w:rsidR="009646D2" w:rsidRDefault="00F649EE" w:rsidP="009646D2">
      <w:pPr>
        <w:pStyle w:val="Abbildung"/>
        <w:keepNext/>
      </w:pPr>
      <w:r>
        <w:drawing>
          <wp:inline distT="0" distB="0" distL="0" distR="0" wp14:anchorId="43EB8C48" wp14:editId="15A36CDD">
            <wp:extent cx="5399405" cy="162660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99405" cy="1626606"/>
                    </a:xfrm>
                    <a:prstGeom prst="rect">
                      <a:avLst/>
                    </a:prstGeom>
                  </pic:spPr>
                </pic:pic>
              </a:graphicData>
            </a:graphic>
          </wp:inline>
        </w:drawing>
      </w:r>
    </w:p>
    <w:p w14:paraId="0440C95B" w14:textId="1B54D93D" w:rsidR="00F649EE" w:rsidRDefault="009646D2" w:rsidP="009646D2">
      <w:pPr>
        <w:pStyle w:val="Beschriftung"/>
      </w:pPr>
      <w:r>
        <w:t xml:space="preserve">Figure </w:t>
      </w:r>
      <w:r w:rsidR="00B96493">
        <w:fldChar w:fldCharType="begin"/>
      </w:r>
      <w:r w:rsidR="00B96493">
        <w:instrText xml:space="preserve"> SEQ Figure \* ARABIC </w:instrText>
      </w:r>
      <w:r w:rsidR="00B96493">
        <w:fldChar w:fldCharType="separate"/>
      </w:r>
      <w:r w:rsidR="00336883">
        <w:rPr>
          <w:noProof/>
        </w:rPr>
        <w:t>9</w:t>
      </w:r>
      <w:r w:rsidR="00B96493">
        <w:fldChar w:fldCharType="end"/>
      </w:r>
      <w:r>
        <w:t>: Machine translation illustrated as a sequence-to-sequence learning problem with a RNN encoder and a RNN decoder (t</w:t>
      </w:r>
      <w:r w:rsidRPr="000E09DC">
        <w:rPr>
          <w:highlight w:val="yellow"/>
        </w:rPr>
        <w:t xml:space="preserve">aken from </w:t>
      </w:r>
      <w:sdt>
        <w:sdtPr>
          <w:rPr>
            <w:highlight w:val="yellow"/>
          </w:rPr>
          <w:alias w:val="To edit, see citavi.com/edit"/>
          <w:tag w:val="CitaviPlaceholder#df11e055-613e-48f9-8ea8-a0209388062a"/>
          <w:id w:val="1515030849"/>
          <w:placeholder>
            <w:docPart w:val="DefaultPlaceholder_-1854013440"/>
          </w:placeholder>
        </w:sdtPr>
        <w:sdtEndPr/>
        <w:sdtContent>
          <w:r w:rsidRPr="000E09DC">
            <w:rPr>
              <w:noProof/>
              <w:highlight w:val="yellow"/>
            </w:rPr>
            <w:fldChar w:fldCharType="begin"/>
          </w:r>
          <w:r w:rsidR="005E3E1B">
            <w:rPr>
              <w:noProof/>
              <w:highlight w:val="yellow"/>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yMVQxNToxMTowNi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0E09DC">
            <w:rPr>
              <w:noProof/>
              <w:highlight w:val="yellow"/>
            </w:rPr>
            <w:fldChar w:fldCharType="separate"/>
          </w:r>
          <w:r w:rsidR="00302D98">
            <w:rPr>
              <w:noProof/>
              <w:highlight w:val="yellow"/>
            </w:rPr>
            <w:t>Zhang et al.</w:t>
          </w:r>
          <w:r w:rsidRPr="000E09DC">
            <w:rPr>
              <w:noProof/>
              <w:highlight w:val="yellow"/>
            </w:rPr>
            <w:fldChar w:fldCharType="end"/>
          </w:r>
        </w:sdtContent>
      </w:sdt>
      <w:r w:rsidRPr="000E09DC">
        <w:rPr>
          <w:highlight w:val="yellow"/>
        </w:rPr>
        <w:t xml:space="preserve"> </w:t>
      </w:r>
      <w:sdt>
        <w:sdtPr>
          <w:rPr>
            <w:highlight w:val="yellow"/>
          </w:rPr>
          <w:alias w:val="To edit, see citavi.com/edit"/>
          <w:tag w:val="CitaviPlaceholder#1deefc2d-e746-4b3f-a330-a1efb2442327"/>
          <w:id w:val="-51541850"/>
          <w:placeholder>
            <w:docPart w:val="DefaultPlaceholder_-1854013440"/>
          </w:placeholder>
        </w:sdtPr>
        <w:sdtEndPr/>
        <w:sdtContent>
          <w:r w:rsidRPr="000E09DC">
            <w:rPr>
              <w:noProof/>
              <w:highlight w:val="yellow"/>
            </w:rPr>
            <w:fldChar w:fldCharType="begin"/>
          </w:r>
          <w:r w:rsidR="005E3E1B">
            <w:rPr>
              <w:noProof/>
              <w:highlight w:val="yellow"/>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jFUMTU6MTE6MDY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MxZGVlZmMyZC1lNzQ2LTRiM2YtYTMzMC1hMWVmYjI0NDIzMjciLCJUZXh0IjoiKDIwMjEpIiwiV0FJVmVyc2lvbiI6IjYuNS4wLjAifQ==}</w:instrText>
          </w:r>
          <w:r w:rsidRPr="000E09DC">
            <w:rPr>
              <w:noProof/>
              <w:highlight w:val="yellow"/>
            </w:rPr>
            <w:fldChar w:fldCharType="separate"/>
          </w:r>
          <w:r w:rsidR="00302D98">
            <w:rPr>
              <w:noProof/>
              <w:highlight w:val="yellow"/>
            </w:rPr>
            <w:t>(2021)</w:t>
          </w:r>
          <w:r w:rsidRPr="000E09DC">
            <w:rPr>
              <w:noProof/>
              <w:highlight w:val="yellow"/>
            </w:rPr>
            <w:fldChar w:fldCharType="end"/>
          </w:r>
        </w:sdtContent>
      </w:sdt>
      <w:r w:rsidRPr="000E09DC">
        <w:rPr>
          <w:highlight w:val="yellow"/>
        </w:rPr>
        <w:t>)</w:t>
      </w:r>
    </w:p>
    <w:p w14:paraId="36F06784" w14:textId="72398FAD" w:rsidR="008E0F53" w:rsidRPr="00837618" w:rsidRDefault="008E0F53" w:rsidP="008E0F53">
      <w:pPr>
        <w:pStyle w:val="Listenabsatz"/>
        <w:numPr>
          <w:ilvl w:val="0"/>
          <w:numId w:val="28"/>
        </w:numPr>
        <w:rPr>
          <w:highlight w:val="yellow"/>
        </w:rPr>
      </w:pPr>
      <w:r w:rsidRPr="00837618">
        <w:rPr>
          <w:highlight w:val="yellow"/>
        </w:rPr>
        <w:t xml:space="preserve">Hidden states in die encoder states </w:t>
      </w:r>
      <w:proofErr w:type="spellStart"/>
      <w:r w:rsidRPr="00837618">
        <w:rPr>
          <w:highlight w:val="yellow"/>
        </w:rPr>
        <w:t>eintragen</w:t>
      </w:r>
      <w:proofErr w:type="spellEnd"/>
      <w:r w:rsidR="00A376AF" w:rsidRPr="00837618">
        <w:rPr>
          <w:highlight w:val="yellow"/>
        </w:rPr>
        <w:t xml:space="preserve"> (also auf die </w:t>
      </w:r>
      <w:proofErr w:type="spellStart"/>
      <w:r w:rsidR="00A376AF" w:rsidRPr="00837618">
        <w:rPr>
          <w:highlight w:val="yellow"/>
        </w:rPr>
        <w:t>Pfeile</w:t>
      </w:r>
      <w:proofErr w:type="spellEnd"/>
      <w:r w:rsidR="00A376AF" w:rsidRPr="00837618">
        <w:rPr>
          <w:highlight w:val="yellow"/>
        </w:rPr>
        <w:t xml:space="preserve"> </w:t>
      </w:r>
      <w:proofErr w:type="spellStart"/>
      <w:r w:rsidR="00A376AF" w:rsidRPr="00837618">
        <w:rPr>
          <w:highlight w:val="yellow"/>
        </w:rPr>
        <w:t>zwischen</w:t>
      </w:r>
      <w:proofErr w:type="spellEnd"/>
      <w:r w:rsidR="00A376AF" w:rsidRPr="00837618">
        <w:rPr>
          <w:highlight w:val="yellow"/>
        </w:rPr>
        <w:t xml:space="preserve"> den Encoder </w:t>
      </w:r>
      <w:proofErr w:type="spellStart"/>
      <w:r w:rsidR="00A376AF" w:rsidRPr="00837618">
        <w:rPr>
          <w:highlight w:val="yellow"/>
        </w:rPr>
        <w:t>blöcken</w:t>
      </w:r>
      <w:proofErr w:type="spellEnd"/>
      <w:r w:rsidR="00A376AF" w:rsidRPr="00837618">
        <w:rPr>
          <w:highlight w:val="yellow"/>
        </w:rPr>
        <w:t xml:space="preserve">) + context vector </w:t>
      </w:r>
      <w:proofErr w:type="spellStart"/>
      <w:r w:rsidR="00A376AF" w:rsidRPr="00837618">
        <w:rPr>
          <w:highlight w:val="yellow"/>
        </w:rPr>
        <w:t>kennzeichnen</w:t>
      </w:r>
      <w:proofErr w:type="spellEnd"/>
    </w:p>
    <w:p w14:paraId="086AFA9F" w14:textId="2E5033F3"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005444" w:rsidRPr="00837618">
        <w:rPr>
          <w:highlight w:val="yellow"/>
        </w:rPr>
        <w:t>figure …</w:t>
      </w:r>
      <w:r>
        <w:t xml:space="preserve">. The first one is the encoder, which </w:t>
      </w:r>
      <w:r w:rsidR="003E066D">
        <w:t>processes every item of the variable-length input sequence and captures it into a single,</w:t>
      </w:r>
      <w:r w:rsidR="004764DB">
        <w:t xml:space="preserve"> </w:t>
      </w:r>
      <w:r>
        <w:t xml:space="preserve">fixed dimensional representation vector, also known as context vector, which acts as the final hidden state of the encoder. This context vector is </w:t>
      </w:r>
      <w:r>
        <w:lastRenderedPageBreak/>
        <w:t xml:space="preserve">subsequently fed into the second component, the decoder, which then generates a variable-length output sequence. </w:t>
      </w:r>
      <w:r w:rsidR="00A376AF">
        <w:t>As t</w:t>
      </w:r>
      <w:r>
        <w:t>he Encoder and decoder blocks are typically implemented with a recurrent neural network</w:t>
      </w:r>
      <w:r w:rsidR="009646D2">
        <w:t xml:space="preserve"> (RNN) </w:t>
      </w:r>
      <w:r>
        <w:t xml:space="preserve">architecture, especially LSTM </w:t>
      </w:r>
      <w:sdt>
        <w:sdtPr>
          <w:alias w:val="To edit, see citavi.com/edit"/>
          <w:tag w:val="CitaviPlaceholder#7c35fe01-3e1d-4012-b648-e1d034c86030"/>
          <w:id w:val="305516581"/>
          <w:placeholder>
            <w:docPart w:val="DefaultPlaceholder_-1854013440"/>
          </w:placeholder>
        </w:sdtPr>
        <w:sdtEndPr/>
        <w:sdtContent>
          <w:r w:rsidR="00BF5201">
            <w:rPr>
              <w:noProof/>
            </w:rPr>
            <w:fldChar w:fldCharType="begin"/>
          </w:r>
          <w:r w:rsidR="00BF520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wYTRjLTNmNjgtNGNjZC04MmRlLTM4ODk4OTczMzE4OCIsIlJhbmdlTGVuZ3RoIjozMiwiUmVmZXJlbmNlSWQiOiI2ZjhhYjE5My1kYWRkLTQwMGEtOTk5Zi0xNTIyMzRkNGVl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}</w:instrText>
          </w:r>
          <w:r w:rsidR="00BF5201">
            <w:rPr>
              <w:noProof/>
            </w:rPr>
            <w:fldChar w:fldCharType="separate"/>
          </w:r>
          <w:r w:rsidR="00302D98">
            <w:rPr>
              <w:noProof/>
            </w:rPr>
            <w:t>(Hochreiter &amp; Schmidhuber, 1997)</w:t>
          </w:r>
          <w:r w:rsidR="00BF5201">
            <w:rPr>
              <w:noProof/>
            </w:rPr>
            <w:fldChar w:fldCharType="end"/>
          </w:r>
        </w:sdtContent>
      </w:sdt>
      <w:r>
        <w:t>,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the </w:t>
      </w:r>
      <w:r w:rsidR="00395B0C">
        <w:t>they</w:t>
      </w:r>
      <w:r>
        <w:t xml:space="preserve"> use information from previous steps to </w:t>
      </w:r>
      <w:r w:rsidR="00395B0C">
        <w:t>output the hidden state and predicted word, respectively</w:t>
      </w:r>
      <w:r>
        <w:t xml:space="preserve"> (</w:t>
      </w:r>
      <w:r w:rsidRPr="00837618">
        <w:rPr>
          <w:highlight w:val="yellow"/>
        </w:rPr>
        <w:t>see Bild 2</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 size vector, which thus motivates optimization by means of </w:t>
      </w:r>
      <w:r w:rsidR="005D42E7">
        <w:rPr>
          <w:color w:val="000000" w:themeColor="text1"/>
        </w:rPr>
        <w:t>“</w:t>
      </w:r>
      <w:r w:rsidRPr="009A3A21">
        <w:rPr>
          <w:color w:val="000000" w:themeColor="text1"/>
        </w:rPr>
        <w:t>attention</w:t>
      </w:r>
      <w:r w:rsidR="005D42E7">
        <w:rPr>
          <w:color w:val="000000" w:themeColor="text1"/>
        </w:rPr>
        <w:t>"</w:t>
      </w:r>
      <w:r w:rsidRPr="009A3A21">
        <w:rPr>
          <w:color w:val="000000" w:themeColor="text1"/>
        </w:rPr>
        <w:t xml:space="preserve">. </w:t>
      </w:r>
    </w:p>
    <w:p w14:paraId="35023251" w14:textId="081572E0" w:rsidR="003C641A" w:rsidRDefault="003C641A" w:rsidP="003C641A">
      <w:pPr>
        <w:pStyle w:val="berschrift3"/>
      </w:pPr>
      <w:bookmarkStart w:id="18" w:name="_Toc98674039"/>
      <w:r>
        <w:t>Attention</w:t>
      </w:r>
      <w:bookmarkEnd w:id="18"/>
    </w:p>
    <w:p w14:paraId="749CAFC5" w14:textId="77777777" w:rsidR="00B96493" w:rsidRDefault="00B96493" w:rsidP="00B96493">
      <w:pPr>
        <w:pStyle w:val="Abbildung"/>
        <w:keepNext/>
      </w:pPr>
      <w:r>
        <w:drawing>
          <wp:inline distT="0" distB="0" distL="0" distR="0" wp14:anchorId="07206AEC" wp14:editId="01B28E32">
            <wp:extent cx="3260034" cy="3391091"/>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71211" cy="3402717"/>
                    </a:xfrm>
                    <a:prstGeom prst="rect">
                      <a:avLst/>
                    </a:prstGeom>
                  </pic:spPr>
                </pic:pic>
              </a:graphicData>
            </a:graphic>
          </wp:inline>
        </w:drawing>
      </w:r>
    </w:p>
    <w:p w14:paraId="39E4B7D8" w14:textId="5CDC53BD"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336883">
        <w:rPr>
          <w:noProof/>
        </w:rPr>
        <w:t>10</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indicate the focus of attention in grayscale</w:t>
      </w:r>
      <w:r w:rsidR="00304304">
        <w:t xml:space="preserve"> (</w:t>
      </w:r>
      <w:r w:rsidR="00304304" w:rsidRPr="000E09DC">
        <w:rPr>
          <w:highlight w:val="yellow"/>
        </w:rPr>
        <w:t xml:space="preserve">Taken from </w:t>
      </w:r>
      <w:sdt>
        <w:sdtPr>
          <w:rPr>
            <w:highlight w:val="yellow"/>
          </w:rPr>
          <w:alias w:val="To edit, see citavi.com/edit"/>
          <w:tag w:val="CitaviPlaceholder#7dc75efb-86d4-4040-b386-d96b81ba6988"/>
          <w:id w:val="-1895803799"/>
          <w:placeholder>
            <w:docPart w:val="DefaultPlaceholder_-1854013440"/>
          </w:placeholder>
        </w:sdtPr>
        <w:sdtEndPr/>
        <w:sdtContent>
          <w:r w:rsidR="00304304" w:rsidRPr="000E09DC">
            <w:rPr>
              <w:noProof/>
              <w:highlight w:val="yellow"/>
            </w:rPr>
            <w:fldChar w:fldCharType="begin"/>
          </w:r>
          <w:r w:rsidR="005E3E1B">
            <w:rPr>
              <w:noProof/>
              <w:highlight w:val="yellow"/>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jFUMTU6MTE6MDY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0E09DC">
            <w:rPr>
              <w:noProof/>
              <w:highlight w:val="yellow"/>
            </w:rPr>
            <w:fldChar w:fldCharType="separate"/>
          </w:r>
          <w:r w:rsidR="00302D98">
            <w:rPr>
              <w:noProof/>
              <w:highlight w:val="yellow"/>
            </w:rPr>
            <w:t>Bahdanau et al.</w:t>
          </w:r>
          <w:r w:rsidR="00304304" w:rsidRPr="000E09DC">
            <w:rPr>
              <w:noProof/>
              <w:highlight w:val="yellow"/>
            </w:rPr>
            <w:fldChar w:fldCharType="end"/>
          </w:r>
        </w:sdtContent>
      </w:sdt>
      <w:r w:rsidR="00304304" w:rsidRPr="000E09DC">
        <w:rPr>
          <w:highlight w:val="yellow"/>
        </w:rPr>
        <w:t xml:space="preserve"> </w:t>
      </w:r>
      <w:sdt>
        <w:sdtPr>
          <w:rPr>
            <w:highlight w:val="yellow"/>
          </w:rPr>
          <w:alias w:val="To edit, see citavi.com/edit"/>
          <w:tag w:val="CitaviPlaceholder#d043e441-aea0-47dc-9683-7b1b144e9896"/>
          <w:id w:val="1313295199"/>
          <w:placeholder>
            <w:docPart w:val="DefaultPlaceholder_-1854013440"/>
          </w:placeholder>
        </w:sdtPr>
        <w:sdtEndPr/>
        <w:sdtContent>
          <w:r w:rsidR="00304304" w:rsidRPr="000E09DC">
            <w:rPr>
              <w:noProof/>
              <w:highlight w:val="yellow"/>
            </w:rPr>
            <w:fldChar w:fldCharType="begin"/>
          </w:r>
          <w:r w:rsidR="005E3E1B">
            <w:rPr>
              <w:noProof/>
              <w:highlight w:val="yellow"/>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IxVDE1OjExOjA2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ZDA0M2U0NDEtYWVhMC00N2RjLTk2ODMtN2IxYjE0NGU5ODk2IiwiVGV4dCI6IigyMDE0KSIsIldBSVZlcnNpb24iOiI2LjUuMC4wIn0=}</w:instrText>
          </w:r>
          <w:r w:rsidR="00304304" w:rsidRPr="000E09DC">
            <w:rPr>
              <w:noProof/>
              <w:highlight w:val="yellow"/>
            </w:rPr>
            <w:fldChar w:fldCharType="separate"/>
          </w:r>
          <w:r w:rsidR="00302D98">
            <w:rPr>
              <w:noProof/>
              <w:highlight w:val="yellow"/>
            </w:rPr>
            <w:t>(2014)</w:t>
          </w:r>
          <w:r w:rsidR="00304304" w:rsidRPr="000E09DC">
            <w:rPr>
              <w:noProof/>
              <w:highlight w:val="yellow"/>
            </w:rPr>
            <w:fldChar w:fldCharType="end"/>
          </w:r>
        </w:sdtContent>
      </w:sdt>
      <w:r w:rsidR="00304304" w:rsidRPr="000E09DC">
        <w:rPr>
          <w:highlight w:val="yellow"/>
        </w:rPr>
        <w:t>)</w:t>
      </w:r>
      <w:r w:rsidR="003B01C8" w:rsidRPr="000E09DC">
        <w:rPr>
          <w:highlight w:val="yellow"/>
        </w:rPr>
        <w:t>.</w:t>
      </w:r>
    </w:p>
    <w:p w14:paraId="2D4707C0" w14:textId="59C147C9"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jFUMTU6MTE6MDY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302D98">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IxVDE1OjExOjA2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302D98">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IxVDE1OjExOjA2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302D98">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yMVQxNToxMTow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302D98">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 xml:space="preserve">are believed </w:t>
      </w:r>
      <w:r w:rsidR="00434F58">
        <w:lastRenderedPageBreak/>
        <w:t>to be crucial for determining the output.</w:t>
      </w:r>
      <w:r>
        <w:t xml:space="preserve"> </w:t>
      </w:r>
      <w:r w:rsidRPr="003B01C8">
        <w:rPr>
          <w:highlight w:val="yellow"/>
        </w:rPr>
        <w:t xml:space="preserve">Figure </w:t>
      </w:r>
      <w:r w:rsidR="000D1B57">
        <w:t xml:space="preserve">3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3E52A4D2"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handed over hidden states and multiplies it </w:t>
      </w:r>
      <w:r w:rsidR="00422B00">
        <w:t>by</w:t>
      </w:r>
      <w:r w:rsidR="00B67415">
        <w:t xml:space="preserve"> its </w:t>
      </w:r>
      <w:proofErr w:type="spellStart"/>
      <w:r w:rsidR="00B67415">
        <w:t>softmax</w:t>
      </w:r>
      <w:r w:rsidR="008C2208">
        <w:t>ed</w:t>
      </w:r>
      <w:proofErr w:type="spellEnd"/>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302D98">
            <w:rPr>
              <w:noProof/>
            </w:rPr>
            <w:t>(Alammar, 2018b)</w:t>
          </w:r>
          <w:r w:rsidR="007D0BE8">
            <w:rPr>
              <w:noProof/>
            </w:rPr>
            <w:fldChar w:fldCharType="end"/>
          </w:r>
        </w:sdtContent>
      </w:sdt>
    </w:p>
    <w:p w14:paraId="4EFF0890" w14:textId="6C652E57" w:rsidR="00873565" w:rsidRDefault="00CA55AA" w:rsidP="00873565">
      <w:pPr>
        <w:pStyle w:val="Folgeabsatz"/>
      </w:pPr>
      <w:r>
        <w:t>A more</w:t>
      </w:r>
      <w:r w:rsidR="00C05894">
        <w:t xml:space="preserve"> recent form of attention </w:t>
      </w:r>
      <w:r>
        <w:t>is</w:t>
      </w:r>
      <w:r w:rsidR="00C05894">
        <w:t xml:space="preserve"> self-attention</w:t>
      </w:r>
      <w:r>
        <w:t xml:space="preserve">. </w:t>
      </w:r>
      <w:r w:rsidR="00073FC9">
        <w:t>Self-attention</w:t>
      </w:r>
      <w:r w:rsidR="003C3D21">
        <w:t xml:space="preserve"> </w:t>
      </w:r>
      <w:r w:rsidR="00FE5AEE">
        <w:t xml:space="preserve">has been proposed in several papers, in which it is also sometimes 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MVQxNToxMTowNi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jFUMTU6MTE6MDY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jFUMTU6MTE6MDY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jFUMTU6MTE6MDY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302D98">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understanding”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p>
    <w:p w14:paraId="28521A6A" w14:textId="57006020" w:rsidR="00F11147" w:rsidRDefault="00F11147" w:rsidP="00873565">
      <w:pPr>
        <w:pStyle w:val="Folgeabsatz"/>
      </w:pPr>
      <w:r>
        <w:t>A deeper insight into the inner workings of self-attention and also multi-head self-attention</w:t>
      </w:r>
      <w:r w:rsidR="0061545A">
        <w:t xml:space="preserve"> </w:t>
      </w:r>
      <w:r w:rsidR="00CA55AA">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3F191A38" w:rsidR="00F626A8" w:rsidRDefault="00F626A8" w:rsidP="00F626A8">
      <w:pPr>
        <w:pStyle w:val="berschrift3"/>
      </w:pPr>
      <w:bookmarkStart w:id="19" w:name="_Toc98674040"/>
      <w:r>
        <w:lastRenderedPageBreak/>
        <w:t>Transformers</w:t>
      </w:r>
      <w:bookmarkEnd w:id="19"/>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91712" cy="4175001"/>
                    </a:xfrm>
                    <a:prstGeom prst="rect">
                      <a:avLst/>
                    </a:prstGeom>
                  </pic:spPr>
                </pic:pic>
              </a:graphicData>
            </a:graphic>
          </wp:inline>
        </w:drawing>
      </w:r>
    </w:p>
    <w:p w14:paraId="410FA864" w14:textId="2776241E" w:rsidR="00F1106A" w:rsidRDefault="00517CE0" w:rsidP="00517CE0">
      <w:pPr>
        <w:pStyle w:val="Beschriftung"/>
      </w:pPr>
      <w:r>
        <w:t xml:space="preserve">Figure </w:t>
      </w:r>
      <w:r>
        <w:fldChar w:fldCharType="begin"/>
      </w:r>
      <w:r>
        <w:instrText xml:space="preserve"> SEQ Figure \* ARABIC </w:instrText>
      </w:r>
      <w:r>
        <w:fldChar w:fldCharType="separate"/>
      </w:r>
      <w:r w:rsidR="00336883">
        <w:rPr>
          <w:noProof/>
        </w:rPr>
        <w:t>11</w:t>
      </w:r>
      <w:r>
        <w:fldChar w:fldCharType="end"/>
      </w:r>
      <w:r>
        <w:t>: Transformer architecture</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MVQxNToxMTowN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302D98">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xVDE1OjExOjA2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302D98">
            <w:rPr>
              <w:noProof/>
            </w:rPr>
            <w:t>(2017, p. 3)</w:t>
          </w:r>
          <w:r w:rsidR="00586F37">
            <w:rPr>
              <w:noProof/>
            </w:rPr>
            <w:fldChar w:fldCharType="end"/>
          </w:r>
        </w:sdtContent>
      </w:sdt>
      <w:r>
        <w:t>)</w:t>
      </w:r>
    </w:p>
    <w:p w14:paraId="2012D2B4" w14:textId="3C953C39"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MVQxNToxMTowN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302D98">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FUMTU6MTE6MDY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302D98">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75E3E">
        <w:t xml:space="preserve">. </w:t>
      </w:r>
    </w:p>
    <w:p w14:paraId="31031B6E" w14:textId="6A5D25A3" w:rsidR="00041112" w:rsidRDefault="00041112" w:rsidP="00041112">
      <w:pPr>
        <w:pStyle w:val="Zwischenberschriftnichtnummeriert"/>
      </w:pPr>
      <w:r>
        <w:t>Architecture</w:t>
      </w:r>
    </w:p>
    <w:p w14:paraId="17E7915C" w14:textId="182A24BE" w:rsidR="00832554" w:rsidRDefault="00566ED4" w:rsidP="00E23841">
      <w:pPr>
        <w:pStyle w:val="Folgeabsatz"/>
        <w:ind w:firstLine="0"/>
        <w:rPr>
          <w:lang w:val="en-US" w:eastAsia="en-US"/>
        </w:rPr>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side</w:t>
      </w:r>
      <w:r w:rsidRPr="00566ED4">
        <w:rPr>
          <w:highlight w:val="yellow"/>
        </w:rPr>
        <w:t xml:space="preserve"> in figure 4</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 xml:space="preserve">connected feed-forward sub-layer. </w:t>
      </w:r>
      <w:r w:rsidR="0057099C" w:rsidRPr="00ED63FA">
        <w:t xml:space="preserve">Apart from an extra multi-head self-attention sub-layer, the </w:t>
      </w:r>
      <w:r w:rsidR="00395124" w:rsidRPr="00ED63FA">
        <w:t xml:space="preserve">decoders are built the same. </w:t>
      </w:r>
      <w:r w:rsidR="00E33136">
        <w:t xml:space="preserve">The additional layer of every decoder each accept </w:t>
      </w:r>
      <w:r w:rsidR="00E33136">
        <w:lastRenderedPageBreak/>
        <w:t xml:space="preserve">the output of the last encoder of the encoder stack and us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xml:space="preserve">, which allow forward and backward passes of </w:t>
      </w:r>
      <w:r w:rsidR="008D2F8E" w:rsidRPr="00E23841">
        <w:t xml:space="preserve">information and are mechanisms to avoid the problem </w:t>
      </w:r>
      <w:r w:rsidR="0047452D">
        <w:t xml:space="preserve">of </w:t>
      </w:r>
      <w:r w:rsidR="008D2F8E" w:rsidRPr="00E23841">
        <w:t>vanishing and exploding gradients</w:t>
      </w:r>
      <w:r w:rsidR="00027432" w:rsidRPr="00E23841">
        <w:t>.</w:t>
      </w:r>
      <w:r w:rsidR="00E23841" w:rsidRPr="00E23841">
        <w:t xml:space="preserve"> </w:t>
      </w:r>
      <w:r w:rsidR="00D81F55">
        <w:t>Layer</w:t>
      </w:r>
      <w:r w:rsidR="00027432" w:rsidRPr="00E23841">
        <w:rPr>
          <w:lang w:val="en-US" w:eastAsia="en-US"/>
        </w:rPr>
        <w:t xml:space="preserve"> normalization, proposed by </w:t>
      </w:r>
      <w:sdt>
        <w:sdtPr>
          <w:rPr>
            <w:lang w:val="en-US" w:eastAsia="en-US"/>
          </w:rPr>
          <w:alias w:val="To edit, see citavi.com/edit"/>
          <w:tag w:val="CitaviPlaceholder#35b51c92-6e25-4815-a356-1d946e7402d9"/>
          <w:id w:val="-392814882"/>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2MDcuMDY0NTB2MSIsIlVyaVN0cmluZyI6Imh0dHBzOi8vYXJ4aXYub3JnL3BkZi8xNjA3LjA2NDUwdjE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JUMTA6MTU6MzEiLCJNb2RpZmllZEJ5IjoiX1Bhc2NoIiwiSWQiOiI5YzA5NGI5YS1kZmViLTRlMmMtODExMC03YTRiOGM3NjdiNzciLCJNb2RpZmllZE9uIjoiMjAyMi0wMy0xMlQxMDoxNTozM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2MDcuMDY0NTB2MSIsIlVyaVN0cmluZyI6Imh0dHA6Ly9hcnhpdi5vcmcvYWJzLzE2MDcuMDY0NTB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yVDEwOjE1OjMxIiwiTW9kaWZpZWRCeSI6Il9QYXNjaCIsIklkIjoiYWVjNjZjN2EtYjBmMi00MzEzLWE2MDEtYWYzYWJlMzhhZjFjIiwiTW9kaWZpZWRPbiI6IjIwMjItMDMtMTJUMTA6MTU6Mz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jA3LjA2NDUwdjEiLCJVcmlTdHJpbmciOiJodHRwOi8vYXJ4aXYub3JnL3BkZi8xNjA3LjA2NDUw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}</w:instrText>
          </w:r>
          <w:r w:rsidR="00027432" w:rsidRPr="00E23841">
            <w:rPr>
              <w:noProof/>
              <w:lang w:val="en-US" w:eastAsia="en-US"/>
            </w:rPr>
            <w:fldChar w:fldCharType="separate"/>
          </w:r>
          <w:r w:rsidR="00302D98">
            <w:rPr>
              <w:noProof/>
              <w:lang w:val="en-US" w:eastAsia="en-US"/>
            </w:rPr>
            <w:t>Ba et al.</w:t>
          </w:r>
          <w:r w:rsidR="00027432" w:rsidRPr="00E23841">
            <w:rPr>
              <w:noProof/>
              <w:lang w:val="en-US" w:eastAsia="en-US"/>
            </w:rPr>
            <w:fldChar w:fldCharType="end"/>
          </w:r>
        </w:sdtContent>
      </w:sdt>
      <w:r w:rsidR="00027432" w:rsidRPr="00E23841">
        <w:rPr>
          <w:lang w:val="en-US" w:eastAsia="en-US"/>
        </w:rPr>
        <w:t xml:space="preserve"> </w:t>
      </w:r>
      <w:sdt>
        <w:sdtPr>
          <w:rPr>
            <w:lang w:val="en-US" w:eastAsia="en-US"/>
          </w:rPr>
          <w:alias w:val="To edit, see citavi.com/edit"/>
          <w:tag w:val="CitaviPlaceholder#5c55f8e9-9e43-468a-95ab-7e316ca68cd4"/>
          <w:id w:val="-308859176"/>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YwNy4wNjQ1MHYxIiwiVXJpU3RyaW5nIjoiaHR0cHM6Ly9hcnhpdi5vcmcvcGRmLzE2MDcuMDY0NTB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lQxMDoxNTozMSIsIk1vZGlmaWVkQnkiOiJfUGFzY2giLCJJZCI6IjljMDk0YjlhLWRmZWItNGUyYy04MTEwLTdhNGI4Yzc2N2I3NyIsIk1vZGlmaWVkT24iOiIyMDIyLTAzLTEyVDEwOjE1OjM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YwNy4wNjQ1MHYxIiwiVXJpU3RyaW5nIjoiaHR0cDovL2FyeGl2Lm9yZy9hYnMvMTYwNy4wNjQ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JUMTA6MTU6MzEiLCJNb2RpZmllZEJ5IjoiX1Bhc2NoIiwiSWQiOiJhZWM2NmM3YS1iMGYyLTQzMTMtYTYwMS1hZjNhYmUzOGFmMWMiLCJNb2RpZmllZE9uIjoiMjAyMi0wMy0xMlQxMDoxN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2MDcuMDY0NTB2MSIsIlVyaVN0cmluZyI6Imh0dHA6Ly9hcnhpdi5vcmcvcGRmLzE2MDcuMDY0NTB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YpIn1dfSwiVGFnIjoiQ2l0YXZpUGxhY2Vob2xkZXIjNWM1NWY4ZTktOWU0My00NjhhLTk1YWItN2UzMTZjYTY4Y2Q0IiwiVGV4dCI6IigyMDE2KSIsIldBSVZlcnNpb24iOiI2LjUuMC4wIn0=}</w:instrText>
          </w:r>
          <w:r w:rsidR="00027432" w:rsidRPr="00E23841">
            <w:rPr>
              <w:noProof/>
              <w:lang w:val="en-US" w:eastAsia="en-US"/>
            </w:rPr>
            <w:fldChar w:fldCharType="separate"/>
          </w:r>
          <w:r w:rsidR="00302D98">
            <w:rPr>
              <w:noProof/>
              <w:lang w:val="en-US" w:eastAsia="en-US"/>
            </w:rPr>
            <w:t>(2016)</w:t>
          </w:r>
          <w:r w:rsidR="00027432" w:rsidRPr="00E23841">
            <w:rPr>
              <w:noProof/>
              <w:lang w:val="en-US" w:eastAsia="en-US"/>
            </w:rPr>
            <w:fldChar w:fldCharType="end"/>
          </w:r>
        </w:sdtContent>
      </w:sdt>
      <w:r w:rsidR="00027432" w:rsidRPr="00E23841">
        <w:rPr>
          <w:lang w:val="en-US" w:eastAsia="en-US"/>
        </w:rPr>
        <w:t xml:space="preserve">, </w:t>
      </w:r>
      <w:r w:rsidR="00E23841" w:rsidRPr="00E23841">
        <w:rPr>
          <w:lang w:val="en-US" w:eastAsia="en-US"/>
        </w:rPr>
        <w:t xml:space="preserve">normalizes each feature of the activations to zero mean and unit variance. This is done to tackle the problem of covariate shift, which refers to the distribution shift of training and test data.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FUMTU6MTE6MDY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302D98">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0E979B73"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MVQxNToxMTowN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302D98">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FUMTU6MTE6MDY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302D98">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N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w:t>
      </w:r>
      <w:proofErr w:type="spellStart"/>
      <w:r w:rsidR="00584E9B">
        <w:t>softmax</w:t>
      </w:r>
      <w:proofErr w:type="spellEnd"/>
      <w:r w:rsidR="00584E9B">
        <w:t xml:space="preserve"> function to get more stable gradients and normalize the score, respectively. </w:t>
      </w:r>
      <w:r w:rsidR="007B4FDE">
        <w:t xml:space="preserve">The resulting </w:t>
      </w:r>
      <w:proofErr w:type="spellStart"/>
      <w:r w:rsidR="00951AAB">
        <w:t>softmax</w:t>
      </w:r>
      <w:proofErr w:type="spellEnd"/>
      <w:r w:rsidR="00951AAB">
        <w:t xml:space="preserve">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w:t>
      </w:r>
      <w:proofErr w:type="spellStart"/>
      <w:r w:rsidR="00184011">
        <w:t>softmax</w:t>
      </w:r>
      <w:proofErr w:type="spellEnd"/>
      <w:r w:rsidR="00184011">
        <w:t xml:space="preserve">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t>
      </w:r>
      <w:r w:rsidR="007E6DD5">
        <w:lastRenderedPageBreak/>
        <w:t xml:space="preserve">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5BA71725"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F60DA" w:rsidRPr="0095315D">
        <w:rPr>
          <w:highlight w:val="yellow"/>
        </w:rPr>
        <w:t>figure 5</w:t>
      </w:r>
      <w:r w:rsidR="00EF60DA">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FUMTU6MTE6MDY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302D98">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drawing>
          <wp:inline distT="0" distB="0" distL="0" distR="0" wp14:anchorId="1F146D55" wp14:editId="442BDF8D">
            <wp:extent cx="4933950" cy="266803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42083" cy="2672433"/>
                    </a:xfrm>
                    <a:prstGeom prst="rect">
                      <a:avLst/>
                    </a:prstGeom>
                  </pic:spPr>
                </pic:pic>
              </a:graphicData>
            </a:graphic>
          </wp:inline>
        </w:drawing>
      </w:r>
    </w:p>
    <w:p w14:paraId="7C2EEE6B" w14:textId="0BB54A95" w:rsidR="000454B1" w:rsidRDefault="00CD0911" w:rsidP="00CD0911">
      <w:pPr>
        <w:pStyle w:val="Beschriftung"/>
      </w:pPr>
      <w:r>
        <w:t xml:space="preserve">Figure </w:t>
      </w:r>
      <w:r>
        <w:fldChar w:fldCharType="begin"/>
      </w:r>
      <w:r>
        <w:instrText xml:space="preserve"> SEQ Figure \* ARABIC </w:instrText>
      </w:r>
      <w:r>
        <w:fldChar w:fldCharType="separate"/>
      </w:r>
      <w:r w:rsidR="00336883">
        <w:rPr>
          <w:noProof/>
        </w:rPr>
        <w:t>12</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MVQxNToxMTowN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302D98">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xVDE1OjExOjA2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302D98">
            <w:rPr>
              <w:noProof/>
            </w:rPr>
            <w:t>(2017, p. 4)</w:t>
          </w:r>
          <w:r w:rsidR="003C13EE">
            <w:rPr>
              <w:noProof/>
            </w:rPr>
            <w:fldChar w:fldCharType="end"/>
          </w:r>
        </w:sdtContent>
      </w:sdt>
      <w:r w:rsidR="003C13EE">
        <w:t>)</w:t>
      </w:r>
    </w:p>
    <w:p w14:paraId="31546690" w14:textId="7445124E"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 xml:space="preserve">different query/key/value weight matrices that were learned during training the network. </w:t>
      </w:r>
      <w:r w:rsidR="005F3CD4">
        <w:t>In case of t</w:t>
      </w:r>
      <w:r w:rsidR="007008D7">
        <w:t xml:space="preserve">he Transformer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MVQxNToxMTowN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302D98">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FUMTU6MTE6MDY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302D98">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thus exceeds the performance of single-head attention. </w:t>
      </w:r>
      <w:r w:rsidR="00CD0911">
        <w:t xml:space="preserve">The general information flow of the multi-head approach compared to a single-head scaled dot-product attention layer is visualized again in </w:t>
      </w:r>
      <w:r w:rsidR="00CD0911" w:rsidRPr="0095315D">
        <w:rPr>
          <w:highlight w:val="yellow"/>
        </w:rPr>
        <w:t>figure 5.</w:t>
      </w:r>
      <w:r w:rsidR="00CD0911">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FUMTU6MTE6MDY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302D98">
            <w:rPr>
              <w:noProof/>
            </w:rPr>
            <w:t>(Alammar, 2018a; Rush, 2018; Vaswani et al., 2017)</w:t>
          </w:r>
          <w:r w:rsidR="006F3819">
            <w:rPr>
              <w:noProof/>
            </w:rPr>
            <w:fldChar w:fldCharType="end"/>
          </w:r>
        </w:sdtContent>
      </w:sdt>
    </w:p>
    <w:p w14:paraId="72ECAACC" w14:textId="3D433363" w:rsidR="00E27BA1" w:rsidRDefault="00E27BA1" w:rsidP="00E27BA1">
      <w:pPr>
        <w:pStyle w:val="berschrift3"/>
      </w:pPr>
      <w:bookmarkStart w:id="20" w:name="_Toc98674041"/>
      <w:r>
        <w:lastRenderedPageBreak/>
        <w:t>Transfer Learning</w:t>
      </w:r>
      <w:bookmarkEnd w:id="20"/>
    </w:p>
    <w:p w14:paraId="2778437B" w14:textId="41305B50" w:rsidR="008024A9" w:rsidRDefault="00AD5D6E" w:rsidP="000D28D5">
      <w:r>
        <w:t xml:space="preserve">Transfer learning is a concept that describes the process of transferring knowledge gained by a model during the training on a source task and domain to a different, but related target task or domain. </w:t>
      </w:r>
      <w:r w:rsidR="008E40D3">
        <w:t xml:space="preserve">Note that in most cases throughout this thesis, knowledge relates to the representations learned by neural network models. </w:t>
      </w:r>
      <w:r w:rsidR="00E37554">
        <w:t xml:space="preserve">Transfer learning is particularly helpful in cases when specific tasks or domains suffer from the problem of data scarcity, and it can also eliminate the need for training a new model from scratch </w:t>
      </w:r>
      <w:r w:rsidR="002F3786">
        <w:t xml:space="preserve">each time </w:t>
      </w:r>
      <w:r w:rsidR="00E37554">
        <w:t xml:space="preserve">a new task or domain is to be </w:t>
      </w:r>
      <w:r w:rsidR="002F3786">
        <w:t xml:space="preserve">solved. </w:t>
      </w:r>
      <w:sdt>
        <w:sdtPr>
          <w:alias w:val="To edit, see citavi.com/edit"/>
          <w:tag w:val="CitaviPlaceholder#497961d0-438b-4243-b5c9-12e76246cab2"/>
          <w:id w:val="2008553288"/>
          <w:placeholder>
            <w:docPart w:val="DefaultPlaceholder_-1854013440"/>
          </w:placeholder>
        </w:sdtPr>
        <w:sdtEndPr/>
        <w:sdtContent>
          <w:r w:rsidR="002F378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BlZjM0LTBhOTktNDhkMC04Y2RjLTc3MjkwZGQzNzU3Yy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QzLCJOdW1iZXJpbmdUeXBlIjowLCJOdW1lcmFsU3lzdGVtIjowLCJPcmlnaW5hbFN0cmluZyI6IjQzIiwiUHJldHR5U3RyaW5nIjoiNDMifSwiTnVtYmVyaW5nVHlwZSI6MCwiTnVtZXJhbFN5c3RlbSI6MCwiT3JpZ2luYWxTdHJpbmciOiI0Mi00MyIsIlN0YXJ0UGFnZSI6eyIkaWQiOiI1IiwiJHR5cGUiOiJTd2lzc0FjYWRlbWljLlBhZ2VOdW1iZXIsIFN3aXNzQWNhZGVtaWMiLCJJc0Z1bGx5TnVtZXJpYyI6dHJ1ZSwiTnVtYmVyIjo0MiwiTnVtYmVyaW5nVHlwZSI6MCwiTnVtZXJhbFN5c3RlbSI6MCwiT3JpZ2luYWxTdHJpbmciOiI0MiIsIlByZXR0eVN0cmluZyI6IjQ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DLigJM0MykifV19LCJUYWciOiJDaXRhdmlQbGFjZWhvbGRlciM0OTc5NjFkMC00MzhiLTQyNDMtYjVjOS0xMmU3NjI0NmNhYjIiLCJUZXh0IjoiKFJ1ZGVyLCAyMDE5LCBwcC7CoDQy4oCTNDMpIiwiV0FJVmVyc2lvbiI6IjYuNS4wLjAifQ==}</w:instrText>
          </w:r>
          <w:r w:rsidR="002F3786">
            <w:rPr>
              <w:noProof/>
            </w:rPr>
            <w:fldChar w:fldCharType="separate"/>
          </w:r>
          <w:r w:rsidR="00302D98">
            <w:rPr>
              <w:noProof/>
            </w:rPr>
            <w:t>(Ruder, 2019, pp. 42–43)</w:t>
          </w:r>
          <w:r w:rsidR="002F3786">
            <w:rPr>
              <w:noProof/>
            </w:rPr>
            <w:fldChar w:fldCharType="end"/>
          </w:r>
        </w:sdtContent>
      </w:sdt>
    </w:p>
    <w:p w14:paraId="04F78327" w14:textId="77777777" w:rsidR="006A1DAF" w:rsidRDefault="006A1DAF" w:rsidP="006A1DAF">
      <w:pPr>
        <w:pStyle w:val="Abbildung"/>
        <w:keepNext/>
      </w:pPr>
      <w:r>
        <w:drawing>
          <wp:inline distT="0" distB="0" distL="0" distR="0" wp14:anchorId="4C7FA476" wp14:editId="089B2A55">
            <wp:extent cx="3571875" cy="2922443"/>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75901" cy="2925737"/>
                    </a:xfrm>
                    <a:prstGeom prst="rect">
                      <a:avLst/>
                    </a:prstGeom>
                  </pic:spPr>
                </pic:pic>
              </a:graphicData>
            </a:graphic>
          </wp:inline>
        </w:drawing>
      </w:r>
    </w:p>
    <w:p w14:paraId="1B920320" w14:textId="171E4F72" w:rsidR="006A1DAF" w:rsidRPr="006A1DAF" w:rsidRDefault="006A1DAF" w:rsidP="006A1DAF">
      <w:pPr>
        <w:pStyle w:val="Beschriftung"/>
      </w:pPr>
      <w:r>
        <w:t xml:space="preserve">Figure </w:t>
      </w:r>
      <w:r>
        <w:fldChar w:fldCharType="begin"/>
      </w:r>
      <w:r>
        <w:instrText xml:space="preserve"> SEQ Figure \* ARABIC </w:instrText>
      </w:r>
      <w:r>
        <w:fldChar w:fldCharType="separate"/>
      </w:r>
      <w:r w:rsidR="00336883">
        <w:rPr>
          <w:noProof/>
        </w:rPr>
        <w:t>13</w:t>
      </w:r>
      <w:r>
        <w:fldChar w:fldCharType="end"/>
      </w:r>
      <w:r>
        <w:t xml:space="preserve">: Transfer learning taxonomy (Taken from </w:t>
      </w:r>
      <w:sdt>
        <w:sdtPr>
          <w:alias w:val="To edit, see citavi.com/edit"/>
          <w:tag w:val="CitaviPlaceholder#4a504cc3-4a3b-44ae-9fbc-b493ec4c0022"/>
          <w:id w:val="9195219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Q1MzFhNTc1LTc1YmYtNGZhNS1hNWRhLWIzM2ViNDU2NDkwNyIsIkVudHJpZXMiOlt7IiRpZCI6IjIiLCIkdHlwZSI6IlN3aXNzQWNhZGVtaWMuQ2l0YXZpLkNpdGF0aW9ucy5Xb3JkUGxhY2Vob2xkZXJFbnRyeSwgU3dpc3NBY2FkZW1pYy5DaXRhdmkiLCJJZCI6IjA4Zjk3ODU0LWFlZTMtNGNlZi1iYWQ3LWZkYTg2MWM1ZmYyMS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M0YTUwNGNjMy00YTNiLTQ0YWUtOWZiYy1iNDkzZWM0YzAwMjIiLCJUZXh0IjoiUGFuIGFuZCBZYW5nIiwiV0FJVmVyc2lvbiI6IjYuNS4wLjAifQ==}</w:instrText>
          </w:r>
          <w:r>
            <w:rPr>
              <w:noProof/>
            </w:rPr>
            <w:fldChar w:fldCharType="separate"/>
          </w:r>
          <w:r w:rsidR="00302D98">
            <w:rPr>
              <w:noProof/>
            </w:rPr>
            <w:t>Pan and Yang</w:t>
          </w:r>
          <w:r>
            <w:rPr>
              <w:noProof/>
            </w:rPr>
            <w:fldChar w:fldCharType="end"/>
          </w:r>
        </w:sdtContent>
      </w:sdt>
      <w:r>
        <w:t xml:space="preserve"> </w:t>
      </w:r>
      <w:sdt>
        <w:sdtPr>
          <w:alias w:val="To edit, see citavi.com/edit"/>
          <w:tag w:val="CitaviPlaceholder#4531a575-75bf-4fa5-a5da-b33eb4564907"/>
          <w:id w:val="43904187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RhNTA0Y2MzLTRhM2ItNDRhZS05ZmJjLWI0OTNlYzRjMDAyMiIsIkVudHJpZXMiOlt7IiRpZCI6IjIiLCIkdHlwZSI6IlN3aXNzQWNhZGVtaWMuQ2l0YXZpLkNpdGF0aW9ucy5Xb3JkUGxhY2Vob2xkZXJFbnRyeSwgU3dpc3NBY2FkZW1pYy5DaXRhdmkiLCJJZCI6Ijc2YTIyMzdjLWY5OTMtNDczZi1hOWJkLTcyOTc1Y2EzNjAwMS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Q1MzFhNTc1LTc1YmYtNGZhNS1hNWRhLWIzM2ViNDU2NDkwNyIsIlRleHQiOiIoMjAxMCkiLCJXQUlWZXJzaW9uIjoiNi41LjAuMCJ9}</w:instrText>
          </w:r>
          <w:r>
            <w:rPr>
              <w:noProof/>
            </w:rPr>
            <w:fldChar w:fldCharType="separate"/>
          </w:r>
          <w:r w:rsidR="00302D98">
            <w:rPr>
              <w:noProof/>
            </w:rPr>
            <w:t>(2010)</w:t>
          </w:r>
          <w:r>
            <w:rPr>
              <w:noProof/>
            </w:rPr>
            <w:fldChar w:fldCharType="end"/>
          </w:r>
        </w:sdtContent>
      </w:sdt>
      <w:r>
        <w:t xml:space="preserve"> in the </w:t>
      </w:r>
      <w:r w:rsidR="00E435D5">
        <w:t>truncated</w:t>
      </w:r>
      <w:r>
        <w:t xml:space="preserve"> version of </w:t>
      </w:r>
      <w:sdt>
        <w:sdtPr>
          <w:alias w:val="To edit, see citavi.com/edit"/>
          <w:tag w:val="CitaviPlaceholder#c56ae3a3-4df0-4a8a-8fd8-c1c5d12368dc"/>
          <w:id w:val="-1538114211"/>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iNzI1YTg4LTY1NmQtNDhmZi1hMTRlLThjZmQ4YjY0OTM4MCIsIkVudHJpZXMiOlt7IiRpZCI6IjIiLCIkdHlwZSI6IlN3aXNzQWNhZGVtaWMuQ2l0YXZpLkNpdGF0aW9ucy5Xb3JkUGxhY2Vob2xkZXJFbnRyeSwgU3dpc3NBY2FkZW1pYy5DaXRhdmkiLCJJZCI6IjQ4NGZmYTY3LTcxMTMtNGI3MC05ZmU3LTdkZTI5NGI3NzE5Z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2M1NmFlM2EzLTRkZjAtNGE4YS04ZmQ4LWMxYzVkMTIzNjhkYyIsIlRleHQiOiJSdWRlciIsIldBSVZlcnNpb24iOiI2LjUuMC4wIn0=}</w:instrText>
          </w:r>
          <w:r>
            <w:rPr>
              <w:noProof/>
            </w:rPr>
            <w:fldChar w:fldCharType="separate"/>
          </w:r>
          <w:r w:rsidR="00302D98">
            <w:rPr>
              <w:noProof/>
            </w:rPr>
            <w:t>Ruder</w:t>
          </w:r>
          <w:r>
            <w:rPr>
              <w:noProof/>
            </w:rPr>
            <w:fldChar w:fldCharType="end"/>
          </w:r>
        </w:sdtContent>
      </w:sdt>
      <w:r>
        <w:t xml:space="preserve"> </w:t>
      </w:r>
      <w:sdt>
        <w:sdtPr>
          <w:alias w:val="To edit, see citavi.com/edit"/>
          <w:tag w:val="CitaviPlaceholder#0b725a88-656d-48ff-a14e-8cfd8b649380"/>
          <w:id w:val="279612384"/>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1NmFlM2EzLTRkZjAtNGE4YS04ZmQ4LWMxYzVkMTIzNjhkYyIsIkVudHJpZXMiOlt7IiRpZCI6IjIiLCIkdHlwZSI6IlN3aXNzQWNhZGVtaWMuQ2l0YXZpLkNpdGF0aW9ucy5Xb3JkUGxhY2Vob2xkZXJFbnRyeSwgU3dpc3NBY2FkZW1pYy5DaXRhdmkiLCJJZCI6IjQ5ODcxMTUxLTExYTEtNGM3Ny04YjJhLTMyOTlkN2NmNDBkMy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MwYjcyNWE4OC02NTZkLTQ4ZmYtYTE0ZS04Y2ZkOGI2NDkzODAiLCJUZXh0IjoiKDIwMTkpIiwiV0FJVmVyc2lvbiI6IjYuNS4wLjAifQ==}</w:instrText>
          </w:r>
          <w:r>
            <w:rPr>
              <w:noProof/>
            </w:rPr>
            <w:fldChar w:fldCharType="separate"/>
          </w:r>
          <w:r w:rsidR="00302D98">
            <w:rPr>
              <w:noProof/>
            </w:rPr>
            <w:t>(2019)</w:t>
          </w:r>
          <w:r>
            <w:rPr>
              <w:noProof/>
            </w:rPr>
            <w:fldChar w:fldCharType="end"/>
          </w:r>
        </w:sdtContent>
      </w:sdt>
      <w:r>
        <w:t>)</w:t>
      </w:r>
    </w:p>
    <w:p w14:paraId="5E4A839B" w14:textId="08D5A9F6" w:rsidR="00454795" w:rsidRDefault="00C94CE5" w:rsidP="002F3786">
      <w:pPr>
        <w:pStyle w:val="Folgeabsatz"/>
        <w:ind w:firstLine="0"/>
      </w:pPr>
      <w:r>
        <w:t xml:space="preserve">In the work of </w:t>
      </w:r>
      <w:sdt>
        <w:sdtPr>
          <w:alias w:val="To edit, see citavi.com/edit"/>
          <w:tag w:val="CitaviPlaceholder#f3efa88f-2b5c-4ee3-a593-80f025fd997a"/>
          <w:id w:val="146978740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1MjFlY2RkLTc1Y2QtNGIwYS1hNWYwLTRkMjE1ZDE0YzdmOCIsIkVudHJpZXMiOlt7IiRpZCI6IjIiLCIkdHlwZSI6IlN3aXNzQWNhZGVtaWMuQ2l0YXZpLkNpdGF0aW9ucy5Xb3JkUGxhY2Vob2xkZXJFbnRyeSwgU3dpc3NBY2FkZW1pYy5DaXRhdmkiLCJJZCI6ImI4ZDY2NWM2LThmMjYtNDQ4NS04NDRjLThmZDRlY2E0MzgyZC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NmM2VmYTg4Zi0yYjVjLTRlZTMtYTU5My04MGYwMjVmZDk5N2EiLCJUZXh0IjoiUGFuIGFuZCBZYW5nIiwiV0FJVmVyc2lvbiI6IjYuNS4wLjAifQ==}</w:instrText>
          </w:r>
          <w:r>
            <w:rPr>
              <w:noProof/>
            </w:rPr>
            <w:fldChar w:fldCharType="separate"/>
          </w:r>
          <w:r w:rsidR="00302D98">
            <w:rPr>
              <w:noProof/>
            </w:rPr>
            <w:t>Pan and Yang</w:t>
          </w:r>
          <w:r>
            <w:rPr>
              <w:noProof/>
            </w:rPr>
            <w:fldChar w:fldCharType="end"/>
          </w:r>
        </w:sdtContent>
      </w:sdt>
      <w:r>
        <w:t xml:space="preserve"> </w:t>
      </w:r>
      <w:sdt>
        <w:sdtPr>
          <w:alias w:val="To edit, see citavi.com/edit"/>
          <w:tag w:val="CitaviPlaceholder#f521ecdd-75cd-4b0a-a5f0-4d215d14c7f8"/>
          <w:id w:val="-133468168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zZWZhODhmLTJiNWMtNGVlMy1hNTkzLTgwZjAyNWZkOTk3YSIsIkVudHJpZXMiOlt7IiRpZCI6IjIiLCIkdHlwZSI6IlN3aXNzQWNhZGVtaWMuQ2l0YXZpLkNpdGF0aW9ucy5Xb3JkUGxhY2Vob2xkZXJFbnRyeSwgU3dpc3NBY2FkZW1pYy5DaXRhdmkiLCJJZCI6ImQwNDkwYTEzLWRjYTgtNDM1Mi1iNTFlLWZiZTUxZWVhYWU1ZC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Y1MjFlY2RkLTc1Y2QtNGIwYS1hNWYwLTRkMjE1ZDE0YzdmOCIsIlRleHQiOiIoMjAxMCkiLCJXQUlWZXJzaW9uIjoiNi41LjAuMCJ9}</w:instrText>
          </w:r>
          <w:r>
            <w:rPr>
              <w:noProof/>
            </w:rPr>
            <w:fldChar w:fldCharType="separate"/>
          </w:r>
          <w:r w:rsidR="00302D98">
            <w:rPr>
              <w:noProof/>
            </w:rPr>
            <w:t>(2010)</w:t>
          </w:r>
          <w:r>
            <w:rPr>
              <w:noProof/>
            </w:rPr>
            <w:fldChar w:fldCharType="end"/>
          </w:r>
        </w:sdtContent>
      </w:sdt>
      <w:r>
        <w:t xml:space="preserve">, different setting for such knowledge transfer are identified and categorized. Their proposed taxonomy is adopted in this thesis and is shown in a simplified version in </w:t>
      </w:r>
      <w:r w:rsidRPr="000E2BFD">
        <w:rPr>
          <w:highlight w:val="yellow"/>
        </w:rPr>
        <w:t>figure 12</w:t>
      </w:r>
      <w:r>
        <w:t xml:space="preserve">. </w:t>
      </w:r>
      <w:r w:rsidR="006B1D68">
        <w:t xml:space="preserve">In the following, </w:t>
      </w:r>
      <w:r w:rsidR="000E2BFD">
        <w:t xml:space="preserve">the two transfer learning scenarios relevant to this thesis are explained, namely </w:t>
      </w:r>
      <w:r w:rsidR="000E2BFD" w:rsidRPr="000E2BFD">
        <w:rPr>
          <w:i/>
          <w:iCs/>
        </w:rPr>
        <w:t>sequential transfer learning</w:t>
      </w:r>
      <w:r w:rsidR="000E2BFD">
        <w:t xml:space="preserve"> and </w:t>
      </w:r>
      <w:r w:rsidR="000E2BFD" w:rsidRPr="000E2BFD">
        <w:rPr>
          <w:i/>
          <w:iCs/>
        </w:rPr>
        <w:t>domain adaption</w:t>
      </w:r>
      <w:r w:rsidR="000E2BFD">
        <w:t xml:space="preserve">.  </w:t>
      </w:r>
    </w:p>
    <w:p w14:paraId="2B9869E3" w14:textId="6482D9EE" w:rsidR="002F3786" w:rsidRDefault="002F3786" w:rsidP="002F3786">
      <w:pPr>
        <w:pStyle w:val="Zwischenberschriftnichtnummeriert"/>
      </w:pPr>
      <w:r>
        <w:t>Sequential transfer learning</w:t>
      </w:r>
    </w:p>
    <w:p w14:paraId="550B926C" w14:textId="3B437E47" w:rsidR="00DE1DB7" w:rsidRDefault="00DE1DB7" w:rsidP="00DE1DB7">
      <w:r>
        <w:t xml:space="preserve">The setting of sequential transfer learning occurs when the source task differs from the target task and the aim is to transfer the knowledge of a model that was trained on the source task to the target task in order to improve its performance. Note that the tasks in this setting are learned sequential, otherwise there would be talk of multi-task learning. </w:t>
      </w:r>
      <w:r>
        <w:lastRenderedPageBreak/>
        <w:t xml:space="preserve">Sequential transfer learning can be useful in several situations, </w:t>
      </w:r>
      <w:r w:rsidR="009E1EC8">
        <w:t xml:space="preserve">e. g. if there is a lot of data available for the source task but only little for the target task, or if adaption to many different tasks is necessary. Generally speaking, this kind of transfer learning consists of two phases, </w:t>
      </w:r>
      <w:r w:rsidR="0035405F">
        <w:t xml:space="preserve">i.e., </w:t>
      </w:r>
      <w:r w:rsidR="009E1EC8">
        <w:t>pretraining and adaption</w:t>
      </w:r>
      <w:r w:rsidR="00044DE5">
        <w:t xml:space="preserve">. </w:t>
      </w:r>
      <w:sdt>
        <w:sdtPr>
          <w:alias w:val="To edit, see citavi.com/edit"/>
          <w:tag w:val="CitaviPlaceholder#f4dff36f-b7d3-4191-a1dc-307703d6a3ed"/>
          <w:id w:val="-655691378"/>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I3Y2Q0LTg1OGQtNDI3ZS05NDUxLWY3NTY4YTY5ZDNiMi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0LCJOdW1iZXJpbmdUeXBlIjowLCJOdW1lcmFsU3lzdGVtIjowLCJPcmlnaW5hbFN0cmluZyI6IjY0IiwiUHJldHR5U3RyaW5nIjoiNjQifSwiTnVtYmVyaW5nVHlwZSI6MCwiTnVtZXJhbFN5c3RlbSI6MCwiT3JpZ2luYWxTdHJpbmciOiI2My02NCIsIlN0YXJ0UGFnZSI6eyIkaWQiOiI1IiwiJHR5cGUiOiJTd2lzc0FjYWRlbWljLlBhZ2VOdW1iZXIsIFN3aXNzQWNhZGVtaWMiLCJJc0Z1bGx5TnVtZXJpYyI6dHJ1ZSwiTnVtYmVyIjo2MywiTnVtYmVyaW5nVHlwZSI6MCwiTnVtZXJhbFN5c3RlbSI6MCwiT3JpZ2luYWxTdHJpbmciOiI2MyIsIlByZXR0eVN0cmluZyI6IjY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PigJM2NCkifV19LCJUYWciOiJDaXRhdmlQbGFjZWhvbGRlciNmNGRmZjM2Zi1iN2QzLTQxOTEtYTFkYy0zMDc3MDNkNmEzZWQiLCJUZXh0IjoiKFJ1ZGVyLCAyMDE5LCBwcC7CoDYz4oCTNjQpIiwiV0FJVmVyc2lvbiI6IjYuNS4wLjAifQ==}</w:instrText>
          </w:r>
          <w:r w:rsidR="008E2353">
            <w:rPr>
              <w:noProof/>
            </w:rPr>
            <w:fldChar w:fldCharType="separate"/>
          </w:r>
          <w:r w:rsidR="00302D98">
            <w:rPr>
              <w:noProof/>
            </w:rPr>
            <w:t>(Ruder, 2019, pp. 63–64)</w:t>
          </w:r>
          <w:r w:rsidR="008E2353">
            <w:rPr>
              <w:noProof/>
            </w:rPr>
            <w:fldChar w:fldCharType="end"/>
          </w:r>
        </w:sdtContent>
      </w:sdt>
    </w:p>
    <w:p w14:paraId="145843F7" w14:textId="3B7BE020" w:rsidR="008C3DC4" w:rsidRDefault="0035405F" w:rsidP="008C3DC4">
      <w:pPr>
        <w:pStyle w:val="Folgeabsatz"/>
      </w:pPr>
      <w:r>
        <w:t xml:space="preserve">During the pretraining step, the model is trained on the source task, which is typically selected in a way that representations can be learned that are helpful for a broad range of different tasks. A sufficiently large amount of data should also be available for the source task so that the model can learn solid representations. This makes pretraining comparatively expensive, but it generally only has to be done once. </w:t>
      </w:r>
      <w:sdt>
        <w:sdtPr>
          <w:alias w:val="To edit, see citavi.com/edit"/>
          <w:tag w:val="CitaviPlaceholder#9dae6cd1-2e26-4e41-a50f-a945ffe9d6a1"/>
          <w:id w:val="-624388456"/>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QwNTI4LTU4YzktNGFlMi1hZTQxLWIzNjFmNjUxZTI4MC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2LCJOdW1iZXJpbmdUeXBlIjowLCJOdW1lcmFsU3lzdGVtIjowLCJPcmlnaW5hbFN0cmluZyI6IjY2IiwiUHJldHR5U3RyaW5nIjoiNjYifSwiTnVtYmVyaW5nVHlwZSI6MCwiTnVtZXJhbFN5c3RlbSI6MCwiT3JpZ2luYWxTdHJpbmciOiI2NS02NiIsIlN0YXJ0UGFnZSI6eyIkaWQiOiI1IiwiJHR5cGUiOiJTd2lzc0FjYWRlbWljLlBhZ2VOdW1iZXIsIFN3aXNzQWNhZGVtaWMiLCJJc0Z1bGx5TnVtZXJpYyI6dHJ1ZSwiTnVtYmVyIjo2NSwiTnVtYmVyaW5nVHlwZSI6MCwiTnVtZXJhbFN5c3RlbSI6MCwiT3JpZ2luYWxTdHJpbmciOiI2NSIsIlByZXR0eVN0cmluZyI6IjY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XigJM2NikifV19LCJUYWciOiJDaXRhdmlQbGFjZWhvbGRlciM5ZGFlNmNkMS0yZTI2LTRlNDEtYTUwZi1hOTQ1ZmZlOWQ2YTEiLCJUZXh0IjoiKFJ1ZGVyLCAyMDE5LCBwcC7CoDY14oCTNjYpIiwiV0FJVmVyc2lvbiI6IjYuNS4wLjAifQ==}</w:instrText>
          </w:r>
          <w:r w:rsidR="008E2353">
            <w:rPr>
              <w:noProof/>
            </w:rPr>
            <w:fldChar w:fldCharType="separate"/>
          </w:r>
          <w:r w:rsidR="00302D98">
            <w:rPr>
              <w:noProof/>
            </w:rPr>
            <w:t>(Ruder, 2019, pp. 65–66)</w:t>
          </w:r>
          <w:r w:rsidR="008E2353">
            <w:rPr>
              <w:noProof/>
            </w:rPr>
            <w:fldChar w:fldCharType="end"/>
          </w:r>
        </w:sdtContent>
      </w:sdt>
    </w:p>
    <w:p w14:paraId="6D23F47C" w14:textId="78C75F11" w:rsidR="008E2353" w:rsidRDefault="008E2353" w:rsidP="008C3DC4">
      <w:pPr>
        <w:pStyle w:val="Folgeabsatz"/>
      </w:pPr>
      <w:r>
        <w:t xml:space="preserve">The adaption phase includes the transfer of the knowledge that the model gained during pretraining to the target task. Compared to pretraining, this process is usually less expensive. In order to adapt the pretrained model to another task, </w:t>
      </w:r>
      <w:r w:rsidR="00161D22">
        <w:t xml:space="preserve">either </w:t>
      </w:r>
      <w:r>
        <w:t xml:space="preserve">feature extraction or finetuning </w:t>
      </w:r>
      <w:r w:rsidR="00161D22">
        <w:t xml:space="preserve">can be used. </w:t>
      </w:r>
      <w:r w:rsidR="00165522">
        <w:t xml:space="preserve">With feature extraction, the learned representations are fed into a separate model as additional features. With finetuning, on the other hand, the pretrained model with its learned representations and parameters is used as a starting point and then updated through training on the target task. </w:t>
      </w:r>
      <w:r w:rsidR="00BD1BDD">
        <w:t>Thus,</w:t>
      </w:r>
      <w:r w:rsidR="00165522">
        <w:t xml:space="preserve"> finetuning trains the pretrained model directly on the data of the target task and no separate model is required. </w:t>
      </w:r>
      <w:sdt>
        <w:sdtPr>
          <w:alias w:val="To edit, see citavi.com/edit"/>
          <w:tag w:val="CitaviPlaceholder#050b2506-44fa-4bb5-afb7-8a342a0fd2a9"/>
          <w:id w:val="-751811730"/>
          <w:placeholder>
            <w:docPart w:val="DefaultPlaceholder_-1854013440"/>
          </w:placeholder>
        </w:sdtPr>
        <w:sdtEndPr/>
        <w:sdtContent>
          <w:r w:rsidR="00E3018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mEzZjFhLWFmYTAtNDBlOC1iMzk5LWI0YzI2MzQyOWM0M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ciLCJTdGFydFBhZ2UiOnsiJGlkIjoiNSIsIiR0eXBlIjoiU3dpc3NBY2FkZW1pYy5QYWdlTnVtYmVyLCBTd2lzc0FjYWRlbWljIiwiSXNGdWxseU51bWVyaWMiOnRydWUsIk51bWJlciI6NzcsIk51bWJlcmluZ1R5cGUiOjAsIk51bWVyYWxTeXN0ZW0iOjAsIk9yaWdpbmFsU3RyaW5nIjoiNzciLCJQcmV0dHlTdHJpbmciOiI3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zcpIn1dfSwiVGFnIjoiQ2l0YXZpUGxhY2Vob2xkZXIjMDUwYjI1MDYtNDRmYS00YmI1LWFmYjctOGEzNDJhMGZkMmE5IiwiVGV4dCI6IihSdWRlciwgMjAxOSwgcC7CoDc3KSIsIldBSVZlcnNpb24iOiI2LjUuMC4wIn0=}</w:instrText>
          </w:r>
          <w:r w:rsidR="00E3018E">
            <w:rPr>
              <w:noProof/>
            </w:rPr>
            <w:fldChar w:fldCharType="separate"/>
          </w:r>
          <w:r w:rsidR="00302D98">
            <w:rPr>
              <w:noProof/>
            </w:rPr>
            <w:t>(Ruder, 2019, p. 77)</w:t>
          </w:r>
          <w:r w:rsidR="00E3018E">
            <w:rPr>
              <w:noProof/>
            </w:rPr>
            <w:fldChar w:fldCharType="end"/>
          </w:r>
        </w:sdtContent>
      </w:sdt>
    </w:p>
    <w:p w14:paraId="517CF0EE" w14:textId="3F697C81" w:rsidR="00960014" w:rsidRDefault="00960014" w:rsidP="00960014">
      <w:pPr>
        <w:pStyle w:val="Zwischenberschriftnichtnummeriert"/>
      </w:pPr>
      <w:r>
        <w:t>Domain Adaptation</w:t>
      </w:r>
    </w:p>
    <w:p w14:paraId="5092E907" w14:textId="58AD5934" w:rsidR="00F03AD4" w:rsidRDefault="00651704" w:rsidP="008F1EA1">
      <w:r>
        <w:t xml:space="preserve">Often the distribution of the data seen during training </w:t>
      </w:r>
      <w:r w:rsidR="00F36A39">
        <w:t xml:space="preserve">differs from </w:t>
      </w:r>
      <w:r>
        <w:t xml:space="preserve">the distribution of the data </w:t>
      </w:r>
      <w:r w:rsidR="00F36A39">
        <w:t xml:space="preserve">to which </w:t>
      </w:r>
      <w:r>
        <w:t xml:space="preserve">the model </w:t>
      </w:r>
      <w:r w:rsidR="00F36A39">
        <w:t xml:space="preserve">is applied. In this case, domain adaption is appropriate. </w:t>
      </w:r>
      <w:r w:rsidR="00D77DB3">
        <w:t xml:space="preserve">Domain adaption </w:t>
      </w:r>
      <w:r w:rsidR="008F1EA1">
        <w:t xml:space="preserve">aims to learn better representations for a specific target domain, unlike sequential transfer learning, which tends to aim to learn more general useful representations. Furthermore, domain adaption assumes both, the source, and the target domain, to draw their features from the same feature space, e.g., that both </w:t>
      </w:r>
      <w:r w:rsidR="00607712">
        <w:t>domains</w:t>
      </w:r>
      <w:r w:rsidR="008F1EA1">
        <w:t xml:space="preserve"> consist of text of the same language.</w:t>
      </w:r>
      <w:r w:rsidR="00BB2FB3">
        <w:t xml:space="preserve"> </w:t>
      </w:r>
      <w:sdt>
        <w:sdtPr>
          <w:alias w:val="To edit, see citavi.com/edit"/>
          <w:tag w:val="CitaviPlaceholder#5807fa0d-7ef0-4a92-b872-f3a4313a2499"/>
          <w:id w:val="1208455919"/>
          <w:placeholder>
            <w:docPart w:val="DefaultPlaceholder_-1854013440"/>
          </w:placeholder>
        </w:sdtPr>
        <w:sdtEndPr/>
        <w:sdtContent>
          <w:r w:rsidR="00BB2FB3">
            <w:rPr>
              <w:noProof/>
            </w:rPr>
            <w:fldChar w:fldCharType="begin"/>
          </w:r>
          <w:r w:rsidR="00BB2FB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GIzYzFlLWVkMjEtNGYwYy04ODM1LWNhYjUzMjBkZmM4MC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YiLCJTdGFydFBhZ2UiOnsiJGlkIjoiNSIsIiR0eXBlIjoiU3dpc3NBY2FkZW1pYy5QYWdlTnVtYmVyLCBTd2lzc0FjYWRlbWljIiwiSXNGdWxseU51bWVyaWMiOnRydWUsIk51bWJlciI6ODYsIk51bWJlcmluZ1R5cGUiOjAsIk51bWVyYWxTeXN0ZW0iOjAsIk9yaWdpbmFsU3RyaW5nIjoiODYiLCJQcmV0dHlTdHJpbmciOiI4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ODYpIn1dfSwiVGFnIjoiQ2l0YXZpUGxhY2Vob2xkZXIjNTgwN2ZhMGQtN2VmMC00YTkyLWI4NzItZjNhNDMxM2EyNDk5IiwiVGV4dCI6IihSdWRlciwgMjAxOSwgcC7CoDg2KSIsIldBSVZlcnNpb24iOiI2LjUuMC4wIn0=}</w:instrText>
          </w:r>
          <w:r w:rsidR="00BB2FB3">
            <w:rPr>
              <w:noProof/>
            </w:rPr>
            <w:fldChar w:fldCharType="separate"/>
          </w:r>
          <w:r w:rsidR="00302D98">
            <w:rPr>
              <w:noProof/>
            </w:rPr>
            <w:t>(Ruder, 2019, p. 86)</w:t>
          </w:r>
          <w:r w:rsidR="00BB2FB3">
            <w:rPr>
              <w:noProof/>
            </w:rPr>
            <w:fldChar w:fldCharType="end"/>
          </w:r>
        </w:sdtContent>
      </w:sdt>
    </w:p>
    <w:p w14:paraId="7CEFC3D8" w14:textId="615FE810" w:rsidR="002036E4" w:rsidRDefault="002036E4" w:rsidP="002036E4">
      <w:pPr>
        <w:pStyle w:val="Zwischenberschriftnichtnummeriert"/>
      </w:pPr>
      <w:proofErr w:type="spellStart"/>
      <w:r>
        <w:t>ULMFiT</w:t>
      </w:r>
      <w:proofErr w:type="spellEnd"/>
    </w:p>
    <w:p w14:paraId="1A92F809" w14:textId="1EC2FB7F" w:rsidR="002036E4" w:rsidRPr="002036E4" w:rsidRDefault="002036E4" w:rsidP="002036E4">
      <w:r>
        <w:t xml:space="preserve">A major step </w:t>
      </w:r>
      <w:r w:rsidR="00B85BAC">
        <w:t>towards efficient transfer learning in natural language processing was the publication of Universal Language Model Fine-Tuning (</w:t>
      </w:r>
      <w:proofErr w:type="spellStart"/>
      <w:r w:rsidR="00B85BAC">
        <w:t>ULMFiT</w:t>
      </w:r>
      <w:proofErr w:type="spellEnd"/>
      <w:r w:rsidR="00B85BAC">
        <w:t xml:space="preserve">) by </w:t>
      </w:r>
      <w:sdt>
        <w:sdtPr>
          <w:alias w:val="To edit, see citavi.com/edit"/>
          <w:tag w:val="CitaviPlaceholder#931fb873-c0cd-414f-8e3d-52f642e036ee"/>
          <w:id w:val="29542524"/>
          <w:placeholder>
            <w:docPart w:val="DefaultPlaceholder_-1854013440"/>
          </w:placeholder>
        </w:sdtPr>
        <w:sdtEndPr/>
        <w:sdtContent>
          <w:r>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2FyeGl2Lm9yZy9hYnMvMTgwMS4wNjE0NnY1IiwiVXJpU3RyaW5nIjoiaHR0cDovL2FyeGl2Lm9yZy9hYnMvMTgwMS4wNjE0NnY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IxVDE1OjExOjA2IiwiUHJvamVjdCI6eyIkcmVmIjoiNSJ9fSwiVXNlTnVtYmVyaW5nVHlwZU9mUGFyZW50RG9jdW1lbnQiOmZhbHNlfV0sIkZvcm1hdHRlZFRleHQiOnsiJGlkIjoiMTYiLCJDb3VudCI6MSwiVGV4dFVuaXRzIjpbeyIkaWQiOiIxNyIsIkZvbnRTdHlsZSI6eyIkaWQiOiIxOCIsIk5ldXRyYWwiOnRydWV9LCJSZWFkaW5nT3JkZXIiOjEsIlRleHQiOiJIb3dhcmQgYW5kIFJ1ZGVyIn1dfSwiVGFnIjoiQ2l0YXZpUGxhY2Vob2xkZXIjOTMxZmI4NzMtYzBjZC00MTRmLThlM2QtNTJmNjQyZTAzNmVlIiwiVGV4dCI6Ikhvd2FyZCBhbmQgUnVkZXIiLCJXQUlWZXJzaW9uIjoiNi41LjAuMCJ9}</w:instrText>
          </w:r>
          <w:r>
            <w:rPr>
              <w:noProof/>
            </w:rPr>
            <w:fldChar w:fldCharType="separate"/>
          </w:r>
          <w:r w:rsidR="00302D98">
            <w:rPr>
              <w:noProof/>
            </w:rPr>
            <w:t>Howard and Ruder</w:t>
          </w:r>
          <w:r>
            <w:rPr>
              <w:noProof/>
            </w:rPr>
            <w:fldChar w:fldCharType="end"/>
          </w:r>
        </w:sdtContent>
      </w:sdt>
      <w:r>
        <w:t xml:space="preserve"> </w:t>
      </w:r>
      <w:sdt>
        <w:sdtPr>
          <w:alias w:val="To edit, see citavi.com/edit"/>
          <w:tag w:val="CitaviPlaceholder#d8bea461-0b89-4d40-9eb1-7ac834047e65"/>
          <w:id w:val="-1537730746"/>
          <w:placeholder>
            <w:docPart w:val="DefaultPlaceholder_-1854013440"/>
          </w:placeholder>
        </w:sdtPr>
        <w:sdtEndPr/>
        <w:sdtContent>
          <w:r>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cmVmIjoiNSJ9fV0sIkNpdGF0aW9uS2V5VXBkYXRlVHlwZSI6MCwiQ29sbGFib3JhdG9ycyI6W10sIkRhdGUiOiIxOC4wMS4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YWJzLzE4MDEuMDYxNDZ2NSIsIlVyaVN0cmluZyI6Imh0dHA6Ly9hcnhpdi5vcmcvYWJzLzE4MDEuMDYxNDZ2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dUMTA6MjU6MTciLCJNb2RpZmllZEJ5IjoiX1Bhc2NoIiwiSWQiOiI4MjlhODVmMi1kZGNlLTQwMmUtOTZhNS0zZTMwNTgwZGJjYTYiLCJNb2RpZmllZE9uIjoiMjAyMi0wMS0yN1QxMDoyNTox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4MDEuMDYxNDZ2NSIsIlVyaVN0cmluZyI6Imh0dHBzOi8vYXJ4aXYub3JnL3BkZi8xODAxLjA2MTQ2djU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jdUMTA6MjU6MTciLCJNb2RpZmllZEJ5IjoiX1Bhc2NoIiwiSWQiOiI3NmVjMTRhOS0zMTk4LTQ0MTctYTczZi0yYTUwMTMxY2YzN2QiLCJNb2RpZmllZE9uIjoiMjAyMi0wMS0yN1QxMDoyNTox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YxNDZ2NSIsIlVyaVN0cmluZyI6Imh0dHA6Ly9hcnhpdi5vcmcvcGRmLzE4MDEuMDYxNDZ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4KSJ9XX0sIlRhZyI6IkNpdGF2aVBsYWNlaG9sZGVyI2Q4YmVhNDYxLTBiODktNGQ0MC05ZWIxLTdhYzgzNDA0N2U2NSIsIlRleHQiOiIoMjAxOCkiLCJXQUlWZXJzaW9uIjoiNi41LjAuMCJ9}</w:instrText>
          </w:r>
          <w:r>
            <w:rPr>
              <w:noProof/>
            </w:rPr>
            <w:fldChar w:fldCharType="separate"/>
          </w:r>
          <w:r w:rsidR="00302D98">
            <w:rPr>
              <w:noProof/>
            </w:rPr>
            <w:t>(2018)</w:t>
          </w:r>
          <w:r>
            <w:rPr>
              <w:noProof/>
            </w:rPr>
            <w:fldChar w:fldCharType="end"/>
          </w:r>
        </w:sdtContent>
      </w:sdt>
      <w:r>
        <w:t xml:space="preserve">. </w:t>
      </w:r>
      <w:r w:rsidR="00B85BAC">
        <w:t xml:space="preserve">With </w:t>
      </w:r>
      <w:proofErr w:type="spellStart"/>
      <w:r w:rsidR="00B85BAC">
        <w:t>ULMFiT</w:t>
      </w:r>
      <w:proofErr w:type="spellEnd"/>
      <w:r w:rsidR="00B85BAC">
        <w:t xml:space="preserve"> they proposed the concept of pretrained language models. </w:t>
      </w:r>
      <w:r w:rsidR="00A1307E">
        <w:t xml:space="preserve">Their </w:t>
      </w:r>
      <w:r w:rsidR="00A1307E">
        <w:lastRenderedPageBreak/>
        <w:t>method is based on the sequential transfer learning approach. First, they train a general domain language model on a large text corpus, which is based on a variant of LSTM (</w:t>
      </w:r>
      <w:r w:rsidR="00A1307E" w:rsidRPr="00A1307E">
        <w:rPr>
          <w:highlight w:val="yellow"/>
        </w:rPr>
        <w:t>see section …).</w:t>
      </w:r>
      <w:r w:rsidR="00A1307E">
        <w:t xml:space="preserve"> The pretrained model can then be finetuned for any classification task</w:t>
      </w:r>
      <w:r w:rsidR="00C54A0C">
        <w:t>, without the need for custom feature engineering or additional in-domain documents or labels</w:t>
      </w:r>
      <w:r w:rsidR="00A1307E">
        <w:t xml:space="preserve">. In their work, the </w:t>
      </w:r>
      <w:r w:rsidR="00C54A0C">
        <w:t>researchers</w:t>
      </w:r>
      <w:r w:rsidR="00A1307E">
        <w:t xml:space="preserve"> managed that their finetuned model, finetuned on only 100 examples, achieved the same </w:t>
      </w:r>
      <w:r w:rsidR="00330713">
        <w:t>performance</w:t>
      </w:r>
      <w:r w:rsidR="00A1307E">
        <w:t xml:space="preserve"> as a model that was trained from scratch on </w:t>
      </w:r>
      <w:r w:rsidR="00330713">
        <w:t>100</w:t>
      </w:r>
      <m:oMath>
        <m:r>
          <w:rPr>
            <w:rFonts w:ascii="Cambria Math" w:hAnsi="Cambria Math"/>
          </w:rPr>
          <m:t>×</m:t>
        </m:r>
      </m:oMath>
      <w:r w:rsidR="00330713">
        <w:t xml:space="preserve"> the number</w:t>
      </w:r>
      <w:r w:rsidR="00A1307E">
        <w:t xml:space="preserve"> </w:t>
      </w:r>
      <w:r w:rsidR="00330713">
        <w:t xml:space="preserve">of </w:t>
      </w:r>
      <w:r w:rsidR="00A1307E">
        <w:t>examples</w:t>
      </w:r>
      <w:r w:rsidR="00330713">
        <w:t>.</w:t>
      </w:r>
    </w:p>
    <w:p w14:paraId="7B03903C" w14:textId="6D64EEB6" w:rsidR="003F26A7" w:rsidRDefault="006028AD" w:rsidP="003F26A7">
      <w:pPr>
        <w:pStyle w:val="berschrift2"/>
      </w:pPr>
      <w:bookmarkStart w:id="21" w:name="_Toc98674042"/>
      <w:r>
        <w:t>BERT</w:t>
      </w:r>
      <w:bookmarkEnd w:id="21"/>
    </w:p>
    <w:p w14:paraId="5426A4CB" w14:textId="52C15B08" w:rsidR="003F26A7" w:rsidRPr="003F26A7" w:rsidRDefault="00626C6F" w:rsidP="003F26A7">
      <w:r>
        <w:t xml:space="preserve">With the publication of </w:t>
      </w:r>
      <w:r w:rsidR="003F26A7" w:rsidRPr="00626C6F">
        <w:rPr>
          <w:i/>
          <w:iCs/>
        </w:rPr>
        <w:t>Bidirectional Encoder Representations from Transformers (BERT)</w:t>
      </w:r>
      <w:r w:rsidR="003F26A7">
        <w:t xml:space="preserve"> </w:t>
      </w:r>
      <w:r>
        <w:t xml:space="preserve">by the Google AI team </w:t>
      </w:r>
      <w:sdt>
        <w:sdtPr>
          <w:alias w:val="To edit, see citavi.com/edit"/>
          <w:tag w:val="CitaviPlaceholder#ed6c4676-81b3-4d6c-b437-d16a4bca2265"/>
          <w:id w:val="-106256439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TcxYWRlLTc1NzMtNGVlYy05MDdlLWIyY2VkZTI1MzQ3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kNmM0Njc2LTgxYjMtNGQ2Yy1iNDM3LWQxNmE0YmNhMjI2NSIsIlRleHQiOiIoRGV2bGluIGV0IGFsLiwgMjAxOCkiLCJXQUlWZXJzaW9uIjoiNi41LjAuMCJ9}</w:instrText>
          </w:r>
          <w:r>
            <w:rPr>
              <w:noProof/>
            </w:rPr>
            <w:fldChar w:fldCharType="separate"/>
          </w:r>
          <w:r w:rsidR="00302D98">
            <w:rPr>
              <w:noProof/>
            </w:rPr>
            <w:t>(Devlin et al., 2018)</w:t>
          </w:r>
          <w:r>
            <w:rPr>
              <w:noProof/>
            </w:rPr>
            <w:fldChar w:fldCharType="end"/>
          </w:r>
        </w:sdtContent>
      </w:sdt>
      <w:r>
        <w:t xml:space="preserve">, a small revolution in the field of NLP was triggered. </w:t>
      </w:r>
      <w:r w:rsidR="00867B74">
        <w:t>BERT is a huge neural network model that builds upon influential work on pretraining contextual representations, particularly</w:t>
      </w:r>
      <w:r w:rsidR="00A40142">
        <w:t xml:space="preserve"> Semi-supervised Sequence Learning </w:t>
      </w:r>
      <w:sdt>
        <w:sdtPr>
          <w:alias w:val="To edit, see citavi.com/edit"/>
          <w:tag w:val="CitaviPlaceholder#31435596-7117-4dd8-9960-588cfe42e18d"/>
          <w:id w:val="-849487531"/>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M2NDY4LTBjODUtNDNjZC05ZDJjLTFjNGNkNjRmODQ3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MxNDM1NTk2LTcxMTctNGRkOC05OTYwLTU4OGNmZTQyZTE4ZCIsIlRleHQiOiIoRGFpICYgTGUsIDIwMTUpIiwiV0FJVmVyc2lvbiI6IjYuNS4wLjAifQ==}</w:instrText>
          </w:r>
          <w:r w:rsidR="00A40142">
            <w:rPr>
              <w:noProof/>
            </w:rPr>
            <w:fldChar w:fldCharType="separate"/>
          </w:r>
          <w:r w:rsidR="00302D98">
            <w:rPr>
              <w:noProof/>
            </w:rPr>
            <w:t>(Dai &amp; Le, 2015)</w:t>
          </w:r>
          <w:r w:rsidR="00A40142">
            <w:rPr>
              <w:noProof/>
            </w:rPr>
            <w:fldChar w:fldCharType="end"/>
          </w:r>
        </w:sdtContent>
      </w:sdt>
      <w:r w:rsidR="00A40142">
        <w:t xml:space="preserve">, GPT </w:t>
      </w:r>
      <w:sdt>
        <w:sdtPr>
          <w:alias w:val="To edit, see citavi.com/edit"/>
          <w:tag w:val="CitaviPlaceholder#d41cfb62-a31d-4ca5-a238-2d5203bb09e7"/>
          <w:id w:val="939254892"/>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jhlNTY1LWJlMzMtNDUwNC04ODhkLTUwYzFlNzI4Mzk0Yi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0MWNmYjYyLWEzMWQtNGNhNS1hMjM4LTJkNTIwM2JiMDllNyIsIlRleHQiOiIoUmFkZm9yZCBldCBhbC4sIDIwMTgpIiwiV0FJVmVyc2lvbiI6IjYuNS4wLjAifQ==}</w:instrText>
          </w:r>
          <w:r w:rsidR="00A40142">
            <w:rPr>
              <w:noProof/>
            </w:rPr>
            <w:fldChar w:fldCharType="separate"/>
          </w:r>
          <w:r w:rsidR="00302D98">
            <w:rPr>
              <w:noProof/>
            </w:rPr>
            <w:t>(Radford et al., 2018)</w:t>
          </w:r>
          <w:r w:rsidR="00A40142">
            <w:rPr>
              <w:noProof/>
            </w:rPr>
            <w:fldChar w:fldCharType="end"/>
          </w:r>
        </w:sdtContent>
      </w:sdt>
      <w:r w:rsidR="00A40142">
        <w:t xml:space="preserve">, </w:t>
      </w:r>
      <w:proofErr w:type="spellStart"/>
      <w:r w:rsidR="00A40142">
        <w:t>ELMo</w:t>
      </w:r>
      <w:proofErr w:type="spellEnd"/>
      <w:r w:rsidR="00A40142">
        <w:t xml:space="preserve"> </w:t>
      </w:r>
      <w:sdt>
        <w:sdtPr>
          <w:alias w:val="To edit, see citavi.com/edit"/>
          <w:tag w:val="CitaviPlaceholder#b696f394-abea-4f15-896b-0ae3bba8b2fa"/>
          <w:id w:val="-1333987025"/>
          <w:placeholder>
            <w:docPart w:val="DefaultPlaceholder_-1854013440"/>
          </w:placeholder>
        </w:sdtPr>
        <w:sdtEndPr/>
        <w:sdtContent>
          <w:r w:rsidR="00A40142">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WNhMDAxLTZkODctNDZiOS05ZGZhLWQwNjNkN2U3Y2FiZ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jFUMTU6MTE6MDY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I2OTZmMzk0LWFiZWEtNGYxNS04OTZiLTBhZTNiYmE4YjJmYSIsIlRleHQiOiIoUGV0ZXJzIGV0IGFsLiwgMjAxOCkiLCJXQUlWZXJzaW9uIjoiNi41LjAuMCJ9}</w:instrText>
          </w:r>
          <w:r w:rsidR="00A40142">
            <w:rPr>
              <w:noProof/>
            </w:rPr>
            <w:fldChar w:fldCharType="separate"/>
          </w:r>
          <w:r w:rsidR="00302D98">
            <w:rPr>
              <w:noProof/>
            </w:rPr>
            <w:t>(Peters et al., 2018)</w:t>
          </w:r>
          <w:r w:rsidR="00A40142">
            <w:rPr>
              <w:noProof/>
            </w:rPr>
            <w:fldChar w:fldCharType="end"/>
          </w:r>
        </w:sdtContent>
      </w:sdt>
      <w:r w:rsidR="00A40142">
        <w:t xml:space="preserve"> and </w:t>
      </w:r>
      <w:proofErr w:type="spellStart"/>
      <w:r w:rsidR="00A40142">
        <w:t>ULMFiT</w:t>
      </w:r>
      <w:proofErr w:type="spellEnd"/>
      <w:r w:rsidR="00A40142">
        <w:t xml:space="preserve"> </w:t>
      </w:r>
      <w:sdt>
        <w:sdtPr>
          <w:alias w:val="To edit, see citavi.com/edit"/>
          <w:tag w:val="CitaviPlaceholder#f9af48b9-9268-4f22-a80f-851b20c1fe33"/>
          <w:id w:val="2106912895"/>
          <w:placeholder>
            <w:docPart w:val="DefaultPlaceholder_-1854013440"/>
          </w:placeholder>
        </w:sdtPr>
        <w:sdtEndPr/>
        <w:sdtContent>
          <w:r w:rsidR="00A40142">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zNjMDBlLWMxMzEtNGU2My1hNTA3LTY5N2E0MzdiNjVlYS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MtMjFUMTU6MTE6MDY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NmOWFmNDhiOS05MjY4LTRmMjItYTgwZi04NTFiMjBjMWZlMzMiLCJUZXh0IjoiKEhvd2FyZCAmIFJ1ZGVyLCAyMDE4KSIsIldBSVZlcnNpb24iOiI2LjUuMC4wIn0=}</w:instrText>
          </w:r>
          <w:r w:rsidR="00A40142">
            <w:rPr>
              <w:noProof/>
            </w:rPr>
            <w:fldChar w:fldCharType="separate"/>
          </w:r>
          <w:r w:rsidR="00302D98">
            <w:rPr>
              <w:noProof/>
            </w:rPr>
            <w:t>(Howard &amp; Ruder, 2018)</w:t>
          </w:r>
          <w:r w:rsidR="00A40142">
            <w:rPr>
              <w:noProof/>
            </w:rPr>
            <w:fldChar w:fldCharType="end"/>
          </w:r>
        </w:sdtContent>
      </w:sdt>
      <w:r w:rsidR="00A40142">
        <w:t>. BERT’s outstanding performance is reflected in the fact that it achieved state-of-the-art performance on eleven different NLP tasks and makes it the most popular NLP model in recent years.</w:t>
      </w:r>
      <w:r w:rsidR="00AA4611">
        <w:t xml:space="preserve"> </w:t>
      </w:r>
      <w:r w:rsidR="00C65DCC">
        <w:t xml:space="preserve">This first section of this chapter explains the inner workings of BERT in order to justify its outstanding performance compared to other models. </w:t>
      </w:r>
      <w:r w:rsidR="006457CC">
        <w:t xml:space="preserve">Section 2.3.2 </w:t>
      </w:r>
      <w:r w:rsidR="006C14B5">
        <w:t>provides an overview of</w:t>
      </w:r>
      <w:r w:rsidR="006457CC">
        <w:t xml:space="preserve"> BERT</w:t>
      </w:r>
      <w:r w:rsidR="006C14B5">
        <w:t>’s application</w:t>
      </w:r>
      <w:r w:rsidR="006457CC">
        <w:t xml:space="preserve"> in conversational AI and section 2.3.3 </w:t>
      </w:r>
      <w:r w:rsidR="006C14B5">
        <w:t xml:space="preserve">covers different approaches in literature to overcome the limitation of lacking domain specific knowledge. </w:t>
      </w:r>
    </w:p>
    <w:p w14:paraId="264CC564" w14:textId="60B689D7" w:rsidR="00A16ABB" w:rsidRDefault="00CD2D93" w:rsidP="007C28BD">
      <w:pPr>
        <w:pStyle w:val="berschrift3"/>
      </w:pPr>
      <w:bookmarkStart w:id="22" w:name="_Toc98674043"/>
      <w:r>
        <w:t>Inner Workings</w:t>
      </w:r>
      <w:bookmarkEnd w:id="22"/>
    </w:p>
    <w:p w14:paraId="0D3D7242" w14:textId="77777777" w:rsidR="003908D6" w:rsidRDefault="003908D6" w:rsidP="003908D6">
      <w:pPr>
        <w:pStyle w:val="Abbildung"/>
        <w:keepNext/>
      </w:pPr>
      <w:r>
        <w:drawing>
          <wp:inline distT="0" distB="0" distL="0" distR="0" wp14:anchorId="0F983EED" wp14:editId="2B61BF42">
            <wp:extent cx="5399405" cy="1238250"/>
            <wp:effectExtent l="0" t="0" r="0" b="444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9405" cy="1238250"/>
                    </a:xfrm>
                    <a:prstGeom prst="rect">
                      <a:avLst/>
                    </a:prstGeom>
                  </pic:spPr>
                </pic:pic>
              </a:graphicData>
            </a:graphic>
          </wp:inline>
        </w:drawing>
      </w:r>
    </w:p>
    <w:p w14:paraId="55D2F19E" w14:textId="462EEC1C" w:rsidR="000A712F" w:rsidRPr="000A712F" w:rsidRDefault="003908D6" w:rsidP="003908D6">
      <w:pPr>
        <w:pStyle w:val="Beschriftung"/>
      </w:pPr>
      <w:r>
        <w:t xml:space="preserve">Figure </w:t>
      </w:r>
      <w:r>
        <w:fldChar w:fldCharType="begin"/>
      </w:r>
      <w:r>
        <w:instrText xml:space="preserve"> SEQ Figure \* ARABIC </w:instrText>
      </w:r>
      <w:r>
        <w:fldChar w:fldCharType="separate"/>
      </w:r>
      <w:r w:rsidR="00336883">
        <w:rPr>
          <w:noProof/>
        </w:rPr>
        <w:t>14</w:t>
      </w:r>
      <w:r>
        <w:fldChar w:fldCharType="end"/>
      </w:r>
      <w:r>
        <w:t xml:space="preserve">: </w:t>
      </w:r>
      <w:r w:rsidR="00F5532F">
        <w:t xml:space="preserve">Overview of pretraining model architectures. BERT is deeply bidirectional, GPT is unidirectional, and </w:t>
      </w:r>
      <w:proofErr w:type="spellStart"/>
      <w:r w:rsidR="00F5532F">
        <w:t>ELMo</w:t>
      </w:r>
      <w:proofErr w:type="spellEnd"/>
      <w:r w:rsidR="00F5532F">
        <w:t xml:space="preserve"> is shallowly bidirectional (Taken from </w:t>
      </w:r>
      <w:sdt>
        <w:sdtPr>
          <w:alias w:val="To edit, see citavi.com/edit"/>
          <w:tag w:val="CitaviPlaceholder#deee2630-1cc4-470e-8552-dc8dabe713c8"/>
          <w:id w:val="1191100327"/>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zZmYWFmMjBlLTIxOGQtNDYwMS04ZWMyLWU3Yzg0NDhjNmE0MyIsIkVudHJpZXMiOlt7IiRpZCI6IjIiLCIkdHlwZSI6IlN3aXNzQWNhZGVtaWMuQ2l0YXZpLkNpdGF0aW9ucy5Xb3JkUGxhY2Vob2xkZXJFbnRyeSwgU3dpc3NBY2FkZW1pYy5DaXRhdmkiLCJJZCI6Ijg2NWE1MzU5LWIyMDEtNGI2ZC1hZDlhLWVmOWY0NWI5ZDI3Zi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GVlZTI2MzAtMWNjNC00NzBlLTg1NTItZGM4ZGFiZTcxM2M4IiwiVGV4dCI6IkRldmxpbiBldCBhbC4iLCJXQUlWZXJzaW9uIjoiNi41LjAuMCJ9}</w:instrText>
          </w:r>
          <w:r w:rsidR="00F5532F">
            <w:rPr>
              <w:noProof/>
            </w:rPr>
            <w:fldChar w:fldCharType="separate"/>
          </w:r>
          <w:r w:rsidR="00302D98">
            <w:rPr>
              <w:noProof/>
            </w:rPr>
            <w:t>Devlin et al.</w:t>
          </w:r>
          <w:r w:rsidR="00F5532F">
            <w:rPr>
              <w:noProof/>
            </w:rPr>
            <w:fldChar w:fldCharType="end"/>
          </w:r>
        </w:sdtContent>
      </w:sdt>
      <w:r w:rsidR="00F5532F">
        <w:t xml:space="preserve"> </w:t>
      </w:r>
      <w:sdt>
        <w:sdtPr>
          <w:alias w:val="To edit, see citavi.com/edit"/>
          <w:tag w:val="CitaviPlaceholder#6faaf20e-218d-4601-8ec2-e7c8448c6a43"/>
          <w:id w:val="-937056454"/>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2RlZWUyNjMwLTFjYzQtNDcwZS04NTUyLWRjOGRhYmU3MTNjOCIsIkVudHJpZXMiOlt7IiRpZCI6IjIiLCIkdHlwZSI6IlN3aXNzQWNhZGVtaWMuQ2l0YXZpLkNpdGF0aW9ucy5Xb3JkUGxhY2Vob2xkZXJFbnRyeSwgU3dpc3NBY2FkZW1pYy5DaXRhdmkiLCJJZCI6IjhiYjkxODQ0LWU0NjItNDQxYS1hYWUxLTRiMTkzNTYwNmY2NC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EiLCJTdGFydFBhZ2UiOnsiJGlkIjoiNSIsIiR0eXBlIjoiU3dpc3NBY2FkZW1pYy5QYWdlTnVtYmVyLCBTd2lzc0FjYWRlbWljIiwiSXNGdWxseU51bWVyaWMiOmZhbHNlLCJOdW1iZXJpbmdUeXBlIjowLCJOdW1lcmFsU3lzdGVtIjotMSwiT3JpZ2luYWxTdHJpbmciOiJBcHBlbmRpeCBBIiwiUHJldHR5U3RyaW5nIjoiQXBwZW5kaXggQS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EpIn1dfSwiVGFnIjoiQ2l0YXZpUGxhY2Vob2xkZXIjNmZhYWYyMGUtMjE4ZC00NjAxLThlYzItZTdjODQ0OGM2YTQzIiwiVGV4dCI6IigyMDE4LCBBcHBlbmRpeCBBKSIsIldBSVZlcnNpb24iOiI2LjUuMC4wIn0=}</w:instrText>
          </w:r>
          <w:r w:rsidR="00F5532F">
            <w:rPr>
              <w:noProof/>
            </w:rPr>
            <w:fldChar w:fldCharType="separate"/>
          </w:r>
          <w:r w:rsidR="00302D98">
            <w:rPr>
              <w:noProof/>
            </w:rPr>
            <w:t>(2018, Appendix A)</w:t>
          </w:r>
          <w:r w:rsidR="00F5532F">
            <w:rPr>
              <w:noProof/>
            </w:rPr>
            <w:fldChar w:fldCharType="end"/>
          </w:r>
        </w:sdtContent>
      </w:sdt>
      <w:r w:rsidR="00F5532F">
        <w:t>)</w:t>
      </w:r>
    </w:p>
    <w:p w14:paraId="633FA2F9" w14:textId="21BA4B57" w:rsidR="00F5532F" w:rsidRDefault="003908D6" w:rsidP="00D50E34">
      <w:pPr>
        <w:pStyle w:val="Folgeabsatz"/>
        <w:ind w:firstLine="0"/>
      </w:pPr>
      <w:r>
        <w:t>BERT</w:t>
      </w:r>
      <w:r w:rsidR="00192B9F">
        <w:t>’s architecture s</w:t>
      </w:r>
      <w:r>
        <w:t xml:space="preserve"> is </w:t>
      </w:r>
      <w:r w:rsidR="00192B9F">
        <w:t>simply a stack transformer-</w:t>
      </w:r>
      <w:r>
        <w:t xml:space="preserve">encoders </w:t>
      </w:r>
      <w:r w:rsidR="00192B9F">
        <w:t xml:space="preserve">(see section …). </w:t>
      </w:r>
      <w:r w:rsidR="001739C1">
        <w:t xml:space="preserve">BERT </w:t>
      </w:r>
      <w:r w:rsidR="00454D58">
        <w:t xml:space="preserve">originally </w:t>
      </w:r>
      <w:r w:rsidR="001739C1">
        <w:t>comes in two different versions, BERT</w:t>
      </w:r>
      <w:r w:rsidR="001739C1" w:rsidRPr="00454D58">
        <w:rPr>
          <w:vertAlign w:val="subscript"/>
        </w:rPr>
        <w:t>B</w:t>
      </w:r>
      <w:r w:rsidR="00454D58">
        <w:rPr>
          <w:vertAlign w:val="subscript"/>
        </w:rPr>
        <w:t>ASE</w:t>
      </w:r>
      <w:r w:rsidR="00454D58">
        <w:t xml:space="preserve"> and BERT</w:t>
      </w:r>
      <w:r w:rsidR="00454D58">
        <w:rPr>
          <w:vertAlign w:val="subscript"/>
        </w:rPr>
        <w:t>LARGE</w:t>
      </w:r>
      <w:r w:rsidR="00454D58">
        <w:t xml:space="preserve">, which differ in the </w:t>
      </w:r>
      <w:r w:rsidR="00454D58">
        <w:lastRenderedPageBreak/>
        <w:t xml:space="preserve">number of layers (i.e., transformer-encoder blocks) </w:t>
      </w:r>
      <m:oMath>
        <m:r>
          <w:rPr>
            <w:rFonts w:ascii="Cambria Math" w:hAnsi="Cambria Math"/>
          </w:rPr>
          <m:t>L</m:t>
        </m:r>
      </m:oMath>
      <w:r w:rsidR="00454D58">
        <w:t xml:space="preserve">, their hidden size </w:t>
      </w:r>
      <m:oMath>
        <m:r>
          <w:rPr>
            <w:rFonts w:ascii="Cambria Math" w:hAnsi="Cambria Math"/>
          </w:rPr>
          <m:t>H</m:t>
        </m:r>
      </m:oMath>
      <w:r w:rsidR="00454D58">
        <w:t xml:space="preserve">, their number of self-attention heads </w:t>
      </w:r>
      <m:oMath>
        <m:r>
          <w:rPr>
            <w:rFonts w:ascii="Cambria Math" w:hAnsi="Cambria Math"/>
          </w:rPr>
          <m:t>A</m:t>
        </m:r>
      </m:oMath>
      <w:r w:rsidR="00454D58">
        <w:t xml:space="preserve"> and their total number of pa</w:t>
      </w:r>
      <w:proofErr w:type="spellStart"/>
      <w:r w:rsidR="00454D58">
        <w:t>rameters</w:t>
      </w:r>
      <w:proofErr w:type="spellEnd"/>
      <w:r w:rsidR="00454D58">
        <w:t xml:space="preserve"> </w:t>
      </w:r>
      <m:oMath>
        <m:r>
          <w:rPr>
            <w:rFonts w:ascii="Cambria Math" w:hAnsi="Cambria Math"/>
          </w:rPr>
          <m:t>P</m:t>
        </m:r>
      </m:oMath>
      <w:r w:rsidR="00454D58">
        <w:t xml:space="preserve">, with </w:t>
      </w:r>
      <m:oMath>
        <m:r>
          <w:rPr>
            <w:rFonts w:ascii="Cambria Math" w:hAnsi="Cambria Math"/>
          </w:rPr>
          <m:t>L=12</m:t>
        </m:r>
      </m:oMath>
      <w:r w:rsidR="00454D58">
        <w:t xml:space="preserve">, </w:t>
      </w:r>
      <m:oMath>
        <m:r>
          <w:rPr>
            <w:rFonts w:ascii="Cambria Math" w:hAnsi="Cambria Math"/>
          </w:rPr>
          <m:t>H=768</m:t>
        </m:r>
      </m:oMath>
      <w:r w:rsidR="00454D58">
        <w:t xml:space="preserve">, </w:t>
      </w:r>
      <m:oMath>
        <m:r>
          <w:rPr>
            <w:rFonts w:ascii="Cambria Math" w:hAnsi="Cambria Math"/>
          </w:rPr>
          <m:t>A=12</m:t>
        </m:r>
      </m:oMath>
      <w:r w:rsidR="00454D58">
        <w:t xml:space="preserve">, </w:t>
      </w:r>
      <m:oMath>
        <m:r>
          <w:rPr>
            <w:rFonts w:ascii="Cambria Math" w:hAnsi="Cambria Math"/>
          </w:rPr>
          <m:t>P=110M</m:t>
        </m:r>
      </m:oMath>
      <w:r w:rsidR="00454D58">
        <w:t xml:space="preserve"> for BERT</w:t>
      </w:r>
      <w:r w:rsidR="00454D58" w:rsidRPr="00454D58">
        <w:rPr>
          <w:vertAlign w:val="subscript"/>
        </w:rPr>
        <w:t>BASE</w:t>
      </w:r>
      <w:r w:rsidR="00454D58">
        <w:t xml:space="preserve"> and </w:t>
      </w:r>
      <m:oMath>
        <m:r>
          <w:rPr>
            <w:rFonts w:ascii="Cambria Math" w:hAnsi="Cambria Math"/>
          </w:rPr>
          <m:t>L=24</m:t>
        </m:r>
      </m:oMath>
      <w:r w:rsidR="00454D58">
        <w:t xml:space="preserve">, </w:t>
      </w:r>
      <m:oMath>
        <m:r>
          <w:rPr>
            <w:rFonts w:ascii="Cambria Math" w:hAnsi="Cambria Math"/>
          </w:rPr>
          <m:t>H=1024</m:t>
        </m:r>
      </m:oMath>
      <w:r w:rsidR="00454D58">
        <w:t xml:space="preserve">, </w:t>
      </w:r>
      <m:oMath>
        <m:r>
          <w:rPr>
            <w:rFonts w:ascii="Cambria Math" w:hAnsi="Cambria Math"/>
          </w:rPr>
          <m:t>A=16</m:t>
        </m:r>
      </m:oMath>
      <w:r w:rsidR="00454D58">
        <w:t xml:space="preserve">, </w:t>
      </w:r>
      <m:oMath>
        <m:r>
          <w:rPr>
            <w:rFonts w:ascii="Cambria Math" w:hAnsi="Cambria Math"/>
          </w:rPr>
          <m:t>P=340M</m:t>
        </m:r>
      </m:oMath>
      <w:r w:rsidR="00454D58">
        <w:t xml:space="preserve"> for BERT</w:t>
      </w:r>
      <w:r w:rsidR="00454D58" w:rsidRPr="00454D58">
        <w:rPr>
          <w:vertAlign w:val="subscript"/>
        </w:rPr>
        <w:t>LARGE</w:t>
      </w:r>
      <w:r w:rsidR="00454D58">
        <w:t>.</w:t>
      </w:r>
      <w:r w:rsidR="00D50E34">
        <w:t xml:space="preserve"> What makes BERT so powerful in comparison to previous models is that it is “</w:t>
      </w:r>
      <w:r w:rsidR="00F5532F">
        <w:t>the first deeply bidirectional, unsupervised language representation</w:t>
      </w:r>
      <w:r w:rsidR="00282388">
        <w:t xml:space="preserve">” </w:t>
      </w:r>
      <w:sdt>
        <w:sdtPr>
          <w:alias w:val="To edit, see citavi.com/edit"/>
          <w:tag w:val="CitaviPlaceholder#fb9cf6b6-d9a5-46c8-9234-facce106a8b3"/>
          <w:id w:val="-948227465"/>
          <w:placeholder>
            <w:docPart w:val="DefaultPlaceholder_-1854013440"/>
          </w:placeholder>
        </w:sdtPr>
        <w:sdtEndPr/>
        <w:sdtContent>
          <w:r w:rsidR="00D50E34">
            <w:rPr>
              <w:noProof/>
            </w:rPr>
            <w:fldChar w:fldCharType="begin"/>
          </w:r>
          <w:r w:rsidR="00D50E3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jEyNWQzLTViMzItNGIzNC05NmUwLTYwNmVmOGZjNmEwN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NmYjljZjZiNi1kOWE1LTQ2YzgtOTIzNC1mYWNjZTEwNmE4YjMiLCJUZXh0IjoiKERldmxpbiAmIENoYW5nLCAyMDE4KSIsIldBSVZlcnNpb24iOiI2LjUuMC4wIn0=}</w:instrText>
          </w:r>
          <w:r w:rsidR="00D50E34">
            <w:rPr>
              <w:noProof/>
            </w:rPr>
            <w:fldChar w:fldCharType="separate"/>
          </w:r>
          <w:r w:rsidR="00302D98">
            <w:rPr>
              <w:noProof/>
            </w:rPr>
            <w:t>(Devlin &amp; Chang, 2018)</w:t>
          </w:r>
          <w:r w:rsidR="00D50E34">
            <w:rPr>
              <w:noProof/>
            </w:rPr>
            <w:fldChar w:fldCharType="end"/>
          </w:r>
        </w:sdtContent>
      </w:sdt>
      <w:r w:rsidR="00C36BCC">
        <w:t xml:space="preserve">. That means it uses both the previous and following context of a word to generate a representation, while starting from the very bottom of a deep neural network, what distinguishes it from </w:t>
      </w:r>
      <w:proofErr w:type="spellStart"/>
      <w:r w:rsidR="00C36BCC">
        <w:t>ELMo’s</w:t>
      </w:r>
      <w:proofErr w:type="spellEnd"/>
      <w:r w:rsidR="00C36BCC">
        <w:t xml:space="preserve"> approach (</w:t>
      </w:r>
      <w:r w:rsidR="00C36BCC" w:rsidRPr="00C36BCC">
        <w:rPr>
          <w:highlight w:val="yellow"/>
        </w:rPr>
        <w:t>see section 2.2.1</w:t>
      </w:r>
      <w:r w:rsidR="00C36BCC">
        <w:t>)</w:t>
      </w:r>
      <w:r w:rsidR="00654AC0">
        <w:t>. In order to learn these representations, BERT was pretrained on a huge amount of general text data</w:t>
      </w:r>
      <w:r w:rsidR="00A174EE">
        <w:t xml:space="preserve"> (3.3B words)</w:t>
      </w:r>
      <w:r w:rsidR="00654AC0">
        <w:t xml:space="preserve">, originating from </w:t>
      </w:r>
      <w:proofErr w:type="spellStart"/>
      <w:r w:rsidR="00654AC0">
        <w:t>BooksCorpus</w:t>
      </w:r>
      <w:proofErr w:type="spellEnd"/>
      <w:r w:rsidR="00654AC0">
        <w:t xml:space="preserve"> </w:t>
      </w:r>
      <w:sdt>
        <w:sdtPr>
          <w:alias w:val="To edit, see citavi.com/edit"/>
          <w:tag w:val="CitaviPlaceholder#19b88cb0-12d8-40eb-b89a-0991f54b34e1"/>
          <w:id w:val="-731469792"/>
          <w:placeholder>
            <w:docPart w:val="DefaultPlaceholder_-1854013440"/>
          </w:placeholder>
        </w:sdtPr>
        <w:sdtEndPr/>
        <w:sdtContent>
          <w:r w:rsidR="00654AC0">
            <w:rPr>
              <w:noProof/>
            </w:rPr>
            <w:fldChar w:fldCharType="begin"/>
          </w:r>
          <w:r w:rsidR="00654AC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zc0MTVlLWJkNTItNDBmMC05NzkxLTZjNDhjNjFiMTMyO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TliODhjYjAtMTJkOC00MGViLWI4OWEtMDk5MWY1NGIzNGUxIiwiVGV4dCI6IihaaHUgZXQgYWwuLCAyMDE1KSIsIldBSVZlcnNpb24iOiI2LjUuMC4wIn0=}</w:instrText>
          </w:r>
          <w:r w:rsidR="00654AC0">
            <w:rPr>
              <w:noProof/>
            </w:rPr>
            <w:fldChar w:fldCharType="separate"/>
          </w:r>
          <w:r w:rsidR="00302D98">
            <w:rPr>
              <w:noProof/>
            </w:rPr>
            <w:t>(Zhu et al., 2015)</w:t>
          </w:r>
          <w:r w:rsidR="00654AC0">
            <w:rPr>
              <w:noProof/>
            </w:rPr>
            <w:fldChar w:fldCharType="end"/>
          </w:r>
        </w:sdtContent>
      </w:sdt>
      <w:r w:rsidR="00654AC0">
        <w:t xml:space="preserve"> and Wikipedia articles, using two</w:t>
      </w:r>
      <w:r w:rsidR="00082FB8">
        <w:t xml:space="preserve"> unsupervised</w:t>
      </w:r>
      <w:r w:rsidR="00654AC0">
        <w:t xml:space="preserve"> tasks, namely masked language modelling (MLM) and next sentence prediction (NSP).</w:t>
      </w:r>
    </w:p>
    <w:p w14:paraId="2F2C1EE3" w14:textId="28D1F71E" w:rsidR="00FE2E77" w:rsidRDefault="00B561B1" w:rsidP="00B561B1">
      <w:pPr>
        <w:pStyle w:val="Zwischenberschriftnichtnummeriert"/>
      </w:pPr>
      <w:r>
        <w:t>Masked Language Model</w:t>
      </w:r>
      <w:r w:rsidR="00FA7790">
        <w:t>l</w:t>
      </w:r>
      <w:r>
        <w:t>ing</w:t>
      </w:r>
    </w:p>
    <w:p w14:paraId="1DCA166B" w14:textId="157900BB" w:rsidR="00B561B1" w:rsidRDefault="00FE2E77" w:rsidP="00082FB8">
      <w:r>
        <w:t xml:space="preserve">MLM is not a new invention and </w:t>
      </w:r>
      <w:r w:rsidR="00FA7790">
        <w:t xml:space="preserve">was first proposed a long time ago under the name of Cloze-Procedure </w:t>
      </w:r>
      <w:sdt>
        <w:sdtPr>
          <w:alias w:val="To edit, see citavi.com/edit"/>
          <w:tag w:val="CitaviPlaceholder#955432ff-8cc7-456f-bf18-57a9eb93f7c0"/>
          <w:id w:val="938335731"/>
          <w:placeholder>
            <w:docPart w:val="DefaultPlaceholder_-1854013440"/>
          </w:placeholder>
        </w:sdtPr>
        <w:sdtEndPr/>
        <w:sdtContent>
          <w:r w:rsidR="00FA7790">
            <w:rPr>
              <w:noProof/>
            </w:rPr>
            <w:fldChar w:fldCharType="begin"/>
          </w:r>
          <w:r w:rsidR="00FA77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Dg2YWQ1LWY4ZDgtNGFhYi1iNzRmLWQ1OTVkOWFmZWRjZiIsIlJhbmdlTGVuZ3RoIjoxNCwiUmVmZXJlbmNlSWQiOiI3YTUyODcwNS0zYWJiLTRlNzUtYmI4Zi05MzM2MDFjNGY2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c3LzEwNzc2OTkwNTMwMzAwMDQwMSIsIlVyaVN0cmluZyI6Imh0dHBzOi8vZG9pLm9yZy8xMC4xMTc3LzEwNzc2OTkwNTMwMzAwMDQw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}</w:instrText>
          </w:r>
          <w:r w:rsidR="00FA7790">
            <w:rPr>
              <w:noProof/>
            </w:rPr>
            <w:fldChar w:fldCharType="separate"/>
          </w:r>
          <w:r w:rsidR="00302D98">
            <w:rPr>
              <w:noProof/>
            </w:rPr>
            <w:t>(Taylor, 1953)</w:t>
          </w:r>
          <w:r w:rsidR="00FA7790">
            <w:rPr>
              <w:noProof/>
            </w:rPr>
            <w:fldChar w:fldCharType="end"/>
          </w:r>
        </w:sdtContent>
      </w:sdt>
      <w:r>
        <w:t xml:space="preserve">. </w:t>
      </w:r>
      <w:r w:rsidR="00FA7790">
        <w:t>With BERT’s MLM, 15% of the tokens of an input sequence are randomly selected. 80% of these selected tokens are masked, i.e., replaced with a [MASK] token, 10% are replaced by a random token of the vocabulary and 10% stay unchanged. The model’s job is then to predict the masked tokens</w:t>
      </w:r>
      <w:r w:rsidR="00082FB8">
        <w:t xml:space="preserve"> of the sequence based on their previous and next contexts. MLM allows the model to learn representations in both directions simultaneously and without the risk of knowing before-hand what token </w:t>
      </w:r>
      <w:r w:rsidR="000738E9">
        <w:t xml:space="preserve">is coming next. </w:t>
      </w:r>
      <w:sdt>
        <w:sdtPr>
          <w:alias w:val="To edit, see citavi.com/edit"/>
          <w:tag w:val="CitaviPlaceholder#7c66776a-d637-46c4-b938-14de4d9e6d92"/>
          <w:id w:val="-205024058"/>
          <w:placeholder>
            <w:docPart w:val="DefaultPlaceholder_-1854013440"/>
          </w:placeholder>
        </w:sdtPr>
        <w:sdtEndPr/>
        <w:sdtContent>
          <w:r w:rsidR="005B1C2E">
            <w:rPr>
              <w:noProof/>
            </w:rPr>
            <w:fldChar w:fldCharType="begin"/>
          </w:r>
          <w:r w:rsidR="005B1C2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N2M2Njc3NmEtZDYzNy00NmM0LWI5MzgtMTRkZTRkOWU2ZDkyIiwiVGV4dCI6IihEZXZsaW4gZXQgYWwuLCAyMDE4LCBQcmUtdHJhaW5pbmcgQkVSVCkiLCJXQUlWZXJzaW9uIjoiNi41LjAuMCJ9}</w:instrText>
          </w:r>
          <w:r w:rsidR="005B1C2E">
            <w:rPr>
              <w:noProof/>
            </w:rPr>
            <w:fldChar w:fldCharType="separate"/>
          </w:r>
          <w:r w:rsidR="00302D98">
            <w:rPr>
              <w:noProof/>
            </w:rPr>
            <w:t>(Devlin et al., 2018, Pre-training BERT)</w:t>
          </w:r>
          <w:r w:rsidR="005B1C2E">
            <w:rPr>
              <w:noProof/>
            </w:rPr>
            <w:fldChar w:fldCharType="end"/>
          </w:r>
        </w:sdtContent>
      </w:sdt>
    </w:p>
    <w:p w14:paraId="67FF32D3" w14:textId="3E461CF8" w:rsidR="00EE757C" w:rsidRPr="00EE757C" w:rsidRDefault="00EE757C" w:rsidP="00EE757C">
      <w:pPr>
        <w:pStyle w:val="Folgeabsatz"/>
      </w:pPr>
      <w:r>
        <w:t>Although MLM might not be that useful of a task on its own, it</w:t>
      </w:r>
      <w:r w:rsidR="00064E8F">
        <w:t xml:space="preserve"> is</w:t>
      </w:r>
      <w:r>
        <w:t xml:space="preserve"> great for learning representations that are </w:t>
      </w:r>
      <w:r w:rsidR="00100ECE">
        <w:t xml:space="preserve">later on </w:t>
      </w:r>
      <w:r>
        <w:t>helpful for a broad range of different tasks</w:t>
      </w:r>
      <w:r w:rsidR="00064E8F">
        <w:t>,</w:t>
      </w:r>
      <w:r w:rsidR="00100ECE">
        <w:t xml:space="preserve"> and t</w:t>
      </w:r>
      <w:r>
        <w:t>here is also sufficient training data availabl</w:t>
      </w:r>
      <w:r w:rsidR="00064E8F">
        <w:t>e</w:t>
      </w:r>
      <w:r w:rsidR="00100ECE">
        <w:t xml:space="preserve">, </w:t>
      </w:r>
      <w:r w:rsidR="00064E8F">
        <w:t xml:space="preserve">so it ticks the boxes for successful </w:t>
      </w:r>
      <w:r w:rsidR="00100ECE">
        <w:t xml:space="preserve">pretraining as discussed in </w:t>
      </w:r>
      <w:r w:rsidR="00100ECE" w:rsidRPr="00100ECE">
        <w:rPr>
          <w:highlight w:val="yellow"/>
        </w:rPr>
        <w:t>section Transfer Learning</w:t>
      </w:r>
      <w:r>
        <w:t xml:space="preserve">. </w:t>
      </w:r>
    </w:p>
    <w:p w14:paraId="7E6E5ACB" w14:textId="4AE6BA25" w:rsidR="0021270E" w:rsidRDefault="0021270E" w:rsidP="006967D6">
      <w:pPr>
        <w:pStyle w:val="Zwischenberschriftnichtnummeriert"/>
      </w:pPr>
      <w:r>
        <w:t>Next Sentence Prediction</w:t>
      </w:r>
    </w:p>
    <w:p w14:paraId="3AE32E97" w14:textId="62710E69" w:rsidR="00531E5C" w:rsidRDefault="009A5C76" w:rsidP="00B1488F">
      <w:pPr>
        <w:spacing w:after="200"/>
        <w:jc w:val="left"/>
      </w:pPr>
      <w:r>
        <w:t xml:space="preserve">NSP is about predicting whether two sentences are adjacent and is used by </w:t>
      </w:r>
      <w:r w:rsidR="004F33DD">
        <w:t>BERT in order to understand the relationship between sentences, which is not directly covered by MLM.</w:t>
      </w:r>
      <w:r>
        <w:t xml:space="preserve"> During training, the model is presented with two truly adjacent sentences 50% of the time and for the other 50%, the second sentence is picked randomly from the pretraining corpus. </w:t>
      </w:r>
      <w:sdt>
        <w:sdtPr>
          <w:alias w:val="To edit, see citavi.com/edit"/>
          <w:tag w:val="CitaviPlaceholder#18510b46-746a-4ea0-afe2-844ec07d8ab4"/>
          <w:id w:val="1266414620"/>
          <w:placeholder>
            <w:docPart w:val="5EAE2CB090BF40109643A45654745412"/>
          </w:placeholder>
        </w:sdtPr>
        <w:sdtEndPr/>
        <w:sdtContent>
          <w:r w:rsidR="00232C3D">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MTg1MTBiNDYtNzQ2YS00ZWEwLWFmZTItODQ0ZWMwN2Q4YWI0IiwiVGV4dCI6IihEZXZsaW4gZXQgYWwuLCAyMDE4LCBQcmUtdHJhaW5pbmcgQkVSVCkiLCJXQUlWZXJzaW9uIjoiNi41LjAuMCJ9}</w:instrText>
          </w:r>
          <w:r w:rsidR="00232C3D">
            <w:rPr>
              <w:noProof/>
            </w:rPr>
            <w:fldChar w:fldCharType="separate"/>
          </w:r>
          <w:r w:rsidR="00302D98">
            <w:rPr>
              <w:noProof/>
            </w:rPr>
            <w:t>(Devlin et al., 2018, Pre-training BERT)</w:t>
          </w:r>
          <w:r w:rsidR="00232C3D">
            <w:rPr>
              <w:noProof/>
            </w:rPr>
            <w:fldChar w:fldCharType="end"/>
          </w:r>
        </w:sdtContent>
      </w:sdt>
    </w:p>
    <w:p w14:paraId="122E5093" w14:textId="1A5A7DBE" w:rsidR="00531E5C" w:rsidRDefault="00531E5C" w:rsidP="00531E5C">
      <w:pPr>
        <w:pStyle w:val="Zwischenberschriftnichtnummeriert"/>
      </w:pPr>
      <w:r>
        <w:lastRenderedPageBreak/>
        <w:t>Input and Output</w:t>
      </w:r>
      <w:r w:rsidR="0027277C">
        <w:t xml:space="preserve"> Representations</w:t>
      </w:r>
    </w:p>
    <w:p w14:paraId="207307E1" w14:textId="3E27C6EE" w:rsidR="00CA2775" w:rsidRDefault="00A039F1" w:rsidP="00A53A9B">
      <w:r>
        <w:t xml:space="preserve">BERT does not input the embeddings of whole words but rather uses </w:t>
      </w:r>
      <w:proofErr w:type="spellStart"/>
      <w:r>
        <w:t>WordPiece</w:t>
      </w:r>
      <w:proofErr w:type="spellEnd"/>
      <w:r>
        <w:t xml:space="preserve"> </w:t>
      </w:r>
      <w:sdt>
        <w:sdtPr>
          <w:alias w:val="To edit, see citavi.com/edit"/>
          <w:tag w:val="CitaviPlaceholder#5c91fdc0-4132-408b-843d-35362b07b9c1"/>
          <w:id w:val="1811365435"/>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2FjNGZkLTNjY2YtNDhiOS1iOTQ5LTQxNTUzY2U0ODkwZS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VjOTFmZGMwLTQxMzItNDA4Yi04NDNkLTM1MzYyYjA3YjljMSIsIlRleHQiOiIoV3UgZXQgYWwuLCAyMDE2KSIsIldBSVZlcnNpb24iOiI2LjUuMC4wIn0=}</w:instrText>
          </w:r>
          <w:r>
            <w:rPr>
              <w:noProof/>
            </w:rPr>
            <w:fldChar w:fldCharType="separate"/>
          </w:r>
          <w:r w:rsidR="00302D98">
            <w:rPr>
              <w:noProof/>
            </w:rPr>
            <w:t>(Wu et al., 2016)</w:t>
          </w:r>
          <w:r>
            <w:rPr>
              <w:noProof/>
            </w:rPr>
            <w:fldChar w:fldCharType="end"/>
          </w:r>
        </w:sdtContent>
      </w:sdt>
      <w:r>
        <w:t xml:space="preserve"> embeddings with a 30</w:t>
      </w:r>
      <w:r w:rsidR="008A5C79">
        <w:t>,</w:t>
      </w:r>
      <w:r>
        <w:t xml:space="preserve">000 token vocabulary. This means the input sequence is segmented into single tokens based on this existing vocabulary. If a word as a whole is not included in the vocabulary, </w:t>
      </w:r>
      <w:r w:rsidR="00EB092B">
        <w:t xml:space="preserve">it is split into multiple </w:t>
      </w:r>
      <w:proofErr w:type="spellStart"/>
      <w:r w:rsidR="00EB092B">
        <w:t>subtokens</w:t>
      </w:r>
      <w:proofErr w:type="spellEnd"/>
      <w:r w:rsidR="00EB092B">
        <w:t xml:space="preserve">, e.g., </w:t>
      </w:r>
      <m:oMath>
        <m:r>
          <w:rPr>
            <w:rFonts w:ascii="Cambria Math" w:hAnsi="Cambria Math"/>
          </w:rPr>
          <m:t>embedding → em + ##bed + ##ding</m:t>
        </m:r>
      </m:oMath>
      <w:r w:rsidR="00EB092B">
        <w:t xml:space="preserve">. Note that all subwords except for the first one start with </w:t>
      </w:r>
      <m:oMath>
        <m:r>
          <w:rPr>
            <w:rFonts w:ascii="Cambria Math" w:hAnsi="Cambria Math"/>
          </w:rPr>
          <m:t>##</m:t>
        </m:r>
      </m:oMath>
      <w:r w:rsidR="00EB092B">
        <w:t xml:space="preserve">. </w:t>
      </w:r>
      <w:r w:rsidR="0071694A">
        <w:t xml:space="preserve">Additionally, BERT adds a </w:t>
      </w:r>
      <w:r w:rsidR="0071694A" w:rsidRPr="0071694A">
        <w:rPr>
          <w:i/>
          <w:iCs/>
        </w:rPr>
        <w:t>[CLS]</w:t>
      </w:r>
      <w:r w:rsidR="0071694A">
        <w:t xml:space="preserve"> token at the beginning of each sequence </w:t>
      </w:r>
      <w:r w:rsidR="00194612">
        <w:t xml:space="preserve">and a </w:t>
      </w:r>
      <w:r w:rsidR="00194612" w:rsidRPr="0071694A">
        <w:rPr>
          <w:i/>
          <w:iCs/>
        </w:rPr>
        <w:t>[SEP]</w:t>
      </w:r>
      <w:r w:rsidR="00194612">
        <w:t xml:space="preserve"> token at the end of </w:t>
      </w:r>
      <w:r w:rsidR="0071694A">
        <w:t xml:space="preserve">each sentence, respectively. </w:t>
      </w:r>
      <w:r w:rsidR="00194612">
        <w:t xml:space="preserve">The [CLS] is added, so that the final hidden state that corresponds to it can be used as the aggregate sequence representation for classification tasks. </w:t>
      </w:r>
      <w:r w:rsidR="0091514D">
        <w:t xml:space="preserve">[SEP] is added to differentiate sentences within the input sequence which is necessary for specific tasks such as NSP or question answering. </w:t>
      </w:r>
      <w:r w:rsidR="00875330">
        <w:t>The final representation of a token results from the sum of its token, segment (encodes information about what sentence the token is in) and positional embedding (encodes information about the position of the token in the input sequence).</w:t>
      </w:r>
      <w:r w:rsidR="00A53A9B">
        <w:t xml:space="preserve"> </w:t>
      </w:r>
      <w:sdt>
        <w:sdtPr>
          <w:alias w:val="To edit, see citavi.com/edit"/>
          <w:tag w:val="CitaviPlaceholder#a97d0695-d49d-412f-bf40-92b4f9da512c"/>
          <w:id w:val="631528726"/>
          <w:placeholder>
            <w:docPart w:val="DefaultPlaceholder_-1854013440"/>
          </w:placeholder>
        </w:sdtPr>
        <w:sdtEndPr/>
        <w:sdtContent>
          <w:r w:rsidR="00A53A9B">
            <w:rPr>
              <w:noProof/>
            </w:rPr>
            <w:fldChar w:fldCharType="begin"/>
          </w:r>
          <w:r w:rsidR="00A53A9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ZGI2ZTMxLTVlMjItNDY2NS05NmU4LTc5NTc5NjdiYjM2N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E5N2QwNjk1LWQ0OWQtNDEyZi1iZjQwLTkyYjRmOWRhNTEyYyIsIlRleHQiOiIoRGV2bGluIGV0IGFsLiwgMjAxOCkiLCJXQUlWZXJzaW9uIjoiNi41LjAuMCJ9}</w:instrText>
          </w:r>
          <w:r w:rsidR="00A53A9B">
            <w:rPr>
              <w:noProof/>
            </w:rPr>
            <w:fldChar w:fldCharType="separate"/>
          </w:r>
          <w:r w:rsidR="00302D98">
            <w:rPr>
              <w:noProof/>
            </w:rPr>
            <w:t>(Devlin et al., 2018)</w:t>
          </w:r>
          <w:r w:rsidR="00A53A9B">
            <w:rPr>
              <w:noProof/>
            </w:rPr>
            <w:fldChar w:fldCharType="end"/>
          </w:r>
        </w:sdtContent>
      </w:sdt>
    </w:p>
    <w:p w14:paraId="0C21214B" w14:textId="518FD3B3" w:rsidR="007C28BD" w:rsidRDefault="007C28BD" w:rsidP="007C28BD">
      <w:pPr>
        <w:pStyle w:val="berschrift3"/>
      </w:pPr>
      <w:bookmarkStart w:id="23" w:name="_Toc98674044"/>
      <w:r>
        <w:t>BERT in Conversational AI</w:t>
      </w:r>
      <w:bookmarkEnd w:id="23"/>
    </w:p>
    <w:p w14:paraId="15B951EC" w14:textId="499AA514" w:rsidR="00462C82" w:rsidRPr="00462C82" w:rsidRDefault="00936B3F" w:rsidP="00462C82">
      <w:r>
        <w:t>BERT’s outstanding performance followed by its open sourcing</w:t>
      </w:r>
      <w:r w:rsidR="00E02B05">
        <w:t xml:space="preserve"> </w:t>
      </w:r>
      <w:sdt>
        <w:sdtPr>
          <w:alias w:val="To edit, see citavi.com/edit"/>
          <w:tag w:val="CitaviPlaceholder#7dfe243e-2505-4741-8948-a726c1805e33"/>
          <w:id w:val="-1088692602"/>
          <w:placeholder>
            <w:docPart w:val="DefaultPlaceholder_-1854013440"/>
          </w:placeholder>
        </w:sdtPr>
        <w:sdtEndPr/>
        <w:sdtContent>
          <w:r w:rsidR="00E02B05">
            <w:rPr>
              <w:noProof/>
            </w:rPr>
            <w:fldChar w:fldCharType="begin"/>
          </w:r>
          <w:r w:rsidR="00E02B0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WRjZWZmLWZkN2QtNDUzMy1hOTAwLTNmMGM3YjE4Njk1NC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3ZGZlMjQzZS0yNTA1LTQ3NDEtODk0OC1hNzI2YzE4MDVlMzMiLCJUZXh0IjoiKERldmxpbiAmIENoYW5nLCAyMDE4KSIsIldBSVZlcnNpb24iOiI2LjUuMC4wIn0=}</w:instrText>
          </w:r>
          <w:r w:rsidR="00E02B05">
            <w:rPr>
              <w:noProof/>
            </w:rPr>
            <w:fldChar w:fldCharType="separate"/>
          </w:r>
          <w:r w:rsidR="00302D98">
            <w:rPr>
              <w:noProof/>
            </w:rPr>
            <w:t>(Devlin &amp; Chang, 2018)</w:t>
          </w:r>
          <w:r w:rsidR="00E02B05">
            <w:rPr>
              <w:noProof/>
            </w:rPr>
            <w:fldChar w:fldCharType="end"/>
          </w:r>
        </w:sdtContent>
      </w:sdt>
      <w:r>
        <w:t xml:space="preserve"> ensured that is was also applied in conversational AI research.</w:t>
      </w:r>
      <w:r w:rsidR="003313CC">
        <w:t xml:space="preserve"> </w:t>
      </w:r>
      <w:sdt>
        <w:sdtPr>
          <w:alias w:val="To edit, see citavi.com/edit"/>
          <w:tag w:val="CitaviPlaceholder#6adde550-6e5d-4cdf-917a-d0247c0a436f"/>
          <w:id w:val="1947188672"/>
          <w:placeholder>
            <w:docPart w:val="DefaultPlaceholder_-1854013440"/>
          </w:placeholder>
        </w:sdtPr>
        <w:sdtEndPr/>
        <w:sdtContent>
          <w:r w:rsidR="0056552F">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ciLCIkdHlwZSI6IlN3aXNzQWNhZGVtaWMuQ2l0YXZpLlBlcnNvbiwgU3dpc3NBY2FkZW1pYy5DaXRhdmkiLCJGaXJzdE5hbWUiOiJXZW4iLCJMYXN0TmFtZSI6IldhbmciLCJQcm90ZWN0ZWQiOmZhbHNlLCJTZXgiOjEsIkNyZWF0ZWRCeSI6Il9QYXNjaCIsIkNyZWF0ZWRPbiI6IjIwMjItMDItMTNUMTM6MDk6NDIiLCJNb2RpZmllZEJ5IjoiX1Bhc2NoIiwiSWQiOiJjZDUzZjNiYi02MGZkLTRjZGUtYTEzYi03ODBkZTI1MjhiNTgiLCJNb2RpZmllZE9uIjoiMjAyMi0wMi0xM1QxMzowOTo0MiIsIlByb2plY3QiOnsiJHJlZiI6IjUifX1dLCJDaXRhdGlvbktleVVwZGF0ZVR5cGUiOjAsIkNvbGxhYm9yYXRvcnMiOltdLCJEYXRlIjoi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yMVQxNToxMTowNiIsIlByb2plY3QiOnsiJHJlZiI6IjUifX0sIlVzZU51bWJlcmluZ1R5cGVPZlBhcmVudERvY3VtZW50IjpmYWxzZX1dLCJGb3JtYXR0ZWRUZXh0Ijp7IiRpZCI6IjE3IiwiQ291bnQiOjEsIlRleHRVbml0cyI6W3siJGlkIjoiMTgiLCJGb250U3R5bGUiOnsiJGlkIjoiMTkiLCJOZXV0cmFsIjp0cnVlfSwiUmVhZGluZ09yZGVyIjoxLCJUZXh0IjoiQ2hlbiBldCBhbC4ifV19LCJUYWciOiJDaXRhdmlQbGFjZWhvbGRlciM2YWRkZTU1MC02ZTVkLTRjZGYtOTE3YS1kMDI0N2MwYTQzNmYiLCJUZXh0IjoiQ2hlbiBldCBhbC4iLCJXQUlWZXJzaW9uIjoiNi41LjAuMCJ9}</w:instrText>
          </w:r>
          <w:r w:rsidR="0056552F">
            <w:rPr>
              <w:noProof/>
            </w:rPr>
            <w:fldChar w:fldCharType="separate"/>
          </w:r>
          <w:r w:rsidR="0056552F">
            <w:rPr>
              <w:noProof/>
            </w:rPr>
            <w:t>Chen et al.</w:t>
          </w:r>
          <w:r w:rsidR="0056552F">
            <w:rPr>
              <w:noProof/>
            </w:rPr>
            <w:fldChar w:fldCharType="end"/>
          </w:r>
        </w:sdtContent>
      </w:sdt>
      <w:r w:rsidR="0056552F">
        <w:t xml:space="preserve"> </w:t>
      </w:r>
      <w:sdt>
        <w:sdtPr>
          <w:alias w:val="To edit, see citavi.com/edit"/>
          <w:tag w:val="CitaviPlaceholder#d260f567-5569-49fd-8f00-bde4bbf1b394"/>
          <w:id w:val="1597907665"/>
          <w:placeholder>
            <w:docPart w:val="DefaultPlaceholder_-1854013440"/>
          </w:placeholder>
        </w:sdtPr>
        <w:sdtEndPr/>
        <w:sdtContent>
          <w:r w:rsidR="0056552F">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kwMi4xMDkwOXYxIiwiVXJpU3RyaW5nIjoiaHR0cDovL2FyeGl2Lm9yZy9wZGYvMTkwMi4xMDkwOX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NUMTM6MDk6NDIiLCJNb2RpZmllZEJ5IjoiX1Bhc2NoIiwiSWQiOiJjN2Q1NTdiOS1mMTMyLTRmZGEtOTI4NS1hNDE5Y2RlOTMxZGEiLCJNb2RpZmllZE9uIjoiMjAyMi0wMi0xM1QxMzowOT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5MDIuMTA5MDl2MSIsIlVyaVN0cmluZyI6Imh0dHBzOi8vYXJ4aXYub3JnL3BkZi8xOTAyLjEwOTA5djE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TNUMTM6MDk6NDIiLCJNb2RpZmllZEJ5IjoiX1Bhc2NoIiwiSWQiOiJkN2M4NDA2ZS1kYTg5LTRkZDQtOWU0MS00ODIyZGU2NzJkMGMiLCJNb2RpZmllZE9uIjoiMjAyMi0wMi0xM1QxMzowOTo0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5MDIuMTA5MDl2MSIsIlVyaVN0cmluZyI6Imh0dHA6Ly9hcnhpdi5vcmcvYWJzLzE5MDIuMTA5MDl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xOSkifV19LCJUYWciOiJDaXRhdmlQbGFjZWhvbGRlciNkMjYwZjU2Ny01NTY5LTQ5ZmQtOGYwMC1iZGU0YmJmMWIzOTQiLCJUZXh0IjoiKDIwMTkpIiwiV0FJVmVyc2lvbiI6IjYuNS4wLjAifQ==}</w:instrText>
          </w:r>
          <w:r w:rsidR="0056552F">
            <w:rPr>
              <w:noProof/>
            </w:rPr>
            <w:fldChar w:fldCharType="separate"/>
          </w:r>
          <w:r w:rsidR="0056552F">
            <w:rPr>
              <w:noProof/>
            </w:rPr>
            <w:t>(2019)</w:t>
          </w:r>
          <w:r w:rsidR="0056552F">
            <w:rPr>
              <w:noProof/>
            </w:rPr>
            <w:fldChar w:fldCharType="end"/>
          </w:r>
        </w:sdtContent>
      </w:sdt>
      <w:r w:rsidR="0056552F">
        <w:t xml:space="preserve"> applied BERT for intent classification and slot filling and achieved significant performance improvement for those tasks on several benchmark datasets </w:t>
      </w:r>
      <w:r w:rsidR="009323C1">
        <w:t xml:space="preserve">compared to traditional attention-based RNNs. </w:t>
      </w:r>
      <w:sdt>
        <w:sdtPr>
          <w:alias w:val="To edit, see citavi.com/edit"/>
          <w:tag w:val="CitaviPlaceholder#11503e24-9379-4a67-956a-2cb6075a8748"/>
          <w:id w:val="849060949"/>
          <w:placeholder>
            <w:docPart w:val="DefaultPlaceholder_-1854013440"/>
          </w:placeholder>
        </w:sdtPr>
        <w:sdtEndPr/>
        <w:sdtContent>
          <w:r w:rsidR="002724B1">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zkwYWNlOTQ2LTMwNWQtNDYyMy05NmZiLWRlMWE1OWViYzFkOCIsIkVudHJpZXMiOlt7IiRpZCI6IjIiLCIkdHlwZSI6IlN3aXNzQWNhZGVtaWMuQ2l0YXZpLkNpdGF0aW9ucy5Xb3JkUGxhY2Vob2xkZXJFbnRyeSwgU3dpc3NBY2FkZW1pYy5DaXRhdmkiLCJJZCI6IjIzYTI0YTY3LWY0MmQtNDhjZi05YzVlLTg3NTVjMTE5YjBmNCIsIlJhbmdlTGVuZ3RoIjoxNiwiUmVmZXJlbmNlSWQiOiI1ZjlhZGNkZS04NTVkLTQ1NzEtYTE2Ny1hMDc3YTkwMzU1Y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jFUMTU6MTE6MDYiLCJQcm9qZWN0Ijp7IiRyZWYiOiI1In19LCJVc2VOdW1iZXJpbmdUeXBlT2ZQYXJlbnREb2N1bWVudCI6ZmFsc2V9XSwiRm9ybWF0dGVkVGV4dCI6eyIkaWQiOiIxNiIsIkNvdW50IjoxLCJUZXh0VW5pdHMiOlt7IiRpZCI6IjE3IiwiRm9udFN0eWxlIjp7IiRpZCI6IjE4IiwiTmV1dHJhbCI6dHJ1ZX0sIlJlYWRpbmdPcmRlciI6MSwiVGV4dCI6IlZha3VsZW5rbyBldCBhbC4ifV19LCJUYWciOiJDaXRhdmlQbGFjZWhvbGRlciMxMTUwM2UyNC05Mzc5LTRhNjctOTU2YS0yY2I2MDc1YTg3NDgiLCJUZXh0IjoiVmFrdWxlbmtvIGV0IGFsLiIsIldBSVZlcnNpb24iOiI2LjUuMC4wIn0=}</w:instrText>
          </w:r>
          <w:r w:rsidR="002724B1">
            <w:rPr>
              <w:noProof/>
            </w:rPr>
            <w:fldChar w:fldCharType="separate"/>
          </w:r>
          <w:r w:rsidR="002724B1">
            <w:rPr>
              <w:noProof/>
            </w:rPr>
            <w:t>Vakulenko et al.</w:t>
          </w:r>
          <w:r w:rsidR="002724B1">
            <w:rPr>
              <w:noProof/>
            </w:rPr>
            <w:fldChar w:fldCharType="end"/>
          </w:r>
        </w:sdtContent>
      </w:sdt>
      <w:r w:rsidR="002724B1">
        <w:t xml:space="preserve"> </w:t>
      </w:r>
      <w:sdt>
        <w:sdtPr>
          <w:alias w:val="To edit, see citavi.com/edit"/>
          <w:tag w:val="CitaviPlaceholder#90ace946-305d-4623-96fb-de1a59ebc1d8"/>
          <w:id w:val="-1368215781"/>
          <w:placeholder>
            <w:docPart w:val="DefaultPlaceholder_-1854013440"/>
          </w:placeholder>
        </w:sdtPr>
        <w:sdtEndPr/>
        <w:sdtContent>
          <w:r w:rsidR="002724B1">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zExNTAzZTI0LTkzNzktNGE2Ny05NTZhLTJjYjYwNzVhODc0OCIsIkVudHJpZXMiOlt7IiRpZCI6IjIiLCIkdHlwZSI6IlN3aXNzQWNhZGVtaWMuQ2l0YXZpLkNpdGF0aW9ucy5Xb3JkUGxhY2Vob2xkZXJFbnRyeSwgU3dpc3NBY2FkZW1pYy5DaXRhdmkiLCJJZCI6IjIxZDQzMzM5LThhZDYtNGNlYS1iM2RlLWQxZjUzZmI4NTc1YyIsIlJhbmdlTGVuZ3RoIjo2LCJSZWZlcmVuY2VJZCI6IjVmOWFkY2RlLTg1NWQtNDU3MS1hMTY3LWEwNzdhOTAzNTVi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0NS8zNDM3OTYzLjM0NDE3NDgiLCJVcmlTdHJpbmciOiJodHRwczovL2RvaS5vcmcvMTAuMTE0NS8zNDM3OTYzLjM0NDE3N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DoyNCIsIk1vZGlmaWVkQnkiOiJfUGFzY2giLCJJZCI6ImI2MzY4Y2U0LTQ0NmYtNGE2Yy1hODk0LTVlZTkxMjFiOGU4MyIsIk1vZGlmaWVkT24iOiIyMDIyLTAyLTEwVDE5OjI4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Mzc5NjMiLCJVcmlTdHJpbmciOiJodHRwczovL2RsLmFjbS5vcmcvZG9pL3Byb2NlZWRpbmdzLzEwLjExNDUvMzQzNzk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OTBhY2U5NDYtMzA1ZC00NjIzLTk2ZmItZGUxYTU5ZWJjMWQ4IiwiVGV4dCI6IigyMDIxKSIsIldBSVZlcnNpb24iOiI2LjUuMC4wIn0=}</w:instrText>
          </w:r>
          <w:r w:rsidR="002724B1">
            <w:rPr>
              <w:noProof/>
            </w:rPr>
            <w:fldChar w:fldCharType="separate"/>
          </w:r>
          <w:r w:rsidR="002724B1">
            <w:rPr>
              <w:noProof/>
            </w:rPr>
            <w:t>(2021)</w:t>
          </w:r>
          <w:r w:rsidR="002724B1">
            <w:rPr>
              <w:noProof/>
            </w:rPr>
            <w:fldChar w:fldCharType="end"/>
          </w:r>
        </w:sdtContent>
      </w:sdt>
      <w:r w:rsidR="002724B1">
        <w:t xml:space="preserve"> propose a new conversational question answering architecture which achieves new state of the art performance on the TREC Cast 2019 passage retrieval dataset. They use</w:t>
      </w:r>
      <w:r w:rsidR="005E26A3">
        <w:t>d</w:t>
      </w:r>
      <w:r w:rsidR="002724B1">
        <w:t xml:space="preserve"> BERT </w:t>
      </w:r>
      <w:r w:rsidR="00CC66B7">
        <w:t xml:space="preserve">in their architecture </w:t>
      </w:r>
      <w:r w:rsidR="002724B1">
        <w:t>for passage re-ranking and answer span extraction.</w:t>
      </w:r>
      <w:r w:rsidR="00EF683D">
        <w:t xml:space="preserve"> </w:t>
      </w:r>
      <w:r w:rsidR="00B9039C">
        <w:t xml:space="preserve">Answer span extraction is also the task that BERT is applied for in the </w:t>
      </w:r>
      <w:proofErr w:type="spellStart"/>
      <w:r w:rsidR="00B9039C">
        <w:t>BERTserini</w:t>
      </w:r>
      <w:proofErr w:type="spellEnd"/>
      <w:r w:rsidR="00B9039C">
        <w:t xml:space="preserve"> chatbot proposed by </w:t>
      </w:r>
      <w:sdt>
        <w:sdtPr>
          <w:alias w:val="To edit, see citavi.com/edit"/>
          <w:tag w:val="CitaviPlaceholder#67c11efe-c751-4091-8c59-627f35a59546"/>
          <w:id w:val="889453617"/>
          <w:placeholder>
            <w:docPart w:val="DefaultPlaceholder_-1854013440"/>
          </w:placeholder>
        </w:sdtPr>
        <w:sdtEndPr/>
        <w:sdtContent>
          <w:r w:rsidR="00B9039C">
            <w:rPr>
              <w:noProof/>
            </w:rPr>
            <w:fldChar w:fldCharType="begin"/>
          </w:r>
          <w:r w:rsidR="00B9039C">
            <w:rPr>
              <w:noProof/>
            </w:rPr>
            <w:instrText>ADDIN CitaviPlaceholder{eyIkaWQiOiIxIiwiJHR5cGUiOiJTd2lzc0FjYWRlbWljLkNpdGF2aS5DaXRhdGlvbnMuV29yZFBsYWNlaG9sZGVyLCBTd2lzc0FjYWRlbWljLkNpdGF2aSIsIkFzc29jaWF0ZVdpdGhQbGFjZWhvbGRlclRhZyI6IkNpdGF2aVBsYWNlaG9sZGVyI2MzZWU5NWQzLTQwMjQtNGNlYy1iMjI1LWE3N2M4ZTZhYTQ0MiIsIkVudHJpZXMiOlt7IiRpZCI6IjIiLCIkdHlwZSI6IlN3aXNzQWNhZGVtaWMuQ2l0YXZpLkNpdGF0aW9ucy5Xb3JkUGxhY2Vob2xkZXJFbnRyeSwgU3dpc3NBY2FkZW1pYy5DaXRhdmkiLCJJZCI6IjExNjlkMTY3LTg1N2ItNDk5ZS05YWFmLTAyMGJiNTFlZTlmZi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NjdjMTFlZmUtYzc1MS00MDkxLThjNTktNjI3ZjM1YTU5NTQ2IiwiVGV4dCI6IllhbmcsIFcuIGV0IGFsLiIsIldBSVZlcnNpb24iOiI2LjUuMC4wIn0=}</w:instrText>
          </w:r>
          <w:r w:rsidR="00B9039C">
            <w:rPr>
              <w:noProof/>
            </w:rPr>
            <w:fldChar w:fldCharType="separate"/>
          </w:r>
          <w:r w:rsidR="00B9039C">
            <w:rPr>
              <w:noProof/>
            </w:rPr>
            <w:t>Yang, W. et al.</w:t>
          </w:r>
          <w:r w:rsidR="00B9039C">
            <w:rPr>
              <w:noProof/>
            </w:rPr>
            <w:fldChar w:fldCharType="end"/>
          </w:r>
        </w:sdtContent>
      </w:sdt>
      <w:r w:rsidR="00B9039C">
        <w:t xml:space="preserve"> </w:t>
      </w:r>
      <w:sdt>
        <w:sdtPr>
          <w:alias w:val="To edit, see citavi.com/edit"/>
          <w:tag w:val="CitaviPlaceholder#c3ee95d3-4024-4cec-b225-a77c8e6aa442"/>
          <w:id w:val="1411660719"/>
          <w:placeholder>
            <w:docPart w:val="DefaultPlaceholder_-1854013440"/>
          </w:placeholder>
        </w:sdtPr>
        <w:sdtEndPr/>
        <w:sdtContent>
          <w:r w:rsidR="00B9039C">
            <w:rPr>
              <w:noProof/>
            </w:rPr>
            <w:fldChar w:fldCharType="begin"/>
          </w:r>
          <w:r w:rsidR="00B9039C">
            <w:rPr>
              <w:noProof/>
            </w:rPr>
            <w:instrText>ADDIN CitaviPlaceholder{eyIkaWQiOiIxIiwiJHR5cGUiOiJTd2lzc0FjYWRlbWljLkNpdGF2aS5DaXRhdGlvbnMuV29yZFBsYWNlaG9sZGVyLCBTd2lzc0FjYWRlbWljLkNpdGF2aSIsIkFzc29jaWF0ZVdpdGhQbGFjZWhvbGRlclRhZyI6IkNpdGF2aVBsYWNlaG9sZGVyIzY3YzExZWZlLWM3NTEtNDA5MS04YzU5LTYyN2YzNWE1OTU0NiIsIkVudHJpZXMiOlt7IiRpZCI6IjIiLCIkdHlwZSI6IlN3aXNzQWNhZGVtaWMuQ2l0YXZpLkNpdGF0aW9ucy5Xb3JkUGxhY2Vob2xkZXJFbnRyeSwgU3dpc3NBY2FkZW1pYy5DaXRhdmkiLCJJZCI6ImQ0YTBkZjA3LTlmN2EtNGI0Yi04NDk1LWFiNmJjMTY3ODkxYS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NjM2VlOTVkMy00MDI0LTRjZWMtYjIyNS1hNzdjOGU2YWE0NDIiLCJUZXh0IjoiKDIwMTkpIiwiV0FJVmVyc2lvbiI6IjYuNS4wLjAifQ==}</w:instrText>
          </w:r>
          <w:r w:rsidR="00B9039C">
            <w:rPr>
              <w:noProof/>
            </w:rPr>
            <w:fldChar w:fldCharType="separate"/>
          </w:r>
          <w:r w:rsidR="00B9039C">
            <w:rPr>
              <w:noProof/>
            </w:rPr>
            <w:t>(2019)</w:t>
          </w:r>
          <w:r w:rsidR="00B9039C">
            <w:rPr>
              <w:noProof/>
            </w:rPr>
            <w:fldChar w:fldCharType="end"/>
          </w:r>
        </w:sdtContent>
      </w:sdt>
      <w:r w:rsidR="00B9039C">
        <w:t xml:space="preserve">. </w:t>
      </w:r>
      <w:r w:rsidR="00EF683D">
        <w:t xml:space="preserve">The </w:t>
      </w:r>
      <w:proofErr w:type="spellStart"/>
      <w:r w:rsidR="00EF683D">
        <w:t>BERTserini</w:t>
      </w:r>
      <w:proofErr w:type="spellEnd"/>
      <w:r w:rsidR="00EF683D">
        <w:t xml:space="preserve"> architecture first retrieves relevant articles from a Wikipedia corpus given a specific query, and a BERT model that was finetuned on </w:t>
      </w:r>
      <w:r w:rsidR="009237DC">
        <w:t>a big question answering corpus</w:t>
      </w:r>
      <w:r w:rsidR="00EF683D">
        <w:t xml:space="preserve"> then extracts the appropriate text span that contains the answer. </w:t>
      </w:r>
      <w:sdt>
        <w:sdtPr>
          <w:alias w:val="To edit, see citavi.com/edit"/>
          <w:tag w:val="CitaviPlaceholder#49130856-a7c9-4a15-ba16-69670e0505e0"/>
          <w:id w:val="549732479"/>
          <w:placeholder>
            <w:docPart w:val="DefaultPlaceholder_-1854013440"/>
          </w:placeholder>
        </w:sdtPr>
        <w:sdtEndPr/>
        <w:sdtContent>
          <w:r w:rsidR="006E1D22">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2Q1NjE2ZGEzLWUxYjQtNGIxOS04ZjcxLTdhYjBlNDQxY2E2YyIsIkVudHJpZXMiOlt7IiRpZCI6IjIiLCIkdHlwZSI6IlN3aXNzQWNhZGVtaWMuQ2l0YXZpLkNpdGF0aW9ucy5Xb3JkUGxhY2Vob2xkZXJFbnRyeSwgU3dpc3NBY2FkZW1pYy5DaXRhdmkiLCJJZCI6ImY0NjdlYTVmLTM2ZTUtNDRhMC05OGE0LWYxNTYyYjQ0NjcwOSIsIlJhbmdlTGVuZ3RoIjoxNywiUmVmZXJlbmNlSWQiOiIzODVhMDE1ZC0zNWMxLTQ3MGMtOTYxOC05MWMwYWE5NGU5Nz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pa29zIiwiTGFzdE5hbWUiOiJWb3NrYXJpZGVzIiwiUHJvdGVjdGVkIjpmYWxzZSwiU2V4IjowLCJDcmVhdGVkQnkiOiJfUGFzY2giLCJDcmVhdGVkT24iOiIyMDIyLTAyLTEwVDE5OjI5OjI5IiwiTW9kaWZpZWRCeSI6Il9QYXNjaCIsIklkIjoiYzcyZDYwYmQtY2UyZi00ZDY2LTkwMTYtZDVlNTJmOTA2OWE4IiwiTW9kaWZpZWRPbiI6IjIwMjItMDItMTBUMTk6Mjk6MjkiLCJQcm9qZWN0Ijp7IiRpZCI6IjUiLCIkdHlwZSI6IlN3aXNzQWNhZGVtaWMuQ2l0YXZpLlByb2plY3QsIFN3aXNzQWNhZGVtaWMuQ2l0YXZpIn19LHsiJGlkIjoiNi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E2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jFUMTU6MTE6MDYiLCJQcm9qZWN0Ijp7IiRyZWYiOiI1In19LCJVc2VOdW1iZXJpbmdUeXBlT2ZQYXJlbnREb2N1bWVudCI6ZmFsc2V9XSwiRm9ybWF0dGVkVGV4dCI6eyIkaWQiOiIxNyIsIkNvdW50IjoxLCJUZXh0VW5pdHMiOlt7IiRpZCI6IjE4IiwiRm9udFN0eWxlIjp7IiRpZCI6IjE5IiwiTmV1dHJhbCI6dHJ1ZX0sIlJlYWRpbmdPcmRlciI6MSwiVGV4dCI6IlZvc2thcmlkZXMgZXQgYWwuIn1dfSwiVGFnIjoiQ2l0YXZpUGxhY2Vob2xkZXIjNDkxMzA4NTYtYTdjOS00YTE1LWJhMTYtNjk2NzBlMDUwNWUwIiwiVGV4dCI6IlZvc2thcmlkZXMgZXQgYWwuIiwiV0FJVmVyc2lvbiI6IjYuNS4wLjAifQ==}</w:instrText>
          </w:r>
          <w:r w:rsidR="006E1D22">
            <w:rPr>
              <w:noProof/>
            </w:rPr>
            <w:fldChar w:fldCharType="separate"/>
          </w:r>
          <w:r w:rsidR="006E1D22">
            <w:rPr>
              <w:noProof/>
            </w:rPr>
            <w:t>Voskarides et al.</w:t>
          </w:r>
          <w:r w:rsidR="006E1D22">
            <w:rPr>
              <w:noProof/>
            </w:rPr>
            <w:fldChar w:fldCharType="end"/>
          </w:r>
        </w:sdtContent>
      </w:sdt>
      <w:r w:rsidR="006E1D22">
        <w:t xml:space="preserve"> </w:t>
      </w:r>
      <w:sdt>
        <w:sdtPr>
          <w:alias w:val="To edit, see citavi.com/edit"/>
          <w:tag w:val="CitaviPlaceholder#d5616da3-e1b4-4b19-8f71-7ab0e441ca6c"/>
          <w:id w:val="880295281"/>
          <w:placeholder>
            <w:docPart w:val="DefaultPlaceholder_-1854013440"/>
          </w:placeholder>
        </w:sdtPr>
        <w:sdtEndPr/>
        <w:sdtContent>
          <w:r w:rsidR="006E1D22">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zQ5MTMwODU2LWE3YzktNGExNS1iYTE2LTY5NjcwZTA1MDVlMCIsIkVudHJpZXMiOlt7IiRpZCI6IjIiLCIkdHlwZSI6IlN3aXNzQWNhZGVtaWMuQ2l0YXZpLkNpdGF0aW9ucy5Xb3JkUGxhY2Vob2xkZXJFbnRyeSwgU3dpc3NBY2FkZW1pYy5DaXRhdmkiLCJJZCI6IjJmMzFiYjZlLThjYWYtNDAxOC04ZTk1LWZlYjA4YzQ4ZWU1YyIsIlJhbmdlTGVuZ3RoIjo2LCJSZWZlcmVuY2VJZCI6IjM4NWEwMTVkLTM1YzEtNDcwYy05NjE4LTkxYzBhYTk0ZTk3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zM5NzI3MS4zNDAxMTMwIiwiVXJpU3RyaW5nIjoiaHR0cHM6Ly9kb2kub3JnLzEwLjExNDUvMzM5NzI3MS4zNDAxMT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k6MjkiLCJNb2RpZmllZEJ5IjoiX1Bhc2NoIiwiSWQiOiJhZTkwN2RmYS00MjVlLTQ3YjktODNhMC1mN2RkMjYyODNmYTIiLCJNb2RpZmllZE9uIjoiMjAyMi0wMi0xMFQxOToyOToy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GwuYWNtLm9yZy9kb2kvcHJvY2VlZGluZ3MvMTAuMTE0NS8zMzk3MjcxIiwiVXJpU3RyaW5nIjoiaHR0cHM6Ly9kbC5hY20ub3JnL2RvaS9wcm9jZWVkaW5ncy8xMC4xMTQ1LzMzOTc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ZDU2MTZkYTMtZTFiNC00YjE5LThmNzEtN2FiMGU0NDFjYTZjIiwiVGV4dCI6IigyMDIwKSIsIldBSVZlcnNpb24iOiI2LjUuMC4wIn0=}</w:instrText>
          </w:r>
          <w:r w:rsidR="006E1D22">
            <w:rPr>
              <w:noProof/>
            </w:rPr>
            <w:fldChar w:fldCharType="separate"/>
          </w:r>
          <w:r w:rsidR="006E1D22">
            <w:rPr>
              <w:noProof/>
            </w:rPr>
            <w:t>(2020)</w:t>
          </w:r>
          <w:r w:rsidR="006E1D22">
            <w:rPr>
              <w:noProof/>
            </w:rPr>
            <w:fldChar w:fldCharType="end"/>
          </w:r>
        </w:sdtContent>
      </w:sdt>
      <w:r w:rsidR="006E1D22">
        <w:t xml:space="preserve"> applied BERT for query resolution, which is the task of enriching the current turn query with context from the conversational history. In their paper, they formulate it as a binary task where BERT predicts for each term of the conversational history, whether it should be added to the current turn or not. </w:t>
      </w:r>
      <w:r w:rsidR="002F3A8C">
        <w:t xml:space="preserve">Other tasks in conversational AI for which BERT </w:t>
      </w:r>
      <w:r w:rsidR="00B05E7A">
        <w:lastRenderedPageBreak/>
        <w:t>was</w:t>
      </w:r>
      <w:r w:rsidR="002F3A8C">
        <w:t xml:space="preserve"> used </w:t>
      </w:r>
      <w:r w:rsidR="00362E66">
        <w:t>include dialogue breakdown detection</w:t>
      </w:r>
      <w:r w:rsidR="00BB36BF">
        <w:t xml:space="preserve"> </w:t>
      </w:r>
      <w:sdt>
        <w:sdtPr>
          <w:alias w:val="To edit, see citavi.com/edit"/>
          <w:tag w:val="CitaviPlaceholder#baba38db-9c70-4479-a113-52ff27ba661b"/>
          <w:id w:val="187950224"/>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jcwODM0LWIwOTYtNDdmYy04MGE1LWY3N2ViZjJmZTNmMiIsIlJhbmdlTGVuZ3RoIjoxNiwiUmVmZXJlbmNlSWQiOiIyNDdlMTA2Yi05NmI5LTRjODUtYTc0OS02NDdkMDlhZmYz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lN1Z2l5YW1hIiwiUHJvdGVjdGVkIjpmYWxzZSwiU2V4IjowLCJDcmVhdGVkQnkiOiJfUGFzY2giLCJDcmVhdGVkT24iOiIyMDIyLTAyLTE3VDEwOjA3OjMyIiwiTW9kaWZpZWRCeSI6Il9QYXNjaCIsIklkIjoiMTNhN2FjMjctNDkwYy00ZDU3LWI1MmYtMGQyYjUyYzYzNGU4IiwiTW9kaWZpZWRPbiI6IjIwMjItMDItMTdUMTA6MD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}</w:instrText>
          </w:r>
          <w:r w:rsidR="00BB36BF">
            <w:rPr>
              <w:noProof/>
            </w:rPr>
            <w:fldChar w:fldCharType="separate"/>
          </w:r>
          <w:r w:rsidR="00BB36BF">
            <w:rPr>
              <w:noProof/>
            </w:rPr>
            <w:t>(Sugiyama, 2021)</w:t>
          </w:r>
          <w:r w:rsidR="00BB36BF">
            <w:rPr>
              <w:noProof/>
            </w:rPr>
            <w:fldChar w:fldCharType="end"/>
          </w:r>
        </w:sdtContent>
      </w:sdt>
      <w:r w:rsidR="00362E66">
        <w:t>, response selection</w:t>
      </w:r>
      <w:r w:rsidR="00BB36BF">
        <w:t xml:space="preserve"> </w:t>
      </w:r>
      <w:sdt>
        <w:sdtPr>
          <w:alias w:val="To edit, see citavi.com/edit"/>
          <w:tag w:val="CitaviPlaceholder#304b4f9d-4ba3-4c42-bb2f-f3dbd3b24f55"/>
          <w:id w:val="-1002661599"/>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AwODE0LTNiZjctNDk4OS05ZTYwLTIwZmM2Y2U5YjUxMSIsIlJhbmdlTGVuZ3RoIjoxNywiUmVmZXJlbmNlSWQiOiJmMWFmZGI0Ni02NDc5LTQyNzUtOWU1YS1lYWQ3MjY4YjM3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g2NTMvdjEvMjAyMS5uYWFjbC1tYWluLjEyMiIsIlVyaVN0cmluZyI6Imh0dHBzOi8vZG9pLm9yZy8xMC4xODY1My92MS8yMDIxLm5hYWNsLW1haW4uMTI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U6MDY6MTIiLCJNb2RpZmllZEJ5IjoiX1Bhc2NoIiwiSWQiOiI5MTQ1N2Y5Yy01MTMwLTRiMmYtYTc4YS0yZTZmNmJmYThkMWIiLCJNb2RpZmllZE9uIjoiMjAyMS0xMS0xNVQxNTowNjox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FjbHdlYi5vcmcvYW50aG9sb2d5LzIwMjEubmFhY2wtbWFpbiIsIlVyaVN0cmluZyI6Imh0dHBzOi8vd3d3LmFjbHdlYi5vcmcvYW50aG9sb2d5LzIwMjEubmFhY2wtbWFpb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aHR0cHM6Ly93d3cuaXNjYS1zcGVlY2gub3JnL2FyY2hpdmUvaW50ZXJzcGVlY2hfMjAyMCIsIlVyaVN0cmluZyI6Imh0dHBzOi8vd3d3LmlzY2Etc3BlZWNoLm9yZy9hcmNoaXZlL2ludGVyc3BlZWNoXzIw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0OjU3OjM0IiwiTW9kaWZpZWRCeSI6Il9QYXNjaCIsIklkIjoiY2ZlZTgzYjctNzUwMC00ZWExLWExYzAtYTI0ZTQ4M2I5YTdlIiwiTW9kaWZpZWRPbiI6IjIwMjEtMTEtMTVUMTQ6NTc6MzQ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yMTQzNy9JbnRlcnNwZWVjaC4yMDIwLTIxNTMiLCJVcmlTdHJpbmciOiJodHRwczovL2RvaS5vcmcvMTAuMjE0MzcvSW50ZXJzcGVlY2guMjAyMC0yMTU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IxNDM3L0ludGVyc3BlZWNoLjIwMjAiLCJVcmlTdHJpbmciOiJodHRwczovL2RvaS5vcmcvMTAuMjE0MzcvSW50ZXJzcGVlY2guMjAyM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}</w:instrText>
          </w:r>
          <w:r w:rsidR="00BB36BF">
            <w:rPr>
              <w:noProof/>
            </w:rPr>
            <w:fldChar w:fldCharType="separate"/>
          </w:r>
          <w:r w:rsidR="00BB36BF">
            <w:rPr>
              <w:noProof/>
            </w:rPr>
            <w:t>(Han et al., 2021; Whang et al., 2020)</w:t>
          </w:r>
          <w:r w:rsidR="00BB36BF">
            <w:rPr>
              <w:noProof/>
            </w:rPr>
            <w:fldChar w:fldCharType="end"/>
          </w:r>
        </w:sdtContent>
      </w:sdt>
      <w:r w:rsidR="00362E66">
        <w:t>, dialogue state tracking</w:t>
      </w:r>
      <w:r w:rsidR="00BB36BF">
        <w:t xml:space="preserve"> </w:t>
      </w:r>
      <w:sdt>
        <w:sdtPr>
          <w:alias w:val="To edit, see citavi.com/edit"/>
          <w:tag w:val="CitaviPlaceholder#967ce00e-8e6a-4a46-8778-246793e5be9c"/>
          <w:id w:val="1923217231"/>
          <w:placeholder>
            <w:docPart w:val="DefaultPlaceholder_-1854013440"/>
          </w:placeholder>
        </w:sdtPr>
        <w:sdtEndPr/>
        <w:sdtContent>
          <w:r w:rsidR="00BB36BF">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5MDcuMDMwNDB2MSIsIlVyaVN0cmluZyI6Imh0dHBzOi8vYXJ4aXYub3JnL3BkZi8xOTA3LjAzMDQwdjE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N1QwOTo1Mzo0NCIsIk1vZGlmaWVkQnkiOiJfUGFzY2giLCJJZCI6IjI5Nzk3ZDU0LTQ4YWQtNDVlZi1hMWUyLWIxNDE3YmQxOGQyZiIsIk1vZGlmaWVkT24iOiIyMDIyLTAyLTE3VDA5OjUzOjQ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TkwNy4wMzA0MHYxIiwiVXJpU3RyaW5nIjoiaHR0cDovL2FyeGl2Lm9yZy9hYnMvMTkwNy4wMzA0MHY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Dk6NTM6NDQiLCJNb2RpZmllZEJ5IjoiX1Bhc2NoIiwiSWQiOiI4OTFjZGIxMi1kOTc2LTQzM2EtOTc4OS05Y2NkNDAwOGUxNWUiLCJNb2RpZmllZE9uIjoiMjAyMi0wMi0xN1QwOTo1Mz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5MDcuMDMwNDB2MSIsIlVyaVN0cmluZyI6Imh0dHA6Ly9hcnhpdi5vcmcvcGRmLzE5MDcuMDMwNDB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}</w:instrText>
          </w:r>
          <w:r w:rsidR="00BB36BF">
            <w:rPr>
              <w:noProof/>
            </w:rPr>
            <w:fldChar w:fldCharType="separate"/>
          </w:r>
          <w:r w:rsidR="00BB36BF">
            <w:rPr>
              <w:noProof/>
            </w:rPr>
            <w:t>(Chao &amp; Lane, 2019)</w:t>
          </w:r>
          <w:r w:rsidR="00BB36BF">
            <w:rPr>
              <w:noProof/>
            </w:rPr>
            <w:fldChar w:fldCharType="end"/>
          </w:r>
        </w:sdtContent>
      </w:sdt>
      <w:r w:rsidR="00362E66">
        <w:t xml:space="preserve"> or topic prediction in recommender systems</w:t>
      </w:r>
      <w:r w:rsidR="00BB36BF">
        <w:t xml:space="preserve"> </w:t>
      </w:r>
      <w:sdt>
        <w:sdtPr>
          <w:alias w:val="To edit, see citavi.com/edit"/>
          <w:tag w:val="CitaviPlaceholder#7609cd35-2af8-4cfa-ba49-eda8add8a6fb"/>
          <w:id w:val="1870561089"/>
          <w:placeholder>
            <w:docPart w:val="DefaultPlaceholder_-1854013440"/>
          </w:placeholder>
        </w:sdtPr>
        <w:sdtEndPr/>
        <w:sdtContent>
          <w:r w:rsidR="00BB36BF">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jAxMC4wNDEyNXYyIiwiVXJpU3RyaW5nIjoiaHR0cDovL2FyeGl2Lm9yZy9hYnMvMjAxMC4wNDEyNXY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TA6MDM6MzEiLCJNb2RpZmllZEJ5IjoiX1Bhc2NoIiwiSWQiOiIzYjdiOGJlOS1kOWJmLTRkNDgtYTY1MS1hNmEyZTdiZjg3YWUiLCJNb2RpZmllZE9uIjoiMjAyMi0wMi0xN1QxMDowMz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IwMTAuMDQxMjV2MiIsIlVyaVN0cmluZyI6Imh0dHA6Ly9hcnhpdi5vcmcvcGRmLzIwMTAuMDQxMjV2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EwOjAzOjMxIiwiTW9kaWZpZWRCeSI6Il9QYXNjaCIsIklkIjoiM2U5YzIzNWItNTRlZi00ZDIzLTk0NTQtMmYxMzljNTY5Y2IxIiwiTW9kaWZpZWRPbiI6IjIwMjItMDItMTdUMTA6MDM6Mz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DEwLjA0MTI1djIiLCJVcmlTdHJpbmciOiJodHRwczovL2FyeGl2Lm9yZy9wZGYvMjAxMC4wNDEyNXYy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}</w:instrText>
          </w:r>
          <w:r w:rsidR="00BB36BF">
            <w:rPr>
              <w:noProof/>
            </w:rPr>
            <w:fldChar w:fldCharType="separate"/>
          </w:r>
          <w:r w:rsidR="00BB36BF">
            <w:rPr>
              <w:noProof/>
            </w:rPr>
            <w:t>(Zhou et al., 2020)</w:t>
          </w:r>
          <w:r w:rsidR="00BB36BF">
            <w:rPr>
              <w:noProof/>
            </w:rPr>
            <w:fldChar w:fldCharType="end"/>
          </w:r>
        </w:sdtContent>
      </w:sdt>
      <w:r w:rsidR="00362E66">
        <w:t>.</w:t>
      </w:r>
      <w:r w:rsidR="00FB28A1">
        <w:t xml:space="preserve"> </w:t>
      </w:r>
      <w:r w:rsidR="00B05E7A">
        <w:t>In terms of the cooking domain,</w:t>
      </w:r>
      <w:r w:rsidR="00D46EE5">
        <w:t xml:space="preserve"> </w:t>
      </w:r>
      <w:sdt>
        <w:sdtPr>
          <w:alias w:val="To edit, see citavi.com/edit"/>
          <w:tag w:val="CitaviPlaceholder#5881ce41-e18e-41a7-9a5d-9e581194cda9"/>
          <w:id w:val="1611091557"/>
          <w:placeholder>
            <w:docPart w:val="DefaultPlaceholder_-1854013440"/>
          </w:placeholder>
        </w:sdtPr>
        <w:sdtEndPr/>
        <w:sdtContent>
          <w:r w:rsidR="00D46EE5">
            <w:rPr>
              <w:noProof/>
            </w:rPr>
            <w:fldChar w:fldCharType="begin"/>
          </w:r>
          <w:r w:rsidR="00D46EE5">
            <w:rPr>
              <w:noProof/>
            </w:rPr>
            <w:instrText>ADDIN CitaviPlaceholder{eyIkaWQiOiIxIiwiJHR5cGUiOiJTd2lzc0FjYWRlbWljLkNpdGF2aS5DaXRhdGlvbnMuV29yZFBsYWNlaG9sZGVyLCBTd2lzc0FjYWRlbWljLkNpdGF2aSIsIkFzc29jaWF0ZVdpdGhQbGFjZWhvbGRlclRhZyI6IkNpdGF2aVBsYWNlaG9sZGVyI2ExY2UwM2Y3LWMxZGQtNDA1ZS1iYjA5LTFkZjE4YzFjZjA2MiIsIkVudHJpZXMiOlt7IiRpZCI6IjIiLCIkdHlwZSI6IlN3aXNzQWNhZGVtaWMuQ2l0YXZpLkNpdGF0aW9ucy5Xb3JkUGxhY2Vob2xkZXJFbnRyeSwgU3dpc3NBY2FkZW1pYy5DaXRhdmkiLCJJZCI6IjYwMzgyMDgzLTU1YjctNDcyNi05NTNiLWViNjgzZTU5MDRlMC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1ODgxY2U0MS1lMThlLTQxYTctOWE1ZC05ZTU4MTE5NGNkYTkiLCJUZXh0IjoiU2Nod2FibCIsIldBSVZlcnNpb24iOiI2LjUuMC4wIn0=}</w:instrText>
          </w:r>
          <w:r w:rsidR="00D46EE5">
            <w:rPr>
              <w:noProof/>
            </w:rPr>
            <w:fldChar w:fldCharType="separate"/>
          </w:r>
          <w:r w:rsidR="00D46EE5">
            <w:rPr>
              <w:noProof/>
            </w:rPr>
            <w:t>Schwabl</w:t>
          </w:r>
          <w:r w:rsidR="00D46EE5">
            <w:rPr>
              <w:noProof/>
            </w:rPr>
            <w:fldChar w:fldCharType="end"/>
          </w:r>
        </w:sdtContent>
      </w:sdt>
      <w:r w:rsidR="00D46EE5">
        <w:t xml:space="preserve"> </w:t>
      </w:r>
      <w:sdt>
        <w:sdtPr>
          <w:alias w:val="To edit, see citavi.com/edit"/>
          <w:tag w:val="CitaviPlaceholder#a1ce03f7-c1dd-405e-bb09-1df18c1cf062"/>
          <w:id w:val="1196123372"/>
          <w:placeholder>
            <w:docPart w:val="DefaultPlaceholder_-1854013440"/>
          </w:placeholder>
        </w:sdtPr>
        <w:sdtEndPr/>
        <w:sdtContent>
          <w:r w:rsidR="00D46EE5">
            <w:rPr>
              <w:noProof/>
            </w:rPr>
            <w:fldChar w:fldCharType="begin"/>
          </w:r>
          <w:r w:rsidR="00D46EE5">
            <w:rPr>
              <w:noProof/>
            </w:rPr>
            <w:instrText>ADDIN CitaviPlaceholder{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1MjgzL0VQVUIuNDYzMDgiLCJVcmlTdHJpbmciOiJodHRwczovL2RvaS5vcmcvMTAuNTI4My9FUFVCLjQ2MzA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IxKSJ9XX0sIlRhZyI6IkNpdGF2aVBsYWNlaG9sZGVyI2ExY2UwM2Y3LWMxZGQtNDA1ZS1iYjA5LTFkZjE4YzFjZjA2MiIsIlRleHQiOiIoMjAyMSkiLCJXQUlWZXJzaW9uIjoiNi41LjAuMCJ9}</w:instrText>
          </w:r>
          <w:r w:rsidR="00D46EE5">
            <w:rPr>
              <w:noProof/>
            </w:rPr>
            <w:fldChar w:fldCharType="separate"/>
          </w:r>
          <w:r w:rsidR="00D46EE5">
            <w:rPr>
              <w:noProof/>
            </w:rPr>
            <w:t>(2021)</w:t>
          </w:r>
          <w:r w:rsidR="00D46EE5">
            <w:rPr>
              <w:noProof/>
            </w:rPr>
            <w:fldChar w:fldCharType="end"/>
          </w:r>
        </w:sdtContent>
      </w:sdt>
      <w:r w:rsidR="00D46EE5">
        <w:t xml:space="preserve"> </w:t>
      </w:r>
      <w:r w:rsidR="00B05E7A">
        <w:t xml:space="preserve">showed that BERT-based models are </w:t>
      </w:r>
      <w:r w:rsidR="00ED714A">
        <w:t xml:space="preserve">beneficial </w:t>
      </w:r>
      <w:r w:rsidR="00B05E7A">
        <w:t>when it comes to</w:t>
      </w:r>
      <w:r w:rsidR="00FB28A1">
        <w:t xml:space="preserve"> classifying information needs that occur during cooking</w:t>
      </w:r>
      <w:r w:rsidR="00ED714A">
        <w:t xml:space="preserve">, which was done </w:t>
      </w:r>
      <w:r w:rsidR="00D46EE5">
        <w:t>using</w:t>
      </w:r>
      <w:r w:rsidR="00ED714A">
        <w:t xml:space="preserve"> the </w:t>
      </w:r>
      <w:proofErr w:type="spellStart"/>
      <w:r w:rsidR="00ED714A">
        <w:t>Cookversational</w:t>
      </w:r>
      <w:proofErr w:type="spellEnd"/>
      <w:r w:rsidR="00ED714A">
        <w:t xml:space="preserve"> Search dataset (</w:t>
      </w:r>
      <w:r w:rsidR="00ED714A" w:rsidRPr="00ED714A">
        <w:rPr>
          <w:highlight w:val="yellow"/>
        </w:rPr>
        <w:t>see section …</w:t>
      </w:r>
      <w:r w:rsidR="00ED714A">
        <w:t>)</w:t>
      </w:r>
      <w:r w:rsidR="00B05E7A">
        <w:t xml:space="preserve">. </w:t>
      </w:r>
      <w:r w:rsidR="00D46EE5">
        <w:t xml:space="preserve">In his experiments, he </w:t>
      </w:r>
      <w:r w:rsidR="00FB28A1">
        <w:t xml:space="preserve">only applied default BERT models for this cooking specific task, however, he suggests that a domain specific BERT model </w:t>
      </w:r>
      <w:r w:rsidR="00D46EE5">
        <w:t>for the cooking domain would probably</w:t>
      </w:r>
      <w:r w:rsidR="00FB28A1">
        <w:t xml:space="preserve"> yield better classification results, which thus motivates the following section. </w:t>
      </w:r>
    </w:p>
    <w:p w14:paraId="6C1E5E2B" w14:textId="24F00A7A" w:rsidR="002E70F2" w:rsidRDefault="004E32EA" w:rsidP="002E70F2">
      <w:pPr>
        <w:pStyle w:val="berschrift3"/>
      </w:pPr>
      <w:bookmarkStart w:id="24" w:name="_Toc98674045"/>
      <w:r>
        <w:t>BERT for Specific Domains</w:t>
      </w:r>
      <w:bookmarkEnd w:id="24"/>
    </w:p>
    <w:p w14:paraId="08FC05AF" w14:textId="19F90F7D" w:rsidR="00E5651C" w:rsidRDefault="00CA622A" w:rsidP="00E5651C">
      <w:r>
        <w:t xml:space="preserve">Since BERT was only pretrained on plain text data from the general domain, its performance is limited due to the lack of domain specific knowledge. Adapting BERT for a specific domain is </w:t>
      </w:r>
      <w:r w:rsidR="00F724F0">
        <w:t xml:space="preserve">thus a common approach and there is a lot of research showing that this generally leads to performance gains on </w:t>
      </w:r>
      <w:r w:rsidR="00964DB6">
        <w:t xml:space="preserve">the </w:t>
      </w:r>
      <w:r w:rsidR="00F724F0">
        <w:t>downstream tasks of the adapted domain (</w:t>
      </w:r>
      <w:r w:rsidR="00BE0FFC" w:rsidRPr="00996BEE">
        <w:rPr>
          <w:highlight w:val="yellow"/>
        </w:rPr>
        <w:t>see below</w:t>
      </w:r>
      <w:r w:rsidR="00F724F0">
        <w:t xml:space="preserve">). </w:t>
      </w:r>
      <w:r w:rsidR="003548B3">
        <w:t xml:space="preserve">The two main </w:t>
      </w:r>
      <w:r w:rsidR="00F724F0">
        <w:t xml:space="preserve">methods </w:t>
      </w:r>
      <w:r w:rsidR="003548B3">
        <w:t xml:space="preserve">that </w:t>
      </w:r>
      <w:r w:rsidR="00F724F0">
        <w:t xml:space="preserve">have been established in literature to </w:t>
      </w:r>
      <w:r w:rsidR="003548B3">
        <w:t>do this are</w:t>
      </w:r>
      <w:r w:rsidR="0041519B">
        <w:t xml:space="preserve"> </w:t>
      </w:r>
      <w:r w:rsidR="00F724F0" w:rsidRPr="003548B3">
        <w:rPr>
          <w:i/>
          <w:iCs/>
        </w:rPr>
        <w:t>pretraining on domain-specific data from scratch</w:t>
      </w:r>
      <w:r w:rsidR="00F724F0">
        <w:t xml:space="preserve"> and </w:t>
      </w:r>
      <w:r w:rsidR="00F724F0" w:rsidRPr="003548B3">
        <w:rPr>
          <w:i/>
          <w:iCs/>
        </w:rPr>
        <w:t>additional pretraining on domain specific data</w:t>
      </w:r>
      <w:r w:rsidR="00F724F0">
        <w:t xml:space="preserve">, which is sometimes also referred to as </w:t>
      </w:r>
      <w:r w:rsidR="00F724F0" w:rsidRPr="003548B3">
        <w:rPr>
          <w:i/>
          <w:iCs/>
        </w:rPr>
        <w:t>post-pretraining</w:t>
      </w:r>
      <w:r w:rsidR="00F724F0">
        <w:t xml:space="preserve"> </w:t>
      </w:r>
      <w:sdt>
        <w:sdtPr>
          <w:alias w:val="To edit, see citavi.com/edit"/>
          <w:tag w:val="CitaviPlaceholder#ba29a708-46eb-4d93-ad1b-f1d3c5fa03da"/>
          <w:id w:val="-421874281"/>
          <w:placeholder>
            <w:docPart w:val="DefaultPlaceholder_-1854013440"/>
          </w:placeholder>
        </w:sdtPr>
        <w:sdtEndPr/>
        <w:sdtContent>
          <w:r w:rsidR="00E5651C">
            <w:rPr>
              <w:noProof/>
            </w:rPr>
            <w:fldChar w:fldCharType="begin"/>
          </w:r>
          <w:r w:rsidR="00E5651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mI1MjY5LTZiYmQtNGUwNi05MjM0LTYxZGRhMzgyMGE1OSIsIlJhbmdlTGVuZ3RoIjoxOCwiUmVmZXJlbmNlSWQiOiI3MTMyYmI1MC1hZTczLTQyODQtYjA0OC1mOWVmNjllMmNk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MtMDMwLTg0MTg2LTdfMzEiLCJVcmlTdHJpbmciOiJodHRwczovL2RvaS5vcmcvMTAuMTAwNy85NzgtMy0wMzAtODQxODYtN18z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NmIxZTZlYjItZDNkYS00MGMzLWFmMzItYjJiMDYyOTIxZTc4IiwiTW9kaWZpZWRPbiI6IjIwMjEtMTEtMTVUMTQ6NDk6NTIiLCJQcm9qZWN0Ijp7IiRyZWYiOiI1In19XSwiT3JnYW5pemF0aW9ucyI6W10sIk90aGVyc0ludm9sdmVkIjpbXSwiUGFnZVJhbmdlIjoiPHNwPlxyXG4gIDxuPjQ3MTwvbj5cclxuICA8aW4+dHJ1ZTwvaW4+XHJcbiAgPG9zPjQ3MTwvb3M+XHJcbiAgPHBzPjQ3MTwvcHM+XHJcbjwvc3A+XHJcbjxlcD5cclxuICA8bj40ODQ8L24+XHJcbiAgPGluPnRydWU8L2luPlxyXG4gIDxvcz40ODQ8L29zPlxyXG4gIDxwcz40ODQ8L3BzPlxyXG48L2VwPlxyXG48b3M+NDcxLTQ4N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DcvOTc4LTMtMDMwLTg0MTg2LTciLCJVcmlTdHJpbmciOiJodHRwczovL2RvaS5vcmcvMTAuMTAwNy85NzgtMy0wMzAtODQxODYt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OWE4N2E2MzMtNDQ3Zi00NzFjLTk5NDUtYjZiNGZlNjk1MmZkIiwiTW9kaWZpZWRPbiI6IjIwMjEtMTEtMTVUMTQ6NDk6NTIiLCJQcm9qZWN0Ijp7IiRyZWYiOiI1In19XSwiT3JnYW5pemF0aW9ucyI6W10sIk90aGVyc0ludm9sdmVkIjpbXSwiUGxhY2VPZlB1YmxpY2F0aW9uIjoiQ2hhbSIsIlB1Ymxpc2hlcnMiOlt7IiRpZCI6IjI0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NS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}</w:instrText>
          </w:r>
          <w:r w:rsidR="00E5651C">
            <w:rPr>
              <w:noProof/>
            </w:rPr>
            <w:fldChar w:fldCharType="separate"/>
          </w:r>
          <w:r w:rsidR="00302D98">
            <w:rPr>
              <w:noProof/>
            </w:rPr>
            <w:t>(Liu et al., 2021)</w:t>
          </w:r>
          <w:r w:rsidR="00E5651C">
            <w:rPr>
              <w:noProof/>
            </w:rPr>
            <w:fldChar w:fldCharType="end"/>
          </w:r>
        </w:sdtContent>
      </w:sdt>
      <w:r w:rsidR="004E32EA">
        <w:t xml:space="preserve">. </w:t>
      </w:r>
      <w:r w:rsidR="00632399">
        <w:t xml:space="preserve">In the following, all the mentioned papers for </w:t>
      </w:r>
    </w:p>
    <w:p w14:paraId="70941FB8" w14:textId="7BBAB9B8" w:rsidR="00161E1B" w:rsidRDefault="00055DA2" w:rsidP="003548B3">
      <w:pPr>
        <w:pStyle w:val="Folgeabsatz"/>
      </w:pPr>
      <w:r>
        <w:t>In case of p</w:t>
      </w:r>
      <w:r w:rsidR="003548B3">
        <w:t xml:space="preserve">retraining </w:t>
      </w:r>
      <w:r>
        <w:t xml:space="preserve">from scratch, a large domain specific corpus is used instead of the general Wikipedia and book data to train the BERT model from scratch. </w:t>
      </w:r>
      <w:r w:rsidR="00A9540B">
        <w:t xml:space="preserve">The most popular example for this approach is </w:t>
      </w:r>
      <w:proofErr w:type="spellStart"/>
      <w:r w:rsidR="00A9540B">
        <w:t>SciBERT</w:t>
      </w:r>
      <w:proofErr w:type="spellEnd"/>
      <w:r w:rsidR="00273D78">
        <w:t xml:space="preserve"> </w:t>
      </w:r>
      <w:sdt>
        <w:sdtPr>
          <w:alias w:val="To edit, see citavi.com/edit"/>
          <w:tag w:val="CitaviPlaceholder#cab4dc29-1c67-434f-a944-7813d1a7b147"/>
          <w:id w:val="720865621"/>
          <w:placeholder>
            <w:docPart w:val="DefaultPlaceholder_-1854013440"/>
          </w:placeholder>
        </w:sdtPr>
        <w:sdtEndPr/>
        <w:sdtContent>
          <w:r w:rsidR="00273D78">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MmFiZDgxLTg2YzQtNDkyYy1iMjYyLTY0YTM3YjZhMjIxZi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y4xMDY3NnYzIiwiVXJpU3RyaW5nIjoiaHR0cHM6Ly9hcnhpdi5vcmcvcGRmLzE5MDMuMTA2NzZ2M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DozMTozNCIsIk1vZGlmaWVkQnkiOiJfUGFzY2giLCJJZCI6IjBjNjhiMThmLTUwZWQtNDE1OS1hMjljLTI4MTExYTRjOTZlMyIsIk1vZGlmaWVkT24iOiIyMDIxLTExLTI1VDIwOjMxOjM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y4xMDY3NnYzIiwiVXJpU3RyaW5nIjoiaHR0cDovL2FyeGl2Lm9yZy9hYnMvMTkwMy4xMDY3Nn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}</w:instrText>
          </w:r>
          <w:r w:rsidR="00273D78">
            <w:rPr>
              <w:noProof/>
            </w:rPr>
            <w:fldChar w:fldCharType="separate"/>
          </w:r>
          <w:r w:rsidR="00302D98">
            <w:rPr>
              <w:noProof/>
            </w:rPr>
            <w:t>(Beltagy et al., 2019)</w:t>
          </w:r>
          <w:r w:rsidR="00273D78">
            <w:rPr>
              <w:noProof/>
            </w:rPr>
            <w:fldChar w:fldCharType="end"/>
          </w:r>
        </w:sdtContent>
      </w:sdt>
      <w:r w:rsidR="00A9540B">
        <w:t xml:space="preserve">, a BERT model for the scientific domain which was pretrained on a huge </w:t>
      </w:r>
      <w:r w:rsidR="00947569">
        <w:t>number</w:t>
      </w:r>
      <w:r w:rsidR="00A9540B">
        <w:t xml:space="preserve"> of scientific articles (1.14M). </w:t>
      </w:r>
      <w:r w:rsidR="00273D78">
        <w:t xml:space="preserve">The researchers of </w:t>
      </w:r>
      <w:proofErr w:type="spellStart"/>
      <w:r w:rsidR="00273D78">
        <w:t>SciBERT</w:t>
      </w:r>
      <w:proofErr w:type="spellEnd"/>
      <w:r w:rsidR="00273D78">
        <w:t xml:space="preserve"> also used a custom </w:t>
      </w:r>
      <w:proofErr w:type="spellStart"/>
      <w:r w:rsidR="00273D78">
        <w:t>WordPiece</w:t>
      </w:r>
      <w:proofErr w:type="spellEnd"/>
      <w:r w:rsidR="00273D78">
        <w:t xml:space="preserve"> vocabulary that was specifically created for the science domain, which lead to an average increase of 0.6 F1 score. </w:t>
      </w:r>
      <w:proofErr w:type="spellStart"/>
      <w:r w:rsidR="00DB24B6">
        <w:t>SciBERT</w:t>
      </w:r>
      <w:proofErr w:type="spellEnd"/>
      <w:r w:rsidR="00DB24B6">
        <w:t xml:space="preserve"> achieves SOTA performance in several tasks in the fields of biomedicine, computer science and multi-domain science</w:t>
      </w:r>
      <w:r w:rsidR="000D5AFF">
        <w:t xml:space="preserve">, and thus shows the effectiveness of the </w:t>
      </w:r>
      <w:r w:rsidR="005A3241">
        <w:t xml:space="preserve">pretraining from scratch </w:t>
      </w:r>
      <w:r w:rsidR="000D5AFF">
        <w:t>approach</w:t>
      </w:r>
      <w:r w:rsidR="00DB24B6">
        <w:t xml:space="preserve">. </w:t>
      </w:r>
      <w:r w:rsidR="0030040D">
        <w:t xml:space="preserve">However, the downside of this is the huge amount of domain specific data required, which is mostly not available for other domains, as well as the </w:t>
      </w:r>
      <w:r w:rsidR="001C3A43">
        <w:t>high computational resources that are necessary to perform the training in a reasonable time</w:t>
      </w:r>
      <w:r w:rsidR="00057A4B">
        <w:t>.</w:t>
      </w:r>
      <w:r w:rsidR="00887698">
        <w:t xml:space="preserve"> </w:t>
      </w:r>
      <w:r w:rsidR="001336CE">
        <w:t>To put that in perspective</w:t>
      </w:r>
      <w:r w:rsidR="003E1273">
        <w:t xml:space="preserve">, Tim </w:t>
      </w:r>
      <w:proofErr w:type="spellStart"/>
      <w:r w:rsidR="003E1273">
        <w:t>Dettmers</w:t>
      </w:r>
      <w:proofErr w:type="spellEnd"/>
      <w:r w:rsidR="003E1273">
        <w:t xml:space="preserve">, a famous researcher in the field of AI, estimates that </w:t>
      </w:r>
      <w:r w:rsidR="00057A4B">
        <w:t xml:space="preserve">“[f]or a standard 4 GPU desktop with RTX 2080 </w:t>
      </w:r>
      <w:proofErr w:type="spellStart"/>
      <w:r w:rsidR="00057A4B">
        <w:t>Ti</w:t>
      </w:r>
      <w:proofErr w:type="spellEnd"/>
      <w:r w:rsidR="00057A4B">
        <w:t xml:space="preserve"> […], one can </w:t>
      </w:r>
      <w:r w:rsidR="00057A4B">
        <w:lastRenderedPageBreak/>
        <w:t>expect to replicate BERT large in 68 days and BERT base in 34 days”</w:t>
      </w:r>
      <w:r w:rsidR="00F24D72">
        <w:t xml:space="preserve"> </w:t>
      </w:r>
      <w:sdt>
        <w:sdtPr>
          <w:alias w:val="To edit, see citavi.com/edit"/>
          <w:tag w:val="CitaviPlaceholder#d1f4418c-31d6-4b50-a11a-2080b03e3c7d"/>
          <w:id w:val="-1130323218"/>
          <w:placeholder>
            <w:docPart w:val="DefaultPlaceholder_-1854013440"/>
          </w:placeholder>
        </w:sdtPr>
        <w:sdtEndPr/>
        <w:sdtContent>
          <w:r w:rsidR="00F24D72">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RpbWRldHRtZXJzLmNvbS8yMDE4LzEwLzE3L3RwdXMtdnMtZ3B1cy1mb3ItdHJhbnNmb3JtZXJzLWJlcnQvIzp+OnRleHQ9Q29uY2x1c2lvbiwxMSUyMGRheXMlMjB1c2luZyUyMDglMkRiaXQuIiwiVXJpU3RyaW5nIjoiaHR0cHM6Ly90aW1kZXR0bWVycy5jb20vMjAxOC8xMC8xNy90cHVzLXZzLWdwdXMtZm9yLXRyYW5zZm9ybWVycy1iZXJ0LyM6fjp0ZXh0PUNvbmNsdXNpb24sMTEgZGF5cyB1c2luZyA4LWJpdC4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}</w:instrText>
          </w:r>
          <w:r w:rsidR="00F24D72">
            <w:rPr>
              <w:noProof/>
            </w:rPr>
            <w:fldChar w:fldCharType="separate"/>
          </w:r>
          <w:r w:rsidR="00302D98">
            <w:rPr>
              <w:noProof/>
            </w:rPr>
            <w:t>(Tim Dettmers, 2018)</w:t>
          </w:r>
          <w:r w:rsidR="00F24D72">
            <w:rPr>
              <w:noProof/>
            </w:rPr>
            <w:fldChar w:fldCharType="end"/>
          </w:r>
        </w:sdtContent>
      </w:sdt>
      <w:r w:rsidR="00057A4B">
        <w:t>.</w:t>
      </w:r>
    </w:p>
    <w:p w14:paraId="3CCAD18E" w14:textId="77777777" w:rsidR="00161E1B" w:rsidRDefault="00057A4B" w:rsidP="00161E1B">
      <w:pPr>
        <w:pStyle w:val="Abbildung"/>
        <w:keepNext/>
      </w:pPr>
      <w:r>
        <w:t xml:space="preserve"> </w:t>
      </w:r>
      <w:r w:rsidR="00161E1B">
        <w:drawing>
          <wp:inline distT="0" distB="0" distL="0" distR="0" wp14:anchorId="023C6F23" wp14:editId="63803D65">
            <wp:extent cx="4513871" cy="1828800"/>
            <wp:effectExtent l="0" t="0" r="127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25800" cy="1833633"/>
                    </a:xfrm>
                    <a:prstGeom prst="rect">
                      <a:avLst/>
                    </a:prstGeom>
                  </pic:spPr>
                </pic:pic>
              </a:graphicData>
            </a:graphic>
          </wp:inline>
        </w:drawing>
      </w:r>
    </w:p>
    <w:p w14:paraId="1C01894D" w14:textId="3EE2CB80" w:rsidR="0030040D" w:rsidRDefault="00161E1B" w:rsidP="00161E1B">
      <w:pPr>
        <w:pStyle w:val="Beschriftung"/>
      </w:pPr>
      <w:r>
        <w:t xml:space="preserve">Figure </w:t>
      </w:r>
      <w:r>
        <w:fldChar w:fldCharType="begin"/>
      </w:r>
      <w:r>
        <w:instrText xml:space="preserve"> SEQ Figure \* ARABIC </w:instrText>
      </w:r>
      <w:r>
        <w:fldChar w:fldCharType="separate"/>
      </w:r>
      <w:r w:rsidR="00336883">
        <w:rPr>
          <w:noProof/>
        </w:rPr>
        <w:t>15</w:t>
      </w:r>
      <w:r>
        <w:fldChar w:fldCharType="end"/>
      </w:r>
      <w:r>
        <w:t xml:space="preserve">: Comparison </w:t>
      </w:r>
      <w:r w:rsidR="00A25F07">
        <w:t>of traditional machine learning training scheme (1), traditional BERT training scheme (2), and DAPT (3).</w:t>
      </w:r>
      <w:r>
        <w:t xml:space="preserve"> </w:t>
      </w:r>
      <w:sdt>
        <w:sdtPr>
          <w:alias w:val="To edit, see citavi.com/edit"/>
          <w:tag w:val="CitaviPlaceholder#f4118976-0897-41ff-b651-50de5db7c109"/>
          <w:id w:val="-1989849807"/>
          <w:placeholder>
            <w:docPart w:val="DefaultPlaceholder_-1854013440"/>
          </w:placeholder>
        </w:sdtPr>
        <w:sdtEndPr/>
        <w:sdtContent>
          <w:r w:rsidR="003E51DA">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2E0YjQ5LWUyNDItNGRjZC1hZTlmLWU1ZmEwNGM1YTk1OCIsIlJhbmdlTGVuZ3RoIjozMiwiUmVmZXJlbmNlSWQiOiIxOWNmYjdkOS03YWI3LTRhZDUtYTIzYi04NTg4NTc5ZmQwN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Q5IiwiU3RhcnRQYWdlIjp7IiRpZCI6IjUiLCIkdHlwZSI6IlN3aXNzQWNhZGVtaWMuUGFnZU51bWJlciwgU3dpc3NBY2FkZW1pYyIsIklzRnVsbHlOdW1lcmljIjp0cnVlLCJOdW1iZXIiOjI0OSwiTnVtYmVyaW5nVHlwZSI6MCwiTnVtZXJhbFN5c3RlbSI6MCwiT3JpZ2luYWxTdHJpbmciOiIyNDkiLCJQcmV0dHlTdHJpbmciOiIy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}</w:instrText>
          </w:r>
          <w:r w:rsidR="003E51DA">
            <w:rPr>
              <w:noProof/>
            </w:rPr>
            <w:fldChar w:fldCharType="separate"/>
          </w:r>
          <w:r w:rsidR="00302D98">
            <w:rPr>
              <w:noProof/>
            </w:rPr>
            <w:t>(Konle &amp; Jannidis, 2020, p. 249)</w:t>
          </w:r>
          <w:r w:rsidR="003E51DA">
            <w:rPr>
              <w:noProof/>
            </w:rPr>
            <w:fldChar w:fldCharType="end"/>
          </w:r>
        </w:sdtContent>
      </w:sdt>
    </w:p>
    <w:p w14:paraId="1D421802" w14:textId="6FAC93DF" w:rsidR="00F25C99" w:rsidRDefault="005D0A0C" w:rsidP="003E51DA">
      <w:pPr>
        <w:pStyle w:val="Folgeabsatz"/>
        <w:ind w:firstLine="0"/>
      </w:pPr>
      <w:r>
        <w:t>A good alternative is additional pretraining on domain specific data,</w:t>
      </w:r>
      <w:r w:rsidR="00796EB1">
        <w:t xml:space="preserve"> either </w:t>
      </w:r>
      <w:r>
        <w:t>via domain adaptive pretraining (DAPT)</w:t>
      </w:r>
      <w:r w:rsidR="00796EB1">
        <w:t xml:space="preserve">, </w:t>
      </w:r>
      <w:r>
        <w:t>task-adaptive pretraining (TAPT), or a combination of both</w:t>
      </w:r>
      <w:r w:rsidR="00796EB1">
        <w:t xml:space="preserve"> and is proposed in several research</w:t>
      </w:r>
      <w:r w:rsidR="00A33269">
        <w:t xml:space="preserve"> papers</w:t>
      </w:r>
      <w:r w:rsidR="00796EB1">
        <w:t xml:space="preserve"> as it generally increases task performance of target domain tasks</w:t>
      </w:r>
      <w:r w:rsidR="00FA4773">
        <w:t xml:space="preserve"> </w:t>
      </w:r>
      <w:sdt>
        <w:sdtPr>
          <w:alias w:val="To edit, see citavi.com/edit"/>
          <w:tag w:val="CitaviPlaceholder#9bdf24a0-83bc-441d-a2fe-32cccd13ca72"/>
          <w:id w:val="-294909495"/>
          <w:placeholder>
            <w:docPart w:val="DefaultPlaceholder_-1854013440"/>
          </w:placeholder>
        </w:sdtPr>
        <w:sdtEndPr/>
        <w:sdtContent>
          <w:r w:rsidR="00FA4773">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OTA4LjExODYwdjIiLCJVcmlTdHJpbmciOiJodHRwOi8vYXJ4aXYub3JnL2Ficy8xOTA4LjExODYw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1QxNzowMzo1OCIsIk1vZGlmaWVkQnkiOiJfUGFzY2giLCJJZCI6IjM4ZGRkZWIyLWZhZmYtNGI1Ny1iNWY0LWI0ODZkYzk4ZjNkNSIsIk1vZGlmaWVkT24iOiIyMDIxLTExLTE3VDE3OjAzOjU4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kwOC4xMTg2MHYyIiwiVXJpU3RyaW5nIjoiaHR0cHM6Ly9hcnhpdi5vcmcvcGRmLzE5MDguMTE4NjB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1QxNzowMzo1OCIsIk1vZGlmaWVkQnkiOiJfUGFzY2giLCJJZCI6Ijk5MzE2ODNiLTAxMzctNGM2My05MjI3LTA0NWRkZmZhMGZiMCIsIk1vZGlmaWVkT24iOiIyMDIxLTExLTE3VDE3OjAzOjU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kwOC4xMTg2MHYyIiwiVXJpU3RyaW5nIjoiaHR0cDovL2FyeGl2Lm9yZy9wZGYvMTkwOC4xMTg2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yZWYiOiI1In19LHsiJGlkIjoiMjE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yMi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yMy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I0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yNS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I2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}</w:instrText>
          </w:r>
          <w:r w:rsidR="00FA4773">
            <w:rPr>
              <w:noProof/>
            </w:rPr>
            <w:fldChar w:fldCharType="separate"/>
          </w:r>
          <w:r w:rsidR="00302D98">
            <w:rPr>
              <w:noProof/>
            </w:rPr>
            <w:t>(Gururangan et al., 2020; Rietzler et al., 2019)</w:t>
          </w:r>
          <w:r w:rsidR="00FA4773">
            <w:rPr>
              <w:noProof/>
            </w:rPr>
            <w:fldChar w:fldCharType="end"/>
          </w:r>
        </w:sdtContent>
      </w:sdt>
      <w:r w:rsidR="006E4ECC">
        <w:t>.</w:t>
      </w:r>
      <w:r w:rsidR="00796EB1">
        <w:t xml:space="preserve"> </w:t>
      </w:r>
      <w:r w:rsidR="00116232">
        <w:t xml:space="preserve">Some </w:t>
      </w:r>
      <w:r w:rsidR="00F25C99">
        <w:t>In case of TAPT, a</w:t>
      </w:r>
      <w:r w:rsidR="00F07327">
        <w:t xml:space="preserve"> </w:t>
      </w:r>
      <w:r w:rsidR="00F25C99">
        <w:t xml:space="preserve">pretrained model is used as a starting point and its learned language representations are then adapted to the target domain through further pretraining </w:t>
      </w:r>
      <w:r w:rsidR="00F07327">
        <w:t>directly on task relevant data, namely the unlabelled task corpus.</w:t>
      </w:r>
      <w:r w:rsidR="00F25C99">
        <w:t xml:space="preserve"> </w:t>
      </w:r>
      <w:r w:rsidR="005E26AA">
        <w:t>This is helpful in that the data of the target task sometimes belongs to a very specific area within a more general but specific domain</w:t>
      </w:r>
      <w:r w:rsidR="008E256B">
        <w:t xml:space="preserve"> and </w:t>
      </w:r>
      <w:r w:rsidR="000E4EA5">
        <w:t xml:space="preserve">has been proven beneficial </w:t>
      </w:r>
      <w:r w:rsidR="00665DD3">
        <w:t xml:space="preserve">in terms of task performance </w:t>
      </w:r>
      <w:r w:rsidR="000E4EA5">
        <w:t xml:space="preserve">in several studies </w:t>
      </w:r>
      <w:sdt>
        <w:sdtPr>
          <w:alias w:val="To edit, see citavi.com/edit"/>
          <w:tag w:val="CitaviPlaceholder#20b4b7cc-cb64-4944-b59d-e136ce7ae6c1"/>
          <w:id w:val="1819525996"/>
          <w:placeholder>
            <w:docPart w:val="54F521EEAFC04ECF8C9BA82114FAA25D"/>
          </w:placeholder>
        </w:sdtPr>
        <w:sdtEndPr/>
        <w:sdtContent>
          <w:r w:rsidR="000E4EA5">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GE0OTNhLTk0ZDEtNDNhNy05Yzg4LWQ4MWE4MjYzMTAyO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Oi8vYXJ4aXYub3JnL3BkZi8yMTA3LjEwNDc0djEiLCJVcmlTdHJpbmciOiJodHRwOi8vYXJ4aXYub3JnL3BkZi8yMTA3LjEwNDc0djE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OVQwOTo1NjoxNyIsIk1vZGlmaWVkQnkiOiJfUGFzY2giLCJJZCI6IjU4OTFiNDQzLWE4ZmYtNDBiNy1hOWNiLTc3OTczMmNhZWFiZSIsIk1vZGlmaWVkT24iOiIyMDIxLTExLTE5VDA5OjU2OjE3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jEwNy4xMDQ3NHYxIiwiVXJpU3RyaW5nIjoiaHR0cDovL2FyeGl2Lm9yZy9hYnMvMjEwNy4xMDQ3NH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lUMDk6NTY6MTciLCJNb2RpZmllZEJ5IjoiX1Bhc2NoIiwiSWQiOiIzM2UxZTNlMS1jMmEwLTQ0ZDMtYmU3YS02NTQ4NjBlMGUyMzQiLCJNb2RpZmllZE9uIjoiMjAyMS0xMS0xOVQwOTo1NjoxNy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xMDcuMTA0NzR2MSIsIlVyaVN0cmluZyI6Imh0dHBzOi8vYXJ4aXYub3JnL3BkZi8yMTA3LjEwNDc0djEucGRm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zOC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M5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cmVmIjoiNSJ9fSx7IiRpZCI6IjQz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0NCIsIiR0eXBlIjoiU3dpc3NBY2FkZW1pYy5DaXRhdmkuUGVyc29uLCBTd2lzc0FjYWRlbWljLkNpdGF2aSIsIkZpcnN0TmFtZSI6IllpZ2UiLCJMYXN0TmFtZSI6Ilh1IiwiUHJvdGVjdGVkIjpmYWxzZSwiU2V4IjowLCJDcmVhdGVkQnkiOiJfUGFzY2giLCJDcmVhdGVkT24iOiIyMDIxLTExLTE1VDEzOjA2OjU5IiwiTW9kaWZpZWRCeSI6Il9QYXNjaCIsIklkIjoiZWQwNWU2YmQtMGU0MS00NGE3LWIzMDYtMGUyN2YzMjI0MzJlIiwiTW9kaWZpZWRPbiI6IjIwMjEtMTEtMTVUMTM6MDY6NTkiLCJQcm9qZWN0Ijp7IiRyZWYiOiI1In19LHsiJGlkIjoiNDU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NTIiLCIkdHlwZSI6IlN3aXNzQWNhZGVtaWMuQ2l0YXZpLkxvY2F0aW9uLCBTd2lzc0FjYWRlbWljLkNpdGF2aSIsIkFkZHJlc3MiOnsiJGlkIjoiNTM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}</w:instrText>
          </w:r>
          <w:r w:rsidR="000E4EA5">
            <w:rPr>
              <w:noProof/>
            </w:rPr>
            <w:fldChar w:fldCharType="separate"/>
          </w:r>
          <w:r w:rsidR="00302D98">
            <w:rPr>
              <w:noProof/>
            </w:rPr>
            <w:t>(Gururangan et al., 2020; Konle &amp; Jannidis, 2020; Lee et al., 2021; Sun et al., 2019)</w:t>
          </w:r>
          <w:r w:rsidR="000E4EA5">
            <w:rPr>
              <w:noProof/>
            </w:rPr>
            <w:fldChar w:fldCharType="end"/>
          </w:r>
        </w:sdtContent>
      </w:sdt>
      <w:r w:rsidR="000E4EA5">
        <w:t>. However, TAPT has the disadvantage that the model is adjusted to this very specific target task data and thus might not generalize well on the target domain itself</w:t>
      </w:r>
      <w:r w:rsidR="005E26AA">
        <w:t xml:space="preserve">. </w:t>
      </w:r>
    </w:p>
    <w:p w14:paraId="69A7D8D6" w14:textId="2A9A851B" w:rsidR="00A33269" w:rsidRDefault="006E4ECC" w:rsidP="002D1162">
      <w:pPr>
        <w:pStyle w:val="Folgeabsatz"/>
      </w:pPr>
      <w:r>
        <w:t>DAP</w:t>
      </w:r>
      <w:r w:rsidR="008D6F00">
        <w:t xml:space="preserve">T </w:t>
      </w:r>
      <w:r w:rsidR="00A85831">
        <w:t>is similar</w:t>
      </w:r>
      <w:r w:rsidR="00EE4D5C">
        <w:t xml:space="preserve"> to TAPT</w:t>
      </w:r>
      <w:r w:rsidR="008D6F00">
        <w:t xml:space="preserve">, </w:t>
      </w:r>
      <w:r w:rsidR="00D604A6">
        <w:t>except that the additional pretraining data does not originate from the target task corpus, but from a domain specific corpus in general.</w:t>
      </w:r>
      <w:r w:rsidR="00946717">
        <w:t xml:space="preserve"> </w:t>
      </w:r>
      <w:r w:rsidR="00BC0703">
        <w:t xml:space="preserve">A comparison of DAPT to traditional training schemes is given in </w:t>
      </w:r>
      <w:r w:rsidR="00BC0703" w:rsidRPr="00BC0703">
        <w:rPr>
          <w:highlight w:val="yellow"/>
        </w:rPr>
        <w:t>figure 15.</w:t>
      </w:r>
      <w:r w:rsidR="00BC0703">
        <w:t xml:space="preserve"> </w:t>
      </w:r>
      <w:r w:rsidR="003C678F">
        <w:t xml:space="preserve">Just like TAPT, DAPT has been shown in many research papers to be beneficial for downstream tasks of the target domain </w:t>
      </w:r>
      <w:sdt>
        <w:sdtPr>
          <w:alias w:val="To edit, see citavi.com/edit"/>
          <w:tag w:val="CitaviPlaceholder#7f9fd4ca-5e93-4f33-a8cc-e22ad3dd0952"/>
          <w:id w:val="1123426422"/>
          <w:placeholder>
            <w:docPart w:val="4A7F248EAFEC494EABBEA32CCBF8623D"/>
          </w:placeholder>
        </w:sdtPr>
        <w:sdtEndPr/>
        <w:sdtContent>
          <w:r w:rsidR="003C678F">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zY3MThlLWUzNTEtNGFkNi1iYjEzLTgxNjQzYmM3Y2E5MyIsIlJhbmdlTGVuZ3RoIjoxMi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aHR0cDovL2FyeGl2Lm9yZy9hYnMvMjAxMC4xMjQ3MnYyIiwiVXJpU3RyaW5nIjoiaHR0cDovL2FyeGl2Lm9yZy9hYnMvMjAxMC4xMjQ3MnY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dUMTQ6MjI6MDIiLCJNb2RpZmllZEJ5IjoiX1Bhc2NoIiwiSWQiOiJhMjlkNDcyMC00NWYyLTQ0YTItYjk0YS05MmFlNmY1NGNkOGIiLCJNb2RpZmllZE9uIjoiMjAyMS0xMi0wN1QxNDoyMjowMi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mh0dHA6Ly9hcnhpdi5vcmcvcGRmLzIwMTAuMTI0NzJ2MiIsIlVyaVN0cmluZyI6Imh0dHA6Ly9hcnhpdi5vcmcvcGRmLzIwMTAuMTI0NzJ2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3VDE0OjIyOjAyIiwiTW9kaWZpZWRCeSI6Il9QYXNjaCIsIklkIjoiM2YwZjU2NDQtNzIwNS00MGFkLTk3YTAtNGU2MTk0ZjM2ZWQyIiwiTW9kaWZpZWRPbiI6IjIwMjEtMTItMDdUMTQ6MjI6MDI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yMDEwLjEyNDcydjIiLCJVcmlTdHJpbmciOiJodHRwczovL2FyeGl2Lm9yZy9wZGYvMjAxMC4xMjQ3MnYyLnBkZ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HJlZiI6IjUifX0seyIkaWQiOiIzMy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M0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M1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MzY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M3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zg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NDIiLCIkdHlwZSI6IlN3aXNzQWNhZGVtaWMuQ2l0YXZpLkxvY2F0aW9uLCBTd2lzc0FjYWRlbWljLkNpdGF2aSIsIkFkZHJlc3MiOnsiJGlkIjoiNDM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1MS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Uy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UzIiwiJHR5cGUiOiJTd2lzc0FjYWRlbWljLkNpdGF2aS5DaXRhdGlvbnMuV29yZFBsYWNlaG9sZGVyRW50cnksIFN3aXNzQWNhZGVtaWMuQ2l0YXZpIiwiSWQiOiI0ZGM5ZTI2ZC00NWFiLTRkZTAtODkxMC0yNTkzZDBkNTdhZDUiLCJSYW5nZVN0YXJ0Ijo4MywiUmFuZ2VMZW5ndGgiOjE5LCJSZWZlcmVuY2VJZCI6IjAwN2FiNGE4LTFmNDAtNDZlZS1hOTc0LTdjN2QzYWRkYzQyNyI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U2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NT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NTg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U5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2M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NjE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NjIiLCIkdHlwZSI6IlN3aXNzQWNhZGVtaWMuQ2l0YXZpLkxvY2F0aW9uLCBTd2lzc0FjYWRlbWljLkNpdGF2aSIsIkFkZHJlc3MiOnsiJGlkIjoiNjM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Y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NjUiLCIkdHlwZSI6IlN3aXNzQWNhZGVtaWMuQ2l0YXZpLkxvY2F0aW9uLCBTd2lzc0FjYWRlbWljLkNpdGF2aSIsIkFkZHJlc3MiOnsiJGlkIjoiNjY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Y4IiwiJHR5cGUiOiJTd2lzc0FjYWRlbWljLkNpdGF2aS5Mb2NhdGlvbiwgU3dpc3NBY2FkZW1pYy5DaXRhdmkiLCJBZGRyZXNzIjp7IiRpZCI6IjY5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NzE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}</w:instrText>
          </w:r>
          <w:r w:rsidR="003C678F">
            <w:rPr>
              <w:noProof/>
            </w:rPr>
            <w:fldChar w:fldCharType="separate"/>
          </w:r>
          <w:r w:rsidR="00302D98">
            <w:rPr>
              <w:noProof/>
            </w:rPr>
            <w:t>(Araci, 2019; Caselli et al., 2020; Gururangan et al., 2020; Konle &amp; Jannidis, 2020; Lee et al., 2020)</w:t>
          </w:r>
          <w:r w:rsidR="003C678F">
            <w:rPr>
              <w:noProof/>
            </w:rPr>
            <w:fldChar w:fldCharType="end"/>
          </w:r>
        </w:sdtContent>
      </w:sdt>
      <w:r w:rsidR="003C678F">
        <w:t>.</w:t>
      </w:r>
      <w:r w:rsidR="00CD75A7">
        <w:t xml:space="preserve"> Moreover, </w:t>
      </w:r>
      <w:sdt>
        <w:sdtPr>
          <w:alias w:val="To edit, see citavi.com/edit"/>
          <w:tag w:val="CitaviPlaceholder#a6ca807a-efb3-4cd9-afdf-5a99ca020912"/>
          <w:id w:val="-1480299824"/>
          <w:placeholder>
            <w:docPart w:val="DefaultPlaceholder_-1854013440"/>
          </w:placeholder>
        </w:sdtPr>
        <w:sdtEndPr/>
        <w:sdtContent>
          <w:r w:rsidR="00CD75A7">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zFjYTI4MjhmLWIzMDAtNGRiZC1hMDQwLTY3ZGU4OGNkZDFjYiIsIkVudHJpZXMiOlt7IiRpZCI6IjIiLCIkdHlwZSI6IlN3aXNzQWNhZGVtaWMuQ2l0YXZpLkNpdGF0aW9ucy5Xb3JkUGxhY2Vob2xkZXJFbnRyeSwgU3dpc3NBY2FkZW1pYy5DaXRhdmkiLCJJZCI6ImUzZGE5MzQwLWM3NDQtNDg0OC1iYWIwLTdjNTAyY2Y2Yjg0NS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MVQxNToxMTowNi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NhNmNhODA3YS1lZmIzLTRjZDktYWZkZi01YTk5Y2EwMjA5MTIiLCJUZXh0IjoiR3VydXJhbmdhbiBldCBhbC4iLCJXQUlWZXJzaW9uIjoiNi41LjAuMCJ9}</w:instrText>
          </w:r>
          <w:r w:rsidR="00CD75A7">
            <w:rPr>
              <w:noProof/>
            </w:rPr>
            <w:fldChar w:fldCharType="separate"/>
          </w:r>
          <w:r w:rsidR="00302D98">
            <w:rPr>
              <w:noProof/>
            </w:rPr>
            <w:t>Gururangan et al.</w:t>
          </w:r>
          <w:r w:rsidR="00CD75A7">
            <w:rPr>
              <w:noProof/>
            </w:rPr>
            <w:fldChar w:fldCharType="end"/>
          </w:r>
        </w:sdtContent>
      </w:sdt>
      <w:r w:rsidR="00CD75A7">
        <w:t xml:space="preserve"> </w:t>
      </w:r>
      <w:sdt>
        <w:sdtPr>
          <w:alias w:val="To edit, see citavi.com/edit"/>
          <w:tag w:val="CitaviPlaceholder#1ca2828f-b300-4dbd-a040-67de88cdd1cb"/>
          <w:id w:val="-503361247"/>
          <w:placeholder>
            <w:docPart w:val="DefaultPlaceholder_-1854013440"/>
          </w:placeholder>
        </w:sdtPr>
        <w:sdtEndPr/>
        <w:sdtContent>
          <w:r w:rsidR="00CD75A7">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2E2Y2E4MDdhLWVmYjMtNGNkOS1hZmRmLTVhOTljYTAyMDkxMiIsIkVudHJpZXMiOlt7IiRpZCI6IjIiLCIkdHlwZSI6IlN3aXNzQWNhZGVtaWMuQ2l0YXZpLkNpdGF0aW9ucy5Xb3JkUGxhY2Vob2xkZXJFbnRyeSwgU3dpc3NBY2FkZW1pYy5DaXRhdmkiLCJJZCI6ImZlODYyYjM2LTNmODctNGQ0NC1iZTg1LTkzZmQ3MmY0MGZjNS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FUMTU6MTE6MDY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MxY2EyODI4Zi1iMzAwLTRkYmQtYTA0MC02N2RlODhjZGQxY2IiLCJUZXh0IjoiKDIwMjApIiwiV0FJVmVyc2lvbiI6IjYuNS4wLjAifQ==}</w:instrText>
          </w:r>
          <w:r w:rsidR="00CD75A7">
            <w:rPr>
              <w:noProof/>
            </w:rPr>
            <w:fldChar w:fldCharType="separate"/>
          </w:r>
          <w:r w:rsidR="00302D98">
            <w:rPr>
              <w:noProof/>
            </w:rPr>
            <w:t>(2020)</w:t>
          </w:r>
          <w:r w:rsidR="00CD75A7">
            <w:rPr>
              <w:noProof/>
            </w:rPr>
            <w:fldChar w:fldCharType="end"/>
          </w:r>
        </w:sdtContent>
      </w:sdt>
      <w:r w:rsidR="00CD75A7">
        <w:t xml:space="preserve"> show consistent improvements in their model’s performance when the DAPT domain is more distant from the source domain</w:t>
      </w:r>
      <w:r w:rsidR="008701BC">
        <w:t>,</w:t>
      </w:r>
      <w:r w:rsidR="00CD75A7">
        <w:t xml:space="preserve"> </w:t>
      </w:r>
      <w:r w:rsidR="0075118C">
        <w:t>indicating</w:t>
      </w:r>
      <w:r w:rsidR="00CD75A7">
        <w:t xml:space="preserve"> that there is a higher potential for DAPT the bigger the data shift between the source and target domain.</w:t>
      </w:r>
      <w:r w:rsidR="00F14352">
        <w:t xml:space="preserve"> In regards of the data </w:t>
      </w:r>
      <w:r w:rsidR="00220102">
        <w:t xml:space="preserve">amount for </w:t>
      </w:r>
      <w:r w:rsidR="00220102">
        <w:lastRenderedPageBreak/>
        <w:t>DAPT</w:t>
      </w:r>
      <w:r w:rsidR="00F14352">
        <w:t>, this</w:t>
      </w:r>
      <w:r w:rsidR="00220102">
        <w:t xml:space="preserve"> varies a lot in literature, ranging from </w:t>
      </w:r>
      <w:r w:rsidR="004355B8">
        <w:t xml:space="preserve">around 1M words </w:t>
      </w:r>
      <w:sdt>
        <w:sdtPr>
          <w:alias w:val="To edit, see citavi.com/edit"/>
          <w:tag w:val="CitaviPlaceholder#99a5326e-d70a-4285-8077-20a830eada31"/>
          <w:id w:val="1357769441"/>
          <w:placeholder>
            <w:docPart w:val="DefaultPlaceholder_-1854013440"/>
          </w:placeholder>
        </w:sdtPr>
        <w:sdtEndPr/>
        <w:sdtContent>
          <w:r w:rsidR="004355B8">
            <w:rPr>
              <w:noProof/>
            </w:rPr>
            <w:fldChar w:fldCharType="begin"/>
          </w:r>
          <w:r w:rsidR="0055575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TQwMzEyLTI0ZTEtNGRhMC1hMmRhLWI2M2ZmNzViMTA3YiIsIlJhbmdlTGVuZ3RoIjoxOSwiUmVmZXJlbmNlSWQiOiI2YzM2NGI3ZC00MTZjLTQxNGQtOGJhOC0zM2ZlMzM3Mzhh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WNsd2ViLm9yZy9hbnRob2xvZ3kvRDE5LTEiLCJVcmlTdHJpbmciOiJodHRwczovL3d3dy5hY2x3ZWIub3JnL2FudGhvbG9neS9EMTk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I6NDU6MTIiLCJNb2RpZmllZEJ5IjoiX1Bhc2NoIiwiSWQiOiJhMzhkYTNhZC1mMDRmLTRiMjEtODJhNC05MGM0Njk3N2RmYzEiLCJNb2RpZmllZE9uIjoiMjAyMS0xMS0xNVQxMjo0NTox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4NjUzL3YxL0QxOS0xNjI4IiwiVXJpU3RyaW5nIjoiaHR0cHM6Ly9kb2kub3JnLzEwLjE4NjUzL3YxL0QxOS0xNjI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}</w:instrText>
          </w:r>
          <w:r w:rsidR="004355B8">
            <w:rPr>
              <w:noProof/>
            </w:rPr>
            <w:fldChar w:fldCharType="separate"/>
          </w:r>
          <w:r w:rsidR="00302D98">
            <w:rPr>
              <w:noProof/>
            </w:rPr>
            <w:t>(Sung et al., 2019)</w:t>
          </w:r>
          <w:r w:rsidR="004355B8">
            <w:rPr>
              <w:noProof/>
            </w:rPr>
            <w:fldChar w:fldCharType="end"/>
          </w:r>
        </w:sdtContent>
      </w:sdt>
      <w:r w:rsidR="004355B8">
        <w:t xml:space="preserve"> to 13.5B words </w:t>
      </w:r>
      <w:sdt>
        <w:sdtPr>
          <w:alias w:val="To edit, see citavi.com/edit"/>
          <w:tag w:val="CitaviPlaceholder#85e9d869-5db8-443e-bff6-ffca52417862"/>
          <w:id w:val="297352488"/>
          <w:placeholder>
            <w:docPart w:val="DefaultPlaceholder_-1854013440"/>
          </w:placeholder>
        </w:sdtPr>
        <w:sdtEndPr/>
        <w:sdtContent>
          <w:r w:rsidR="004355B8">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ZTFiYWUwLTAwZjMtNDI2MC05ZWE2LWQzZjI5YjlhNWViZ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FUMTU6MTE6MDY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zg1ZTlkODY5LTVkYjgtNDQzZS1iZmY2LWZmY2E1MjQxNzg2MiIsIlRleHQiOiIoTGVlIGV0IGFsLiwgMjAyMCkiLCJXQUlWZXJzaW9uIjoiNi41LjAuMCJ9}</w:instrText>
          </w:r>
          <w:r w:rsidR="004355B8">
            <w:rPr>
              <w:noProof/>
            </w:rPr>
            <w:fldChar w:fldCharType="separate"/>
          </w:r>
          <w:r w:rsidR="00302D98">
            <w:rPr>
              <w:noProof/>
            </w:rPr>
            <w:t>(Lee et al., 2020)</w:t>
          </w:r>
          <w:r w:rsidR="004355B8">
            <w:rPr>
              <w:noProof/>
            </w:rPr>
            <w:fldChar w:fldCharType="end"/>
          </w:r>
        </w:sdtContent>
      </w:sdt>
      <w:r w:rsidR="00EB003D">
        <w:t xml:space="preserve">. </w:t>
      </w:r>
      <w:r w:rsidR="006622C7">
        <w:t xml:space="preserve">As is generally the case in machine learning, larger amounts of data tend to lead to better downstream task performance with DAPT </w:t>
      </w:r>
      <w:sdt>
        <w:sdtPr>
          <w:alias w:val="To edit, see citavi.com/edit"/>
          <w:tag w:val="CitaviPlaceholder#6c188f69-aaf6-4ab4-bdbe-43f43cce5068"/>
          <w:id w:val="503788212"/>
          <w:placeholder>
            <w:docPart w:val="DefaultPlaceholder_-1854013440"/>
          </w:placeholder>
        </w:sdtPr>
        <w:sdtEndPr/>
        <w:sdtContent>
          <w:r w:rsidR="006622C7">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ZlNmE0LTk5NmMtNGU1Yy1iODA4LWVkMTA4ZTdlMWIxNS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FUMTU6MTE6MDY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zZjMTg4ZjY5LWFhZjYtNGFiNC1iZGJlLTQzZjQzY2NlNTA2OCIsIlRleHQiOiIoTGVlIGV0IGFsLiwgMjAyMCkiLCJXQUlWZXJzaW9uIjoiNi41LjAuMCJ9}</w:instrText>
          </w:r>
          <w:r w:rsidR="006622C7">
            <w:rPr>
              <w:noProof/>
            </w:rPr>
            <w:fldChar w:fldCharType="separate"/>
          </w:r>
          <w:r w:rsidR="00302D98">
            <w:rPr>
              <w:noProof/>
            </w:rPr>
            <w:t>(Lee et al., 2020)</w:t>
          </w:r>
          <w:r w:rsidR="006622C7">
            <w:rPr>
              <w:noProof/>
            </w:rPr>
            <w:fldChar w:fldCharType="end"/>
          </w:r>
        </w:sdtContent>
      </w:sdt>
      <w:r w:rsidR="006622C7">
        <w:t xml:space="preserve">, and even though it may not always be the case, it is still the best </w:t>
      </w:r>
      <w:r w:rsidR="0042100B">
        <w:t>option</w:t>
      </w:r>
      <w:r w:rsidR="006622C7">
        <w:t xml:space="preserve"> </w:t>
      </w:r>
      <w:r w:rsidR="000C6502">
        <w:t>when</w:t>
      </w:r>
      <w:r w:rsidR="006622C7">
        <w:t xml:space="preserve"> the target task data is scarce </w:t>
      </w:r>
      <w:sdt>
        <w:sdtPr>
          <w:alias w:val="To edit, see citavi.com/edit"/>
          <w:tag w:val="CitaviPlaceholder#cedd7c91-b6d3-4e6e-b543-d20fd0b6fde2"/>
          <w:id w:val="-4973154"/>
          <w:placeholder>
            <w:docPart w:val="DefaultPlaceholder_-1854013440"/>
          </w:placeholder>
        </w:sdtPr>
        <w:sdtEndPr/>
        <w:sdtContent>
          <w:r w:rsidR="006622C7">
            <w:rPr>
              <w:noProof/>
            </w:rPr>
            <w:fldChar w:fldCharType="begin"/>
          </w:r>
          <w:r w:rsidR="006622C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OWI0Yjg4LWVkZDctNGZlZC1hZTIwLWIxZmU0ZjU1OTNkYyIsIlJhbmdlTGVuZ3RoIjoxOCwiUmVmZXJlbmNlSWQiOiJkNGYwYTlkNS0xNTE3LTRiNmUtYWY3YS0yZTFiZjM2MWRkY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jbGFudGhvbG9neS5vcmcvMjAyMS5pbnNpZ2h0cy0xLjkiLCJVcmlTdHJpbmciOiJodHRwczovL2FjbGFudGhvbG9neS5vcmcvMjAyMS5pbnNpZ2h0cy0xL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}</w:instrText>
          </w:r>
          <w:r w:rsidR="006622C7">
            <w:rPr>
              <w:noProof/>
            </w:rPr>
            <w:fldChar w:fldCharType="separate"/>
          </w:r>
          <w:r w:rsidR="00302D98">
            <w:rPr>
              <w:noProof/>
            </w:rPr>
            <w:t>(Zhu et al., 2021)</w:t>
          </w:r>
          <w:r w:rsidR="006622C7">
            <w:rPr>
              <w:noProof/>
            </w:rPr>
            <w:fldChar w:fldCharType="end"/>
          </w:r>
        </w:sdtContent>
      </w:sdt>
      <w:r w:rsidR="006622C7">
        <w:t>.</w:t>
      </w:r>
      <w:r w:rsidR="007841C3">
        <w:t xml:space="preserve"> </w:t>
      </w:r>
      <w:r w:rsidR="009C441E">
        <w:t xml:space="preserve">Usually, </w:t>
      </w:r>
      <w:r w:rsidR="003C678F">
        <w:t xml:space="preserve">DAPT is more expensive than TAPT due </w:t>
      </w:r>
      <w:r w:rsidR="002D1162">
        <w:t xml:space="preserve">to </w:t>
      </w:r>
      <w:r w:rsidR="003C678F">
        <w:t>more training data,</w:t>
      </w:r>
      <w:r w:rsidR="009C441E">
        <w:t xml:space="preserve"> but</w:t>
      </w:r>
      <w:r w:rsidR="000D5C25">
        <w:t xml:space="preserve"> still less expensive than pretraining from scratch, which makes it the most commonly used approach for creating a domain specific model.</w:t>
      </w:r>
      <w:r w:rsidR="002D1162">
        <w:t xml:space="preserve"> </w:t>
      </w:r>
    </w:p>
    <w:p w14:paraId="3451B693" w14:textId="17E78196" w:rsidR="00E5651C" w:rsidRDefault="009C441E" w:rsidP="00E5651C">
      <w:pPr>
        <w:pStyle w:val="Folgeabsatz"/>
      </w:pPr>
      <w:r>
        <w:t xml:space="preserve">There is now a BERT model for a wide </w:t>
      </w:r>
      <w:r w:rsidR="00411DB0">
        <w:t>variety</w:t>
      </w:r>
      <w:r>
        <w:t xml:space="preserve"> of domains, including </w:t>
      </w:r>
      <w:proofErr w:type="spellStart"/>
      <w:r>
        <w:t>BioBERT</w:t>
      </w:r>
      <w:proofErr w:type="spellEnd"/>
      <w:r>
        <w:t xml:space="preserve"> </w:t>
      </w:r>
      <w:sdt>
        <w:sdtPr>
          <w:alias w:val="To edit, see citavi.com/edit"/>
          <w:tag w:val="CitaviPlaceholder#f704eede-667a-4f07-baa8-b64abad54bbe"/>
          <w:id w:val="1280842553"/>
          <w:placeholder>
            <w:docPart w:val="DefaultPlaceholder_-1854013440"/>
          </w:placeholder>
        </w:sdtPr>
        <w:sdtEndPr/>
        <w:sdtContent>
          <w:r>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NDk0Yzg0LTlmMmMtNDVhNS05OTRkLWYzMDRjNmYyYjc3N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FUMTU6MTE6MDY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2Y3MDRlZWRlLTY2N2EtNGYwNy1iYWE4LWI2NGFiYWQ1NGJiZSIsIlRleHQiOiIoTGVlIGV0IGFsLiwgMjAyMCkiLCJXQUlWZXJzaW9uIjoiNi41LjAuMCJ9}</w:instrText>
          </w:r>
          <w:r>
            <w:rPr>
              <w:noProof/>
            </w:rPr>
            <w:fldChar w:fldCharType="separate"/>
          </w:r>
          <w:r w:rsidR="00302D98">
            <w:rPr>
              <w:noProof/>
            </w:rPr>
            <w:t>(Lee et al., 2020)</w:t>
          </w:r>
          <w:r>
            <w:rPr>
              <w:noProof/>
            </w:rPr>
            <w:fldChar w:fldCharType="end"/>
          </w:r>
        </w:sdtContent>
      </w:sdt>
      <w:r>
        <w:t xml:space="preserve"> for the biomedical domain, </w:t>
      </w:r>
      <w:proofErr w:type="spellStart"/>
      <w:r>
        <w:t>FinBERT</w:t>
      </w:r>
      <w:proofErr w:type="spellEnd"/>
      <w:r>
        <w:t xml:space="preserve"> </w:t>
      </w:r>
      <w:sdt>
        <w:sdtPr>
          <w:alias w:val="To edit, see citavi.com/edit"/>
          <w:tag w:val="CitaviPlaceholder#92c92dbc-22d2-4709-99f3-df60cfd712b7"/>
          <w:id w:val="-1716195883"/>
          <w:placeholder>
            <w:docPart w:val="DefaultPlaceholder_-1854013440"/>
          </w:placeholder>
        </w:sdtPr>
        <w:sdtEndPr/>
        <w:sdtContent>
          <w:r>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ZjOGYyLWRhZmItNGFmMi1hYjJhLTJmYTk0ZWJjMTZlYSIsIlJhbmdlTGVuZ3RoIjoxMy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jFUMTU6MTE6MDYiLCJQcm9qZWN0Ijp7IiRyZWYiOiI1In19LCJVc2VOdW1iZXJpbmdUeXBlT2ZQYXJlbnREb2N1bWVudCI6ZmFsc2V9XSwiRm9ybWF0dGVkVGV4dCI6eyIkaWQiOiIxNSIsIkNvdW50IjoxLCJUZXh0VW5pdHMiOlt7IiRpZCI6IjE2IiwiRm9udFN0eWxlIjp7IiRpZCI6IjE3IiwiTmV1dHJhbCI6dHJ1ZX0sIlJlYWRpbmdPcmRlciI6MSwiVGV4dCI6IihBcmFjaSwgMjAxOSkifV19LCJUYWciOiJDaXRhdmlQbGFjZWhvbGRlciM5MmM5MmRiYy0yMmQyLTQ3MDktOTlmMy1kZjYwY2ZkNzEyYjciLCJUZXh0IjoiKEFyYWNpLCAyMDE5KSIsIldBSVZlcnNpb24iOiI2LjUuMC4wIn0=}</w:instrText>
          </w:r>
          <w:r>
            <w:rPr>
              <w:noProof/>
            </w:rPr>
            <w:fldChar w:fldCharType="separate"/>
          </w:r>
          <w:r w:rsidR="00302D98">
            <w:rPr>
              <w:noProof/>
            </w:rPr>
            <w:t>(Araci, 2019)</w:t>
          </w:r>
          <w:r>
            <w:rPr>
              <w:noProof/>
            </w:rPr>
            <w:fldChar w:fldCharType="end"/>
          </w:r>
        </w:sdtContent>
      </w:sdt>
      <w:r>
        <w:t xml:space="preserve"> for the financial domain, </w:t>
      </w:r>
      <w:proofErr w:type="spellStart"/>
      <w:r>
        <w:t>HateBERT</w:t>
      </w:r>
      <w:proofErr w:type="spellEnd"/>
      <w:r>
        <w:t xml:space="preserve"> </w:t>
      </w:r>
      <w:sdt>
        <w:sdtPr>
          <w:alias w:val="To edit, see citavi.com/edit"/>
          <w:tag w:val="CitaviPlaceholder#b9025c1e-d19b-41ce-b142-26baba75c142"/>
          <w:id w:val="-153143179"/>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JjYmNlLWEyNDEtNGI1ZS05YTUyLTI5YjUwYmFkYzQxYiIsIlJhbmdlTGVuZ3RoIjoyMiwiUmVmZXJlbmNlSWQiOiI3M2Q1NzJiYS05Nzg5LTQyNzctYjRmNi04MTYyNDVlZjI0OGMiLCJSZWZlcmVuY2UiOnsiJGlkIjoiMyIsIiR0eXBlIjoiU3dpc3NBY2FkZW1pYy5DaXRhdmkuUmVmZXJlbmNlLCBTd2lzc0FjYWRlbWljLkNpdGF2aSIsIkFic3RyYWN0Q29tcGxleGl0eSI6MCwiQWJzdHJhY3RTb3VyY2VUZXh0Rm9ybWF0IjowLCJBcnhpdklkIjoiMjAxMC4xMjQ3MnYyIiwiQXV0aG9ycyI6W3siJGlkIjoiNC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O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yMDEwLjEyNDcydjIiLCJVcmlTdHJpbmciOiJodHRwOi8vYXJ4aXYub3JnL2Ficy8yMDEwLjEyNDc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N1QxNDoyMjowMiIsIk1vZGlmaWVkQnkiOiJfUGFzY2giLCJJZCI6ImEyOWQ0NzIwLTQ1ZjItNDRhMi1iOTRhLTkyYWU2ZjU0Y2Q4YiIsIk1vZGlmaWVkT24iOiIyMDIxLTEyLTA3VDE0OjIy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AxMC4xMjQ3MnYyIiwiVXJpU3RyaW5nIjoiaHR0cDovL2FyeGl2Lm9yZy9wZGYvMjAxMC4xMjQ3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dUMTQ6MjI6MDIiLCJNb2RpZmllZEJ5IjoiX1Bhc2NoIiwiSWQiOiIzZjBmNTY0NC03MjA1LTQwYWQtOTdhMC00ZTYxOTRmMzZlZDIiLCJNb2RpZmllZE9uIjoiMjAyMS0xMi0wN1QxNDoyMj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wMTAuMTI0NzJ2MiIsIlVyaVN0cmluZyI6Imh0dHBzOi8vYXJ4aXYub3JnL3BkZi8yMDEwLjEyNDc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}</w:instrText>
          </w:r>
          <w:r>
            <w:rPr>
              <w:noProof/>
            </w:rPr>
            <w:fldChar w:fldCharType="separate"/>
          </w:r>
          <w:r w:rsidR="00302D98">
            <w:rPr>
              <w:noProof/>
            </w:rPr>
            <w:t>(Caselli et al., 2020)</w:t>
          </w:r>
          <w:r>
            <w:rPr>
              <w:noProof/>
            </w:rPr>
            <w:fldChar w:fldCharType="end"/>
          </w:r>
        </w:sdtContent>
      </w:sdt>
      <w:r>
        <w:t xml:space="preserve"> for hate speech, and </w:t>
      </w:r>
      <w:proofErr w:type="spellStart"/>
      <w:r>
        <w:t>ClinicalBERT</w:t>
      </w:r>
      <w:proofErr w:type="spellEnd"/>
      <w:r>
        <w:t xml:space="preserve"> </w:t>
      </w:r>
      <w:sdt>
        <w:sdtPr>
          <w:alias w:val="To edit, see citavi.com/edit"/>
          <w:tag w:val="CitaviPlaceholder#650181ce-72a5-4cba-983e-d75129beda37"/>
          <w:id w:val="-240334707"/>
          <w:placeholder>
            <w:docPart w:val="DefaultPlaceholder_-1854013440"/>
          </w:placeholder>
        </w:sdtPr>
        <w:sdtEndPr/>
        <w:sdtContent>
          <w:r>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TA0LjAzMzIzdjMiLCJVcmlTdHJpbmciOiJodHRwczovL2FyeGl2Lm9yZy9wZGYvMTkwNC4wMzMyM3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5VDE0OjA3OjU3IiwiTW9kaWZpZWRCeSI6Il9QYXNjaCIsIklkIjoiNmYzMTFmODktOWZiZi00NmEwLTk5MjEtNmY2YTI4MjdmZGY1IiwiTW9kaWZpZWRPbiI6IjIwMjItMDEtMjlUMTQ6MDc6NTc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0LjAzMzIzdjMiLCJVcmlTdHJpbmciOiJodHRwOi8vYXJ4aXYub3JnL3BkZi8xOTA0LjAzMzI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NDowNzo1NyIsIk1vZGlmaWVkQnkiOiJfUGFzY2giLCJJZCI6ImQwYzQ1Y2QyLTY1NjItNDAxZC04MmEwLThlN2FjMTU3MmM0YyIsIk1vZGlmaWVkT24iOiIyMDIyLTAxLTI5VDE0OjA3OjU3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C4wMzMyM3YzIiwiVXJpU3RyaW5nIjoiaHR0cDovL2FyeGl2Lm9yZy9hYnMvMTkwNC4wMzMyM3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}</w:instrText>
          </w:r>
          <w:r>
            <w:rPr>
              <w:noProof/>
            </w:rPr>
            <w:fldChar w:fldCharType="separate"/>
          </w:r>
          <w:r w:rsidR="00302D98">
            <w:rPr>
              <w:noProof/>
            </w:rPr>
            <w:t>(Alsentzer et al., 2019)</w:t>
          </w:r>
          <w:r>
            <w:rPr>
              <w:noProof/>
            </w:rPr>
            <w:fldChar w:fldCharType="end"/>
          </w:r>
        </w:sdtContent>
      </w:sdt>
      <w:r>
        <w:t xml:space="preserve"> for the clinical domain. </w:t>
      </w:r>
      <w:sdt>
        <w:sdtPr>
          <w:alias w:val="To edit, see citavi.com/edit"/>
          <w:tag w:val="CitaviPlaceholder#95197e57-fb03-4a4a-932c-0da29370fb1f"/>
          <w:id w:val="254252311"/>
          <w:placeholder>
            <w:docPart w:val="DefaultPlaceholder_-1854013440"/>
          </w:placeholder>
        </w:sdtPr>
        <w:sdtEndPr/>
        <w:sdtContent>
          <w:r w:rsidR="0062671A">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xVDE1OjExOjA2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k1MTk3ZTU3LWZiMDMtNGE0YS05MzJjLTBkYTI5MzcwZmIxZiIsIlRleHQiOiJQZWxsZWdyaW5pIGV0IGFsLiIsIldBSVZlcnNpb24iOiI2LjUuMC4wIn0=}</w:instrText>
          </w:r>
          <w:r w:rsidR="0062671A">
            <w:rPr>
              <w:noProof/>
            </w:rPr>
            <w:fldChar w:fldCharType="separate"/>
          </w:r>
          <w:r w:rsidR="00302D98">
            <w:rPr>
              <w:noProof/>
            </w:rPr>
            <w:t>Pellegrini et al.</w:t>
          </w:r>
          <w:r w:rsidR="0062671A">
            <w:rPr>
              <w:noProof/>
            </w:rPr>
            <w:fldChar w:fldCharType="end"/>
          </w:r>
        </w:sdtContent>
      </w:sdt>
      <w:r w:rsidR="0062671A">
        <w:t xml:space="preserve"> </w:t>
      </w:r>
      <w:sdt>
        <w:sdtPr>
          <w:alias w:val="To edit, see citavi.com/edit"/>
          <w:tag w:val="CitaviPlaceholder#6dcd1b9e-ede7-4d1b-943b-065beee24d61"/>
          <w:id w:val="698901521"/>
          <w:placeholder>
            <w:docPart w:val="DefaultPlaceholder_-1854013440"/>
          </w:placeholder>
        </w:sdtPr>
        <w:sdtEndPr/>
        <w:sdtContent>
          <w:r w:rsidR="0062671A">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MVQxNToxMTow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ZkY2QxYjllLWVkZTctNGQxYi05NDNiLTA2NWJlZWUyNGQ2MSIsIlRleHQiOiIoMjAyMSkiLCJXQUlWZXJzaW9uIjoiNi41LjAuMCJ9}</w:instrText>
          </w:r>
          <w:r w:rsidR="0062671A">
            <w:rPr>
              <w:noProof/>
            </w:rPr>
            <w:fldChar w:fldCharType="separate"/>
          </w:r>
          <w:r w:rsidR="00302D98">
            <w:rPr>
              <w:noProof/>
            </w:rPr>
            <w:t>(2021)</w:t>
          </w:r>
          <w:r w:rsidR="0062671A">
            <w:rPr>
              <w:noProof/>
            </w:rPr>
            <w:fldChar w:fldCharType="end"/>
          </w:r>
        </w:sdtContent>
      </w:sdt>
      <w:r w:rsidR="0062671A">
        <w:t xml:space="preserve"> proposed FoodBERT, </w:t>
      </w:r>
      <w:r w:rsidR="001F212F">
        <w:t xml:space="preserve">a BERT model for the food domain. The researchers followed the DAPT approach and used the recipe instructions from Recipe1M+ </w:t>
      </w:r>
      <w:r w:rsidR="006A1CF8">
        <w:t>(</w:t>
      </w:r>
      <w:r w:rsidR="006A1CF8" w:rsidRPr="006A1CF8">
        <w:rPr>
          <w:highlight w:val="yellow"/>
        </w:rPr>
        <w:t>see section …)</w:t>
      </w:r>
      <w:r w:rsidR="006A1CF8">
        <w:t xml:space="preserve"> </w:t>
      </w:r>
      <w:r w:rsidR="001F212F">
        <w:t xml:space="preserve">as their additional </w:t>
      </w:r>
      <w:r w:rsidR="000C248A">
        <w:t xml:space="preserve">pretraining </w:t>
      </w:r>
      <w:r w:rsidR="001F212F">
        <w:t xml:space="preserve">data. </w:t>
      </w:r>
      <w:r w:rsidR="00B065C3">
        <w:t xml:space="preserve">Furthermore, they </w:t>
      </w:r>
      <w:r w:rsidR="0071230F">
        <w:t>extended the default BERT vocabulary with domain-specific words</w:t>
      </w:r>
      <w:r w:rsidR="00B83D99">
        <w:t xml:space="preserve"> as t</w:t>
      </w:r>
      <w:r w:rsidR="00C747A4">
        <w:t xml:space="preserve">his </w:t>
      </w:r>
      <w:r w:rsidR="00593412">
        <w:t xml:space="preserve">can have a positive effect on model performance as was shown before </w:t>
      </w:r>
      <w:sdt>
        <w:sdtPr>
          <w:alias w:val="To edit, see citavi.com/edit"/>
          <w:tag w:val="CitaviPlaceholder#632b2972-6a2c-4e9e-ade8-ae492da3438d"/>
          <w:id w:val="-681967543"/>
          <w:placeholder>
            <w:docPart w:val="DefaultPlaceholder_-1854013440"/>
          </w:placeholder>
        </w:sdtPr>
        <w:sdtEndPr/>
        <w:sdtContent>
          <w:r w:rsidR="00C747A4">
            <w:rPr>
              <w:noProof/>
            </w:rPr>
            <w:fldChar w:fldCharType="begin"/>
          </w:r>
          <w:r w:rsidR="0055575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jM1NDBiLWI4NDctNGQ3Yy1hZTBhLTg1YzM4ZmQzMTcxZCIsIlJhbmdlTGVuZ3RoIjoxOCwiUmVmZXJlbmNlSWQiOiJmZjVkZDkxNi0yNDBjLTQ0ODctYmQ1OC1lN2ZiZTQyZTI5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hY2x3ZWIub3JnL2FudGhvbG9neS8yMDIwLmZpbmRpbmdzLWVtbmxwIiwiVXJpU3RyaW5nIjoiaHR0cHM6Ly93d3cuYWNsd2ViLm9yZy9hbnRob2xvZ3kvMjAyMC5maW5kaW5ncy1lbW5sc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EtMjdUMTM6NDA6MTYiLCJNb2RpZmllZEJ5IjoiX1Bhc2NoIiwiSWQiOiIxZDZmOTkzMS01ZDI4LTQyMTktYjIxYi02NWQ0ZTJjNWJlZGIiLCJNb2RpZmllZE9uIjoiMjAyMi0wMS0yN1QxMzo0MDoxN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4NjUzL3YxLzIwMjAuZmluZGluZ3MtZW1ubHAuMTI5IiwiVXJpU3RyaW5nIjoiaHR0cHM6Ly9kb2kub3JnLzEwLjE4NjUzL3YxLzIwMjAuZmluZGluZ3MtZW1ubHAuMT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}</w:instrText>
          </w:r>
          <w:r w:rsidR="00C747A4">
            <w:rPr>
              <w:noProof/>
            </w:rPr>
            <w:fldChar w:fldCharType="separate"/>
          </w:r>
          <w:r w:rsidR="00302D98">
            <w:rPr>
              <w:noProof/>
            </w:rPr>
            <w:t>(Tai et al., 2020)</w:t>
          </w:r>
          <w:r w:rsidR="00C747A4">
            <w:rPr>
              <w:noProof/>
            </w:rPr>
            <w:fldChar w:fldCharType="end"/>
          </w:r>
        </w:sdtContent>
      </w:sdt>
      <w:r w:rsidR="00E14ECD">
        <w:t xml:space="preserve">, similar </w:t>
      </w:r>
      <w:r w:rsidR="00593412">
        <w:t xml:space="preserve">to the above-mentioned complete rewrite of the </w:t>
      </w:r>
      <w:proofErr w:type="spellStart"/>
      <w:r w:rsidR="00C747A4">
        <w:t>SciBERT</w:t>
      </w:r>
      <w:proofErr w:type="spellEnd"/>
      <w:r w:rsidR="00593412">
        <w:t xml:space="preserve"> </w:t>
      </w:r>
      <w:r w:rsidR="00C747A4">
        <w:t>vocabulary.</w:t>
      </w:r>
      <w:r w:rsidR="00F14352">
        <w:t xml:space="preserve"> </w:t>
      </w:r>
      <w:sdt>
        <w:sdtPr>
          <w:alias w:val="To edit, see citavi.com/edit"/>
          <w:tag w:val="CitaviPlaceholder#88dad8fc-e2d3-4297-811d-d50f28565ae9"/>
          <w:id w:val="-1394041421"/>
          <w:placeholder>
            <w:docPart w:val="59210498912946FAAAAB0F35D3F65EEC"/>
          </w:placeholder>
        </w:sdtPr>
        <w:sdtEndPr/>
        <w:sdtContent>
          <w:r w:rsidR="000F5F56">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xVDE1OjExOjA2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g4ZGFkOGZjLWUyZDMtNDI5Ny04MTFkLWQ1MGYyODU2NWFlOSIsIlRleHQiOiJQZWxsZWdyaW5pIGV0IGFsLiIsIldBSVZlcnNpb24iOiI2LjUuMC4wIn0=}</w:instrText>
          </w:r>
          <w:r w:rsidR="000F5F56">
            <w:rPr>
              <w:noProof/>
            </w:rPr>
            <w:fldChar w:fldCharType="separate"/>
          </w:r>
          <w:r w:rsidR="00302D98">
            <w:rPr>
              <w:noProof/>
            </w:rPr>
            <w:t>Pellegrini et al.</w:t>
          </w:r>
          <w:r w:rsidR="000F5F56">
            <w:rPr>
              <w:noProof/>
            </w:rPr>
            <w:fldChar w:fldCharType="end"/>
          </w:r>
        </w:sdtContent>
      </w:sdt>
      <w:r w:rsidR="000F5F56">
        <w:t xml:space="preserve"> </w:t>
      </w:r>
      <w:sdt>
        <w:sdtPr>
          <w:alias w:val="To edit, see citavi.com/edit"/>
          <w:tag w:val="CitaviPlaceholder#75364079-6593-4fa4-8fe7-e255d6e7247e"/>
          <w:id w:val="708539861"/>
          <w:placeholder>
            <w:docPart w:val="59210498912946FAAAAB0F35D3F65EEC"/>
          </w:placeholder>
        </w:sdtPr>
        <w:sdtEndPr/>
        <w:sdtContent>
          <w:r w:rsidR="000F5F56">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MVQxNToxMTow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c1MzY0MDc5LTY1OTMtNGZhNC04ZmU3LWUyNTVkNmU3MjQ3ZSIsIlRleHQiOiIoMjAyMSkiLCJXQUlWZXJzaW9uIjoiNi41LjAuMCJ9}</w:instrText>
          </w:r>
          <w:r w:rsidR="000F5F56">
            <w:rPr>
              <w:noProof/>
            </w:rPr>
            <w:fldChar w:fldCharType="separate"/>
          </w:r>
          <w:r w:rsidR="00302D98">
            <w:rPr>
              <w:noProof/>
            </w:rPr>
            <w:t>(2021)</w:t>
          </w:r>
          <w:r w:rsidR="000F5F56">
            <w:rPr>
              <w:noProof/>
            </w:rPr>
            <w:fldChar w:fldCharType="end"/>
          </w:r>
        </w:sdtContent>
      </w:sdt>
      <w:r w:rsidR="000F5F56">
        <w:t xml:space="preserve"> applied FoodBERT for the specific task of context-free food substitute recommendation, where it performs significantly better than the </w:t>
      </w:r>
      <w:r w:rsidR="00F31630">
        <w:t>default</w:t>
      </w:r>
      <w:r w:rsidR="000F5F56">
        <w:t xml:space="preserve"> BERT model. </w:t>
      </w:r>
    </w:p>
    <w:p w14:paraId="3900BCF1" w14:textId="4F496FD7" w:rsidR="00933F6C" w:rsidRDefault="00BF79EA" w:rsidP="00880CA2">
      <w:pPr>
        <w:pStyle w:val="berschrift2"/>
      </w:pPr>
      <w:bookmarkStart w:id="25" w:name="_Toc98674046"/>
      <w:r>
        <w:t>Cooking datasets</w:t>
      </w:r>
      <w:bookmarkEnd w:id="25"/>
    </w:p>
    <w:p w14:paraId="10B1C00C" w14:textId="337BC747"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considering datasets that are somehow relevant for conversational </w:t>
      </w:r>
      <w:r w:rsidR="006D37BB" w:rsidRPr="006D37BB">
        <w:rPr>
          <w:highlight w:val="yellow"/>
        </w:rPr>
        <w:t>AI</w:t>
      </w:r>
      <w:r w:rsidR="00162BF9">
        <w:t xml:space="preserve"> </w:t>
      </w:r>
      <w:r w:rsidR="006240EB">
        <w:t xml:space="preserve">and thus </w:t>
      </w:r>
      <w:r w:rsidR="00100F2E">
        <w:t>could</w:t>
      </w:r>
      <w:r w:rsidR="006240EB">
        <w:t xml:space="preserve"> be used to train and test CookBERT. </w:t>
      </w:r>
      <w:r w:rsidR="00BA29FE">
        <w:t>Available datasets that meet this criterion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26" w:name="_Toc98674047"/>
      <w:r>
        <w:t>RecipeNLG</w:t>
      </w:r>
      <w:bookmarkEnd w:id="26"/>
    </w:p>
    <w:p w14:paraId="71BCB780" w14:textId="3186610D" w:rsidR="000E0BD8" w:rsidRDefault="000E0BD8" w:rsidP="004D0529">
      <w:r w:rsidRPr="00827115">
        <w:rPr>
          <w:i/>
          <w:iCs/>
        </w:rPr>
        <w:t>RecipeNLG</w:t>
      </w:r>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302D98">
            <w:rPr>
              <w:noProof/>
            </w:rPr>
            <w:t>(Bień et al., 2020)</w:t>
          </w:r>
          <w:r w:rsidR="003E7276">
            <w:rPr>
              <w:noProof/>
            </w:rPr>
            <w:fldChar w:fldCharType="end"/>
          </w:r>
        </w:sdtContent>
      </w:sdt>
      <w:r>
        <w:t xml:space="preserve"> is a cooking recipe dataset for semi-structured text generation. </w:t>
      </w:r>
      <w:r w:rsidR="003E7276">
        <w:t>It contains over 2.2 million distinct recipes and is assumed to be the largest publicly available dataset for the cooking domain. RecipeNLG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IxVDE1OjExOjA2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302D98">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lastRenderedPageBreak/>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302D98">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302D98">
            <w:rPr>
              <w:noProof/>
            </w:rPr>
            <w:t>(2020)</w:t>
          </w:r>
          <w:r w:rsidR="003D2922">
            <w:rPr>
              <w:noProof/>
            </w:rPr>
            <w:fldChar w:fldCharType="end"/>
          </w:r>
        </w:sdtContent>
      </w:sdt>
      <w:r w:rsidR="003D2922">
        <w:t xml:space="preserve"> </w:t>
      </w:r>
      <w:r w:rsidR="005F796D">
        <w:t xml:space="preserve">also trained two GPT-2 language models on their and the Recipe1M+ dataset, respectively, in order to compare their ability to generate recipes only based on food entities. They found that the </w:t>
      </w:r>
      <w:r w:rsidR="00191449">
        <w:t>model trained on RecipeNLG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27" w:name="_Toc98674048"/>
      <w:proofErr w:type="spellStart"/>
      <w:r>
        <w:t>Cookversational</w:t>
      </w:r>
      <w:proofErr w:type="spellEnd"/>
      <w:r>
        <w:t xml:space="preserve"> </w:t>
      </w:r>
      <w:r w:rsidR="0076066D">
        <w:t>S</w:t>
      </w:r>
      <w:r>
        <w:t>earch</w:t>
      </w:r>
      <w:bookmarkEnd w:id="27"/>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AC13A9">
        <w:tc>
          <w:tcPr>
            <w:tcW w:w="1696" w:type="dxa"/>
            <w:tcBorders>
              <w:top w:val="single" w:sz="18" w:space="0" w:color="auto"/>
              <w:bottom w:val="single" w:sz="18"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8" w:space="0" w:color="auto"/>
              <w:bottom w:val="single" w:sz="18"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8" w:space="0" w:color="auto"/>
              <w:bottom w:val="single" w:sz="18"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8" w:space="0" w:color="auto"/>
              <w:bottom w:val="single" w:sz="18"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8" w:space="0" w:color="auto"/>
              <w:bottom w:val="single" w:sz="18"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8" w:space="0" w:color="auto"/>
              <w:bottom w:val="single" w:sz="18"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8" w:space="0" w:color="auto"/>
              <w:bottom w:val="single" w:sz="18"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AC13A9">
        <w:tc>
          <w:tcPr>
            <w:tcW w:w="1696" w:type="dxa"/>
            <w:tcBorders>
              <w:top w:val="single" w:sz="18" w:space="0" w:color="auto"/>
              <w:bottom w:val="single" w:sz="12"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8" w:space="0" w:color="auto"/>
              <w:bottom w:val="single" w:sz="12"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8" w:space="0" w:color="auto"/>
              <w:bottom w:val="single" w:sz="12"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8" w:space="0" w:color="auto"/>
              <w:bottom w:val="single" w:sz="12"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8" w:space="0" w:color="auto"/>
              <w:bottom w:val="single" w:sz="12"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8" w:space="0" w:color="auto"/>
              <w:bottom w:val="single" w:sz="12"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8" w:space="0" w:color="auto"/>
              <w:bottom w:val="single" w:sz="12"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AC13A9">
        <w:trPr>
          <w:trHeight w:val="860"/>
        </w:trPr>
        <w:tc>
          <w:tcPr>
            <w:tcW w:w="1696" w:type="dxa"/>
            <w:tcBorders>
              <w:top w:val="single" w:sz="12" w:space="0" w:color="auto"/>
              <w:bottom w:val="single" w:sz="12"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12" w:space="0" w:color="auto"/>
              <w:bottom w:val="single" w:sz="12"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12" w:space="0" w:color="auto"/>
              <w:bottom w:val="single" w:sz="12"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12" w:space="0" w:color="auto"/>
              <w:bottom w:val="single" w:sz="12"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12" w:space="0" w:color="auto"/>
              <w:bottom w:val="single" w:sz="12"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12" w:space="0" w:color="auto"/>
              <w:bottom w:val="single" w:sz="12"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12" w:space="0" w:color="auto"/>
              <w:bottom w:val="single" w:sz="12"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2A9CDE39" w:rsidR="00767A8D" w:rsidRPr="00767A8D" w:rsidRDefault="001849E8" w:rsidP="001849E8">
      <w:pPr>
        <w:pStyle w:val="Beschriftung"/>
      </w:pPr>
      <w:r>
        <w:t xml:space="preserve">Table </w:t>
      </w:r>
      <w:r w:rsidR="00FB3456">
        <w:fldChar w:fldCharType="begin"/>
      </w:r>
      <w:r w:rsidR="00FB3456">
        <w:instrText xml:space="preserve"> SEQ Table \* ARABIC </w:instrText>
      </w:r>
      <w:r w:rsidR="00FB3456">
        <w:fldChar w:fldCharType="separate"/>
      </w:r>
      <w:r w:rsidR="001A6633">
        <w:rPr>
          <w:noProof/>
        </w:rPr>
        <w:t>1</w:t>
      </w:r>
      <w:r w:rsidR="00FB3456">
        <w:fldChar w:fldCharType="end"/>
      </w:r>
      <w:r>
        <w:t xml:space="preserve">: Excerpt from </w:t>
      </w:r>
      <w:proofErr w:type="spellStart"/>
      <w:r w:rsidR="00A04374">
        <w:t>C</w:t>
      </w:r>
      <w:r>
        <w:t>ookversational</w:t>
      </w:r>
      <w:proofErr w:type="spellEnd"/>
      <w:r>
        <w:t xml:space="preserve"> </w:t>
      </w:r>
      <w:r w:rsidR="00A04374">
        <w:t>S</w:t>
      </w:r>
      <w:r>
        <w:t xml:space="preserve">earch dataset. </w:t>
      </w:r>
      <w:r w:rsidR="00930221">
        <w:t>(</w:t>
      </w:r>
      <w:r w:rsidR="00930221" w:rsidRPr="000D1AD1">
        <w:rPr>
          <w:highlight w:val="yellow"/>
        </w:rPr>
        <w:t xml:space="preserve">Based on </w:t>
      </w:r>
      <w:sdt>
        <w:sdtPr>
          <w:rPr>
            <w:highlight w:val="yellow"/>
          </w:rPr>
          <w:alias w:val="To edit, see citavi.com/edit"/>
          <w:tag w:val="CitaviPlaceholder#8685464b-935e-4947-b17f-4946d9376e93"/>
          <w:id w:val="-1382557413"/>
          <w:placeholder>
            <w:docPart w:val="DefaultPlaceholder_-1854013440"/>
          </w:placeholder>
        </w:sdtPr>
        <w:sdtEndPr/>
        <w:sdtContent>
          <w:r w:rsidR="00930221" w:rsidRPr="000D1AD1">
            <w:rPr>
              <w:noProof/>
              <w:highlight w:val="yellow"/>
            </w:rPr>
            <w:fldChar w:fldCharType="begin"/>
          </w:r>
          <w:r w:rsidR="005E3E1B">
            <w:rPr>
              <w:noProof/>
              <w:highlight w:val="yellow"/>
            </w:rPr>
            <w:instrText>ADDIN CitaviPlaceholder{eyIkaWQiOiIxIiwiJHR5cGUiOiJTd2lzc0FjYWRlbWljLkNpdGF2aS5DaXRhdGlvbnMuV29yZFBsYWNlaG9sZGVyLCBTd2lzc0FjYWRlbWljLkNpdGF2aSIsIkFzc29jaWF0ZVdpdGhQbGFjZWhvbGRlclRhZyI6IkNpdGF2aVBsYWNlaG9sZGVyIzAxNDQ0MDllLTY2OTQtNGJjMC04ZDUyLTg4ZThmMTRiMDM2OSIsIkVudHJpZXMiOlt7IiRpZCI6IjIiLCIkdHlwZSI6IlN3aXNzQWNhZGVtaWMuQ2l0YXZpLkNpdGF0aW9ucy5Xb3JkUGxhY2Vob2xkZXJFbnRyeSwgU3dpc3NBY2FkZW1pYy5DaXRhdmkiLCJJZCI6ImRiYjFhZjAwLTUyZTUtNGU0Zi1iZjdjLTYzMWE4ZGYzZjk4Z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xVDE1OjExOjA2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2ODU0NjRiLTkzNWUtNDk0Ny1iMTdmLTQ5NDZkOTM3NmU5MyIsIlRleHQiOiJGcnVtbWV0IGV0IGFsLiIsIldBSVZlcnNpb24iOiI2LjUuMC4wIn0=}</w:instrText>
          </w:r>
          <w:r w:rsidR="00930221" w:rsidRPr="000D1AD1">
            <w:rPr>
              <w:noProof/>
              <w:highlight w:val="yellow"/>
            </w:rPr>
            <w:fldChar w:fldCharType="separate"/>
          </w:r>
          <w:r w:rsidR="00302D98">
            <w:rPr>
              <w:noProof/>
              <w:highlight w:val="yellow"/>
            </w:rPr>
            <w:t>Frummet et al.</w:t>
          </w:r>
          <w:r w:rsidR="00930221" w:rsidRPr="000D1AD1">
            <w:rPr>
              <w:noProof/>
              <w:highlight w:val="yellow"/>
            </w:rPr>
            <w:fldChar w:fldCharType="end"/>
          </w:r>
        </w:sdtContent>
      </w:sdt>
      <w:r w:rsidR="00930221" w:rsidRPr="000D1AD1">
        <w:rPr>
          <w:highlight w:val="yellow"/>
        </w:rPr>
        <w:t xml:space="preserve"> </w:t>
      </w:r>
      <w:sdt>
        <w:sdtPr>
          <w:rPr>
            <w:highlight w:val="yellow"/>
          </w:rPr>
          <w:alias w:val="To edit, see citavi.com/edit"/>
          <w:tag w:val="CitaviPlaceholder#0144409e-6694-4bc0-8d52-88e8f14b0369"/>
          <w:id w:val="634758009"/>
          <w:placeholder>
            <w:docPart w:val="DefaultPlaceholder_-1854013440"/>
          </w:placeholder>
        </w:sdtPr>
        <w:sdtEndPr/>
        <w:sdtContent>
          <w:r w:rsidR="00930221" w:rsidRPr="000D1AD1">
            <w:rPr>
              <w:noProof/>
              <w:highlight w:val="yellow"/>
            </w:rPr>
            <w:fldChar w:fldCharType="begin"/>
          </w:r>
          <w:r w:rsidR="005E3E1B">
            <w:rPr>
              <w:noProof/>
              <w:highlight w:val="yellow"/>
            </w:rPr>
            <w:instrText>ADDIN CitaviPlaceholder{eyIkaWQiOiIxIiwiJHR5cGUiOiJTd2lzc0FjYWRlbWljLkNpdGF2aS5DaXRhdGlvbnMuV29yZFBsYWNlaG9sZGVyLCBTd2lzc0FjYWRlbWljLkNpdGF2aSIsIkFzc29jaWF0ZVdpdGhQbGFjZWhvbGRlclRhZyI6IkNpdGF2aVBsYWNlaG9sZGVyIzg2ODU0NjRiLTkzNWUtNDk0Ny1iMTdmLTQ5NDZkOTM3NmU5MyIsIkVudHJpZXMiOlt7IiRpZCI6IjIiLCIkdHlwZSI6IlN3aXNzQWNhZGVtaWMuQ2l0YXZpLkNpdGF0aW9ucy5Xb3JkUGxhY2Vob2xkZXJFbnRyeSwgU3dpc3NBY2FkZW1pYy5DaXRhdmkiLCJJZCI6Ijc4MjViZjVjLTA2OTAtNGFlMy05N2U0LWQ4NTgzOTU5ZjliZSIsIlJhbmdlTGVuZ3RoIjoxMy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J4aXZJZCI6IjIxMTIuMDQ3ODh2MiIsIkF1dGhvcnMiOlt7IiRpZCI6Ijc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OCIsIiR0eXBlIjoiU3dpc3NBY2FkZW1pYy5DaXRhdmkuUHJvamVjdCwgU3dpc3NBY2FkZW1pYy5DaXRhdmkifX0seyIkaWQiOiI5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OCJ9fSx7IiRpZCI6IjE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OC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g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xVDE1OjExOjA2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EsIHAuwqAxMSkifV19LCJUYWciOiJDaXRhdmlQbGFjZWhvbGRlciMwMTQ0NDA5ZS02Njk0LTRiYzAtOGQ1Mi04OGU4ZjE0YjAzNjkiLCJUZXh0IjoiKDIwMjEsIHAuwqAxMSkiLCJXQUlWZXJzaW9uIjoiNi41LjAuMCJ9}</w:instrText>
          </w:r>
          <w:r w:rsidR="00930221" w:rsidRPr="000D1AD1">
            <w:rPr>
              <w:noProof/>
              <w:highlight w:val="yellow"/>
            </w:rPr>
            <w:fldChar w:fldCharType="separate"/>
          </w:r>
          <w:r w:rsidR="00302D98">
            <w:rPr>
              <w:noProof/>
              <w:highlight w:val="yellow"/>
            </w:rPr>
            <w:t>(2021, p. 11)</w:t>
          </w:r>
          <w:r w:rsidR="00930221" w:rsidRPr="000D1AD1">
            <w:rPr>
              <w:noProof/>
              <w:highlight w:val="yellow"/>
            </w:rPr>
            <w:fldChar w:fldCharType="end"/>
          </w:r>
        </w:sdtContent>
      </w:sdt>
      <w:r w:rsidR="00930221" w:rsidRPr="000D1AD1">
        <w:rPr>
          <w:highlight w:val="yellow"/>
        </w:rPr>
        <w:t>)</w:t>
      </w:r>
    </w:p>
    <w:p w14:paraId="7AF3D7E0" w14:textId="425800E0" w:rsidR="0076066D" w:rsidRPr="0076066D" w:rsidRDefault="00B00A9F" w:rsidP="00162BF9">
      <w:proofErr w:type="spellStart"/>
      <w:r w:rsidRPr="00827115">
        <w:rPr>
          <w:i/>
          <w:iCs/>
        </w:rPr>
        <w:t>Cookversational</w:t>
      </w:r>
      <w:proofErr w:type="spellEnd"/>
      <w:r w:rsidRPr="00827115">
        <w:rPr>
          <w:i/>
          <w:iCs/>
        </w:rPr>
        <w:t xml:space="preserve"> </w:t>
      </w:r>
      <w:r w:rsidR="00A04374">
        <w:rPr>
          <w:i/>
          <w:iCs/>
        </w:rPr>
        <w:t>S</w:t>
      </w:r>
      <w:r w:rsidRPr="00827115">
        <w:rPr>
          <w:i/>
          <w:iCs/>
        </w:rPr>
        <w:t>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xVDE1OjExOjA2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302D98">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MVQxNToxMTow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302D98">
            <w:rPr>
              <w:noProof/>
            </w:rPr>
            <w:t>(2021)</w:t>
          </w:r>
          <w:r>
            <w:rPr>
              <w:noProof/>
            </w:rPr>
            <w:fldChar w:fldCharType="end"/>
          </w:r>
        </w:sdtContent>
      </w:sdt>
      <w:r>
        <w:t>, in which the information needs that arise during cooking were examined</w:t>
      </w:r>
      <w:r w:rsidR="000D545D">
        <w:t xml:space="preserve"> (</w:t>
      </w:r>
      <w:r w:rsidR="000D545D" w:rsidRPr="000D545D">
        <w:rPr>
          <w:highlight w:val="yellow"/>
        </w:rPr>
        <w:t>see section …)</w:t>
      </w:r>
      <w:r w:rsidRPr="000D545D">
        <w:rPr>
          <w:highlight w:val="yellow"/>
        </w:rPr>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given </w:t>
      </w:r>
      <w:r w:rsidR="00EC23BD" w:rsidRPr="007C7C3A">
        <w:rPr>
          <w:highlight w:val="yellow"/>
        </w:rPr>
        <w:t xml:space="preserve">in </w:t>
      </w:r>
      <w:r w:rsidR="00767A8D" w:rsidRPr="007C7C3A">
        <w:rPr>
          <w:highlight w:val="yellow"/>
        </w:rPr>
        <w:t>table</w:t>
      </w:r>
      <w:r w:rsidR="00EC23BD" w:rsidRPr="007C7C3A">
        <w:rPr>
          <w:highlight w:val="yellow"/>
        </w:rPr>
        <w:t xml:space="preserve"> 1.</w:t>
      </w:r>
      <w:r w:rsidR="007C7C3A" w:rsidRPr="007C7C3A">
        <w:rPr>
          <w:highlight w:val="yellow"/>
        </w:rPr>
        <w:t xml:space="preserve">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ang</w:t>
      </w:r>
      <w:proofErr w:type="spellEnd"/>
      <w:r w:rsidR="007C7C3A" w:rsidRPr="007C7C3A">
        <w:rPr>
          <w:highlight w:val="yellow"/>
        </w:rPr>
        <w:t xml:space="preserve"> </w:t>
      </w:r>
      <w:proofErr w:type="spellStart"/>
      <w:r w:rsidR="007C7C3A" w:rsidRPr="007C7C3A">
        <w:rPr>
          <w:highlight w:val="yellow"/>
        </w:rPr>
        <w:t>packen</w:t>
      </w:r>
      <w:proofErr w:type="spellEnd"/>
    </w:p>
    <w:p w14:paraId="1CD7D843" w14:textId="0163DF9F" w:rsidR="00704F10" w:rsidRDefault="00704F10" w:rsidP="00704F10">
      <w:pPr>
        <w:pStyle w:val="berschrift3"/>
      </w:pPr>
      <w:bookmarkStart w:id="28" w:name="_Toc98674049"/>
      <w:proofErr w:type="spellStart"/>
      <w:r>
        <w:t>DoQA</w:t>
      </w:r>
      <w:bookmarkEnd w:id="28"/>
      <w:proofErr w:type="spellEnd"/>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86B3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86B3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86B3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proofErr w:type="spellStart"/>
            <w:r w:rsidRPr="0088557B">
              <w:rPr>
                <w:color w:val="111827"/>
                <w:sz w:val="18"/>
                <w:szCs w:val="18"/>
                <w:shd w:val="clear" w:color="auto" w:fill="FFFFFF"/>
              </w:rPr>
              <w:t>ripe</w:t>
            </w:r>
            <w:proofErr w:type="spellEnd"/>
            <w:r w:rsidRPr="0088557B">
              <w:rPr>
                <w:color w:val="111827"/>
                <w:sz w:val="18"/>
                <w:szCs w:val="18"/>
                <w:shd w:val="clear" w:color="auto" w:fill="FFFFFF"/>
              </w:rPr>
              <w:t xml:space="preserv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6D034856" w:rsidR="00EF1FEB" w:rsidRDefault="00EF1FEB">
      <w:pPr>
        <w:pStyle w:val="Beschriftung"/>
      </w:pPr>
      <w:r>
        <w:lastRenderedPageBreak/>
        <w:t xml:space="preserve">Table </w:t>
      </w:r>
      <w:r w:rsidR="00FB3456">
        <w:fldChar w:fldCharType="begin"/>
      </w:r>
      <w:r w:rsidR="00FB3456">
        <w:instrText xml:space="preserve"> SEQ Table \* ARABIC </w:instrText>
      </w:r>
      <w:r w:rsidR="00FB3456">
        <w:fldChar w:fldCharType="separate"/>
      </w:r>
      <w:r w:rsidR="001A6633">
        <w:rPr>
          <w:noProof/>
        </w:rPr>
        <w:t>2</w:t>
      </w:r>
      <w:r w:rsidR="00FB3456">
        <w:fldChar w:fldCharType="end"/>
      </w:r>
      <w:r>
        <w:t xml:space="preserve">: Excerpt from </w:t>
      </w:r>
      <w:proofErr w:type="spellStart"/>
      <w:r>
        <w:t>DoQA</w:t>
      </w:r>
      <w:proofErr w:type="spellEnd"/>
      <w:r>
        <w:t xml:space="preserve"> dataset.</w:t>
      </w:r>
      <w:r w:rsidR="000D1AD1">
        <w:t xml:space="preserve"> (</w:t>
      </w:r>
      <w:r w:rsidR="000D1AD1" w:rsidRPr="000D1AD1">
        <w:rPr>
          <w:highlight w:val="yellow"/>
        </w:rPr>
        <w:t>cite)</w:t>
      </w:r>
    </w:p>
    <w:p w14:paraId="60A3335F" w14:textId="7370EB22" w:rsidR="005E4035" w:rsidRPr="005E4035" w:rsidRDefault="00F30996" w:rsidP="00E20C9E">
      <w:proofErr w:type="spellStart"/>
      <w:r w:rsidRPr="00F30996">
        <w:rPr>
          <w:i/>
          <w:iCs/>
        </w:rPr>
        <w:t>DoQA</w:t>
      </w:r>
      <w:proofErr w:type="spellEnd"/>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302D98">
            <w:rPr>
              <w:noProof/>
            </w:rPr>
            <w:t>(Campos et al., 2020)</w:t>
          </w:r>
          <w:r w:rsidR="00745049" w:rsidRPr="00745049">
            <w:rPr>
              <w:noProof/>
            </w:rPr>
            <w:fldChar w:fldCharType="end"/>
          </w:r>
        </w:sdtContent>
      </w:sdt>
      <w:r>
        <w:t xml:space="preserve"> is a dataset for accessing domain specific </w:t>
      </w:r>
      <w:r w:rsidRPr="00F30996">
        <w:rPr>
          <w:i/>
          <w:iCs/>
        </w:rPr>
        <w:t>Frequently Asked Question</w:t>
      </w:r>
      <w:r>
        <w:t xml:space="preserve"> </w:t>
      </w:r>
      <w:r w:rsidRPr="00F30996">
        <w:rPr>
          <w:i/>
          <w:iCs/>
        </w:rPr>
        <w:t>websites</w:t>
      </w:r>
      <w:r>
        <w:t xml:space="preserve">, commonly known as FAQs, via conversational QA. It contains a total of 10917 QA pairs from 2437 dialogues </w:t>
      </w:r>
      <w:r w:rsidR="00745049">
        <w:t xml:space="preserve">from the three domains cooking, travelling and movies. With 7320 QA pairs, the largest proportion is given for the cooking domain, which is advantageous since this is also the domain of choice in this thesis. </w:t>
      </w:r>
      <w:r w:rsidR="009333B9">
        <w:t xml:space="preserve">The dialogues were created via Wizard of Oz method with crowdsourcing, where the </w:t>
      </w:r>
      <w:proofErr w:type="spellStart"/>
      <w:r w:rsidR="009333B9">
        <w:t>crowdworkers</w:t>
      </w:r>
      <w:proofErr w:type="spellEnd"/>
      <w:r w:rsidR="009333B9">
        <w:t xml:space="preserve">, which were divided into users and experts, had to ask questions about given </w:t>
      </w:r>
      <w:r w:rsidR="000676DF">
        <w:t>FAQ posts or</w:t>
      </w:r>
      <w:r w:rsidR="009333B9">
        <w:t xml:space="preserve"> </w:t>
      </w:r>
      <w:r w:rsidR="000676DF">
        <w:t>extract the answer span that is given in the original post, respectively.</w:t>
      </w:r>
      <w:r w:rsidR="002E6F33">
        <w:t xml:space="preserve"> </w:t>
      </w:r>
      <w:r w:rsidR="006E407C">
        <w:t xml:space="preserve">Since the underlying data for </w:t>
      </w:r>
      <w:proofErr w:type="spellStart"/>
      <w:r w:rsidR="006E407C">
        <w:t>DoQA</w:t>
      </w:r>
      <w:proofErr w:type="spellEnd"/>
      <w:r w:rsidR="006E407C">
        <w:t xml:space="preserve"> originates from real users with real information needs, t</w:t>
      </w:r>
      <w:r w:rsidR="00D80B22">
        <w:t>he authors claim that “</w:t>
      </w:r>
      <w:r w:rsidR="006E407C">
        <w:t>[C]</w:t>
      </w:r>
      <w:proofErr w:type="spellStart"/>
      <w:r w:rsidR="00D80B22">
        <w:t>ompared</w:t>
      </w:r>
      <w:proofErr w:type="spellEnd"/>
      <w:r w:rsidR="00D80B22">
        <w:t xml:space="preserve"> to previous work, </w:t>
      </w:r>
      <w:proofErr w:type="spellStart"/>
      <w:r w:rsidR="00D80B22">
        <w:t>DoQA</w:t>
      </w:r>
      <w:proofErr w:type="spellEnd"/>
      <w:r w:rsidR="00D80B22">
        <w:t xml:space="preserve">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302D98">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 xml:space="preserve">set contains answerable and non-answerable question. </w:t>
      </w:r>
      <w:r w:rsidR="005E4035">
        <w:t>The underlying task to be solved with the dataset is, given a context and a question, to extract the passage from the context that contains the answer</w:t>
      </w:r>
      <w:r w:rsidR="00D70BBF">
        <w:t>.</w:t>
      </w:r>
      <w:r w:rsidR="001E48E0">
        <w:t xml:space="preserve"> </w:t>
      </w:r>
      <w:r w:rsidR="00E20C9E" w:rsidRPr="00A22879">
        <w:rPr>
          <w:highlight w:val="yellow"/>
        </w:rPr>
        <w:t xml:space="preserve">An excerpt from </w:t>
      </w:r>
      <w:proofErr w:type="spellStart"/>
      <w:r w:rsidR="00E20C9E" w:rsidRPr="00A22879">
        <w:rPr>
          <w:highlight w:val="yellow"/>
        </w:rPr>
        <w:t>DoQA</w:t>
      </w:r>
      <w:proofErr w:type="spellEnd"/>
      <w:r w:rsidR="00D86579" w:rsidRPr="00A22879">
        <w:rPr>
          <w:highlight w:val="yellow"/>
        </w:rPr>
        <w:t xml:space="preserve"> that illustrates this task</w:t>
      </w:r>
      <w:r w:rsidR="00E20C9E" w:rsidRPr="00A22879">
        <w:rPr>
          <w:highlight w:val="yellow"/>
        </w:rPr>
        <w:t xml:space="preserve"> is given in </w:t>
      </w:r>
      <w:r w:rsidR="00767A8D" w:rsidRPr="007C7C3A">
        <w:rPr>
          <w:highlight w:val="yellow"/>
        </w:rPr>
        <w:t>table</w:t>
      </w:r>
      <w:r w:rsidR="00E20C9E" w:rsidRPr="007C7C3A">
        <w:rPr>
          <w:highlight w:val="yellow"/>
        </w:rPr>
        <w:t xml:space="preserve"> 1.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nag</w:t>
      </w:r>
      <w:proofErr w:type="spellEnd"/>
      <w:r w:rsidR="007C7C3A" w:rsidRPr="007C7C3A">
        <w:rPr>
          <w:highlight w:val="yellow"/>
        </w:rPr>
        <w:t xml:space="preserve"> </w:t>
      </w:r>
      <w:proofErr w:type="spellStart"/>
      <w:r w:rsidR="007C7C3A" w:rsidRPr="007C7C3A">
        <w:rPr>
          <w:highlight w:val="yellow"/>
        </w:rPr>
        <w:t>packen</w:t>
      </w:r>
      <w:proofErr w:type="spellEnd"/>
    </w:p>
    <w:p w14:paraId="5EBAE641" w14:textId="431FCEAC" w:rsidR="00CA6E1B" w:rsidRDefault="00704F10" w:rsidP="00FB3456">
      <w:pPr>
        <w:pStyle w:val="berschrift3"/>
      </w:pPr>
      <w:bookmarkStart w:id="29" w:name="_Toc98674050"/>
      <w:proofErr w:type="spellStart"/>
      <w:r>
        <w:t>FoodBase</w:t>
      </w:r>
      <w:bookmarkEnd w:id="29"/>
      <w:proofErr w:type="spellEnd"/>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954"/>
        <w:gridCol w:w="866"/>
        <w:gridCol w:w="1611"/>
        <w:gridCol w:w="1611"/>
        <w:gridCol w:w="591"/>
        <w:gridCol w:w="560"/>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42BDB27B" w:rsidR="00CA6E1B" w:rsidRPr="00FB3456" w:rsidRDefault="00A7173A" w:rsidP="00FB3456">
            <w:pPr>
              <w:spacing w:line="240" w:lineRule="auto"/>
              <w:jc w:val="center"/>
              <w:rPr>
                <w:sz w:val="18"/>
                <w:szCs w:val="18"/>
                <w:lang w:val="de-DE"/>
              </w:rPr>
            </w:pPr>
            <w:r>
              <w:rPr>
                <w:sz w:val="18"/>
                <w:szCs w:val="18"/>
                <w:lang w:val="de-DE"/>
              </w:rPr>
              <w:t>„</w:t>
            </w:r>
            <w:r w:rsidR="00CA6E1B"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spinach</w:t>
            </w:r>
            <w:proofErr w:type="spellEnd"/>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dip</w:t>
            </w:r>
            <w:proofErr w:type="spellEnd"/>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over</w:t>
            </w:r>
            <w:proofErr w:type="spellEnd"/>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the</w:t>
            </w:r>
            <w:proofErr w:type="spellEnd"/>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pizza</w:t>
            </w:r>
            <w:proofErr w:type="spellEnd"/>
          </w:p>
        </w:tc>
        <w:tc>
          <w:tcPr>
            <w:tcW w:w="1094" w:type="dxa"/>
            <w:tcBorders>
              <w:top w:val="single" w:sz="12" w:space="0" w:color="auto"/>
              <w:bottom w:val="single" w:sz="12" w:space="0" w:color="auto"/>
            </w:tcBorders>
            <w:vAlign w:val="center"/>
          </w:tcPr>
          <w:p w14:paraId="138259F8" w14:textId="0274F826" w:rsidR="00CA6E1B" w:rsidRPr="00FB3456" w:rsidRDefault="00CA6E1B" w:rsidP="00FB3456">
            <w:pPr>
              <w:spacing w:line="240" w:lineRule="auto"/>
              <w:jc w:val="center"/>
              <w:rPr>
                <w:sz w:val="18"/>
                <w:szCs w:val="18"/>
                <w:lang w:val="de-DE"/>
              </w:rPr>
            </w:pPr>
            <w:proofErr w:type="spellStart"/>
            <w:r w:rsidRPr="00FB3456">
              <w:rPr>
                <w:sz w:val="18"/>
                <w:szCs w:val="18"/>
                <w:lang w:val="de-DE"/>
              </w:rPr>
              <w:t>crust</w:t>
            </w:r>
            <w:proofErr w:type="spellEnd"/>
            <w:r w:rsidR="00A7173A">
              <w:rPr>
                <w:sz w:val="18"/>
                <w:szCs w:val="18"/>
                <w:lang w:val="de-DE"/>
              </w:rPr>
              <w:t>"</w:t>
            </w:r>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w:t>
            </w:r>
            <w:proofErr w:type="spellStart"/>
            <w:r w:rsidRPr="00FB3456">
              <w:rPr>
                <w:b/>
                <w:bCs/>
                <w:sz w:val="18"/>
                <w:szCs w:val="18"/>
                <w:lang w:val="de-DE"/>
              </w:rPr>
              <w:t>classification</w:t>
            </w:r>
            <w:proofErr w:type="spellEnd"/>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parent</w:t>
            </w:r>
            <w:proofErr w:type="spellEnd"/>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closest</w:t>
            </w:r>
            <w:proofErr w:type="spellEnd"/>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FoodOn</w:t>
            </w:r>
            <w:proofErr w:type="spellEnd"/>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11B72D88" w:rsidR="00FB3456" w:rsidRDefault="00FB3456">
      <w:pPr>
        <w:pStyle w:val="Beschriftung"/>
      </w:pPr>
      <w:r>
        <w:t xml:space="preserve">Table </w:t>
      </w:r>
      <w:r>
        <w:fldChar w:fldCharType="begin"/>
      </w:r>
      <w:r>
        <w:instrText xml:space="preserve"> SEQ Table \* ARABIC </w:instrText>
      </w:r>
      <w:r>
        <w:fldChar w:fldCharType="separate"/>
      </w:r>
      <w:r w:rsidR="001A6633">
        <w:rPr>
          <w:noProof/>
        </w:rPr>
        <w:t>3</w:t>
      </w:r>
      <w:r>
        <w:fldChar w:fldCharType="end"/>
      </w:r>
      <w:r>
        <w:t xml:space="preserve">: Excerpt </w:t>
      </w:r>
      <w:r w:rsidR="004E0CAE">
        <w:t xml:space="preserve">from the </w:t>
      </w:r>
      <w:proofErr w:type="spellStart"/>
      <w:r w:rsidR="004E0CAE">
        <w:t>FoodBase</w:t>
      </w:r>
      <w:proofErr w:type="spellEnd"/>
      <w:r w:rsidR="004E0CAE">
        <w:t xml:space="preserve"> corpus</w:t>
      </w:r>
      <w:r w:rsidR="009019FC">
        <w:t xml:space="preserve">, annotated for 5 different tasks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FUMTU6MTE6MDY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302D98">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MVQxNToxMTowN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302D98">
            <w:rPr>
              <w:noProof/>
            </w:rPr>
            <w:t>(2021)</w:t>
          </w:r>
          <w:r w:rsidR="004E0CAE">
            <w:rPr>
              <w:noProof/>
            </w:rPr>
            <w:fldChar w:fldCharType="end"/>
          </w:r>
        </w:sdtContent>
      </w:sdt>
    </w:p>
    <w:p w14:paraId="4300E6F9" w14:textId="6B6BCC0A" w:rsidR="00333081" w:rsidRDefault="00D40C46" w:rsidP="00333081">
      <w:proofErr w:type="spellStart"/>
      <w:r w:rsidRPr="00FE4E2A">
        <w:rPr>
          <w:i/>
          <w:iCs/>
        </w:rPr>
        <w:t>FoodBase</w:t>
      </w:r>
      <w:proofErr w:type="spellEnd"/>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yMVQxNToxMTowNi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302D98">
            <w:rPr>
              <w:noProof/>
            </w:rPr>
            <w:t>(Popovski, Seljak, &amp; Eftimov, 2019)</w:t>
          </w:r>
          <w:r w:rsidR="00FE4E2A">
            <w:rPr>
              <w:noProof/>
            </w:rPr>
            <w:fldChar w:fldCharType="end"/>
          </w:r>
        </w:sdtContent>
      </w:sdt>
      <w:r w:rsidR="00FE4E2A">
        <w:t xml:space="preserve"> is a corpus </w:t>
      </w:r>
      <w:r w:rsidR="00301E34">
        <w:t>for annotated food entities</w:t>
      </w:r>
      <w:r w:rsidR="00FA72E9">
        <w:t xml:space="preserve">, available in a curated and </w:t>
      </w:r>
      <w:proofErr w:type="spellStart"/>
      <w:r w:rsidR="00FA72E9">
        <w:t>uncurated</w:t>
      </w:r>
      <w:proofErr w:type="spellEnd"/>
      <w:r w:rsidR="00FA72E9">
        <w:t xml:space="preserve"> version</w:t>
      </w:r>
      <w:r w:rsidR="00301E34">
        <w:t>.</w:t>
      </w:r>
      <w:r w:rsidR="00FA72E9">
        <w:t xml:space="preserve"> </w:t>
      </w:r>
      <w:r w:rsidR="006311AB">
        <w:t xml:space="preserve">In case of both versions, food entities were automatically annotated </w:t>
      </w:r>
      <w:r w:rsidR="00506EB3">
        <w:t xml:space="preserve">from </w:t>
      </w:r>
      <w:r w:rsidR="00BA4D34">
        <w:t xml:space="preserve">cooking </w:t>
      </w:r>
      <w:r w:rsidR="00506EB3">
        <w:t xml:space="preserve">recipes </w:t>
      </w:r>
      <w:r w:rsidR="006311AB">
        <w:t xml:space="preserve">with </w:t>
      </w:r>
      <w:proofErr w:type="spellStart"/>
      <w:r w:rsidR="006311AB">
        <w:t>FoodIE</w:t>
      </w:r>
      <w:proofErr w:type="spellEnd"/>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302D98">
            <w:rPr>
              <w:noProof/>
            </w:rPr>
            <w:t>(Popovski, Kochev et al., 2019)</w:t>
          </w:r>
          <w:r w:rsidR="00B5292C">
            <w:rPr>
              <w:noProof/>
            </w:rPr>
            <w:fldChar w:fldCharType="end"/>
          </w:r>
        </w:sdtContent>
      </w:sdt>
      <w:r w:rsidR="006311AB">
        <w:t xml:space="preserve">, a rule based </w:t>
      </w:r>
      <w:r w:rsidR="00B5292C">
        <w:t>named entity tagger</w:t>
      </w:r>
      <w:r w:rsidR="00D1422E">
        <w:t>. Unlike the</w:t>
      </w:r>
      <w:r w:rsidR="006311AB">
        <w:t xml:space="preserve"> </w:t>
      </w:r>
      <w:proofErr w:type="spellStart"/>
      <w:r w:rsidR="006311AB">
        <w:t>uncurated</w:t>
      </w:r>
      <w:proofErr w:type="spellEnd"/>
      <w:r w:rsidR="006311AB">
        <w:t xml:space="preserve"> version, the curated version was </w:t>
      </w:r>
      <w:r w:rsidR="006311AB">
        <w:lastRenderedPageBreak/>
        <w:t>then manually reviewed by experts</w:t>
      </w:r>
      <w:r w:rsidR="001B12D0">
        <w:t xml:space="preserve"> to </w:t>
      </w:r>
      <w:r w:rsidR="006311AB">
        <w:t>remov</w:t>
      </w:r>
      <w:r w:rsidR="001B12D0">
        <w:t xml:space="preserve">e </w:t>
      </w:r>
      <w:r w:rsidR="00627012">
        <w:t>false positives and add false negatives, respectively</w:t>
      </w:r>
      <w:r w:rsidR="001B12D0">
        <w:t xml:space="preserve">. </w:t>
      </w:r>
      <w:r w:rsidR="006311AB">
        <w:t>This leads to a total of 1000 curated</w:t>
      </w:r>
      <w:r w:rsidR="00506EB3">
        <w:t xml:space="preserve"> and 21790 </w:t>
      </w:r>
      <w:proofErr w:type="spellStart"/>
      <w:r w:rsidR="00506EB3">
        <w:t>uncurated</w:t>
      </w:r>
      <w:proofErr w:type="spellEnd"/>
      <w:r w:rsidR="00506EB3">
        <w:t xml:space="preserve">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1"/>
      </w:r>
      <w:r w:rsidR="000C577F" w:rsidRPr="00F522A5">
        <w:rPr>
          <w:i/>
          <w:iCs/>
        </w:rPr>
        <w:t>.</w:t>
      </w:r>
      <w:r w:rsidR="000C577F">
        <w:t xml:space="preserve"> </w:t>
      </w:r>
      <w:r w:rsidR="00BC702D">
        <w:t xml:space="preserve">It should also be noted that individual food entities have been assigned multiple appropriate semantic tags. </w:t>
      </w:r>
    </w:p>
    <w:p w14:paraId="4D1908CE" w14:textId="0FD693CF" w:rsidR="003C4D3A" w:rsidRDefault="00D85A83" w:rsidP="00F522A5">
      <w:pPr>
        <w:pStyle w:val="Folgeabsatz"/>
      </w:pPr>
      <w:r>
        <w:t xml:space="preserve">As an extension of the </w:t>
      </w:r>
      <w:proofErr w:type="spellStart"/>
      <w:r>
        <w:t>FoodBase</w:t>
      </w:r>
      <w:proofErr w:type="spellEnd"/>
      <w:r>
        <w:t xml:space="preserve"> corpus, </w:t>
      </w:r>
      <w:proofErr w:type="spellStart"/>
      <w:r w:rsidRPr="00166BB7">
        <w:rPr>
          <w:i/>
          <w:iCs/>
        </w:rPr>
        <w:t>FoodOntoMap</w:t>
      </w:r>
      <w:proofErr w:type="spellEnd"/>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302D98">
            <w:rPr>
              <w:noProof/>
            </w:rPr>
            <w:t>(Popovski, Koroušić Seljak, &amp; Eftimov, 2019)</w:t>
          </w:r>
          <w:r w:rsidR="00166BB7">
            <w:rPr>
              <w:noProof/>
            </w:rPr>
            <w:fldChar w:fldCharType="end"/>
          </w:r>
        </w:sdtContent>
      </w:sdt>
      <w:r>
        <w:t xml:space="preserve"> was published. This resource provides data normalization of </w:t>
      </w:r>
      <w:proofErr w:type="spellStart"/>
      <w:r>
        <w:t>FoodBase’s</w:t>
      </w:r>
      <w:proofErr w:type="spellEnd"/>
      <w:r>
        <w:t xml:space="preserve"> food entities according to different </w:t>
      </w:r>
      <w:r w:rsidR="003E43ED">
        <w:t>ontologies</w:t>
      </w:r>
      <w:r>
        <w:t xml:space="preserve">. </w:t>
      </w:r>
      <w:r w:rsidR="00176C66">
        <w:t xml:space="preserve">More specifically, it provides a mapping between the semantic tags of Hansard, </w:t>
      </w:r>
      <w:proofErr w:type="spellStart"/>
      <w:r w:rsidR="00176C66" w:rsidRPr="00166BB7">
        <w:rPr>
          <w:i/>
          <w:iCs/>
        </w:rPr>
        <w:t>FoodOn</w:t>
      </w:r>
      <w:proofErr w:type="spellEnd"/>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jFUMTU6MTE6MDY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302D98">
            <w:rPr>
              <w:noProof/>
            </w:rPr>
            <w:t>(Dooley et al., 2018)</w:t>
          </w:r>
          <w:r w:rsidR="001445EB">
            <w:rPr>
              <w:noProof/>
            </w:rPr>
            <w:fldChar w:fldCharType="end"/>
          </w:r>
        </w:sdtContent>
      </w:sdt>
      <w:r w:rsidR="00176C66">
        <w:t xml:space="preserve">, </w:t>
      </w:r>
      <w:proofErr w:type="spellStart"/>
      <w:r w:rsidR="00176C66" w:rsidRPr="00166BB7">
        <w:rPr>
          <w:i/>
          <w:iCs/>
        </w:rPr>
        <w:t>OntoFood</w:t>
      </w:r>
      <w:proofErr w:type="spellEnd"/>
      <w:r w:rsidR="00176C66">
        <w:t xml:space="preserve"> and </w:t>
      </w:r>
      <w:r w:rsidR="00176C66" w:rsidRPr="00166BB7">
        <w:rPr>
          <w:i/>
          <w:iCs/>
        </w:rPr>
        <w:t>SNOMED</w:t>
      </w:r>
      <w:r w:rsidR="00166BB7" w:rsidRPr="00166BB7">
        <w:rPr>
          <w:i/>
          <w:iCs/>
        </w:rPr>
        <w:t xml:space="preserve"> </w:t>
      </w:r>
      <w:r w:rsidR="00176C66" w:rsidRPr="00166BB7">
        <w:rPr>
          <w:i/>
          <w:iCs/>
        </w:rPr>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IxVDE1OjExOjA2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302D98">
            <w:rPr>
              <w:noProof/>
            </w:rPr>
            <w:t>(Donnelly, 2006)</w:t>
          </w:r>
          <w:r w:rsidR="001445EB">
            <w:rPr>
              <w:noProof/>
            </w:rPr>
            <w:fldChar w:fldCharType="end"/>
          </w:r>
        </w:sdtContent>
      </w:sdt>
      <w:r w:rsidR="001445EB">
        <w:t xml:space="preserve"> </w:t>
      </w:r>
      <w:r w:rsidR="003E43ED">
        <w:t>ontology</w:t>
      </w:r>
      <w:r w:rsidR="00176C66">
        <w:t xml:space="preserve">. </w:t>
      </w:r>
    </w:p>
    <w:p w14:paraId="65204B9D" w14:textId="67B763DE" w:rsidR="00C22D34" w:rsidRDefault="00AD1010"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FUMTU6MTE6MDY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302D98">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MVQxNToxMTowN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302D98">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 xml:space="preserve">dataset consists of the 1000 recipes from </w:t>
      </w:r>
      <w:proofErr w:type="spellStart"/>
      <w:r w:rsidR="006D1804">
        <w:t>FoodBase</w:t>
      </w:r>
      <w:proofErr w:type="spellEnd"/>
      <w:r w:rsidR="006D1804">
        <w:t>, as well as five different semantic tag</w:t>
      </w:r>
      <w:r w:rsidR="00AD37F6">
        <w:t xml:space="preserve">ging tasks </w:t>
      </w:r>
      <w:r w:rsidR="006D1804">
        <w:t xml:space="preserve">for each entity, which were partly taken from </w:t>
      </w:r>
      <w:proofErr w:type="spellStart"/>
      <w:r w:rsidR="006D1804">
        <w:t>FoodOntoMap</w:t>
      </w:r>
      <w:proofErr w:type="spellEnd"/>
      <w:r w:rsidR="006D1804">
        <w:t xml:space="preserve"> and partly </w:t>
      </w:r>
      <w:r w:rsidR="00F522A5">
        <w:t>constructed</w:t>
      </w:r>
      <w:r w:rsidR="006D1804">
        <w:t xml:space="preserve"> themselves</w:t>
      </w:r>
      <w:r w:rsidR="0059377A">
        <w:t>:</w:t>
      </w:r>
      <w:r w:rsidR="001130BE">
        <w:t xml:space="preserve"> </w:t>
      </w:r>
      <w:r w:rsidR="00D72601">
        <w:t xml:space="preserve">The task of </w:t>
      </w:r>
      <w:r w:rsidR="00D72601" w:rsidRPr="00D72601">
        <w:rPr>
          <w:b/>
          <w:bCs/>
        </w:rPr>
        <w:t>food-classification</w:t>
      </w:r>
      <w:r w:rsidR="00D72601">
        <w:t xml:space="preserve"> is about distinguishing between food and non-food entities, whereby every food entity of the </w:t>
      </w:r>
      <w:proofErr w:type="spellStart"/>
      <w:r w:rsidR="00D72601">
        <w:t>FoodBase</w:t>
      </w:r>
      <w:proofErr w:type="spellEnd"/>
      <w:r w:rsidR="00D72601">
        <w:t xml:space="preserve"> corpus was </w:t>
      </w:r>
      <w:r w:rsidR="00F522A5">
        <w:t xml:space="preserve">simply </w:t>
      </w:r>
      <w:r w:rsidR="00D72601">
        <w:t xml:space="preserve">labelled with </w:t>
      </w:r>
      <w:r w:rsidR="00F522A5">
        <w:t>a</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w:t>
      </w:r>
      <w:proofErr w:type="spellStart"/>
      <w:r w:rsidR="00F87F4D">
        <w:t>FoodBase</w:t>
      </w:r>
      <w:proofErr w:type="spellEnd"/>
      <w:r w:rsidR="00F87F4D">
        <w:t xml:space="preserv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 xml:space="preserve">Here, for each </w:t>
      </w:r>
      <w:proofErr w:type="spellStart"/>
      <w:r w:rsidR="0069222D">
        <w:t>FoodBase</w:t>
      </w:r>
      <w:proofErr w:type="spellEnd"/>
      <w:r w:rsidR="0069222D">
        <w:t xml:space="preserve"> entity, the closest Hansard tag to the original tag in terms of cosine similarity between their BERT embeddings was chosen.</w:t>
      </w:r>
      <w:r w:rsidR="00FB0F82">
        <w:t xml:space="preserve"> The </w:t>
      </w:r>
      <w:proofErr w:type="spellStart"/>
      <w:r w:rsidR="00FB0F82" w:rsidRPr="00FB0F82">
        <w:rPr>
          <w:b/>
          <w:bCs/>
        </w:rPr>
        <w:t>FoodOn</w:t>
      </w:r>
      <w:proofErr w:type="spellEnd"/>
      <w:r w:rsidR="0069222D">
        <w:t xml:space="preserve"> </w:t>
      </w:r>
      <w:r w:rsidR="00FB0F82">
        <w:t xml:space="preserve">task </w:t>
      </w:r>
      <w:r w:rsidR="009B7CDA">
        <w:t xml:space="preserve">is about tagging the recipes with 205 tags from the </w:t>
      </w:r>
      <w:proofErr w:type="spellStart"/>
      <w:r w:rsidR="009B7CDA">
        <w:t>FoodOn</w:t>
      </w:r>
      <w:proofErr w:type="spellEnd"/>
      <w:r w:rsidR="009B7CDA">
        <w:t xml:space="preserve"> ontology. </w:t>
      </w:r>
      <w:r w:rsidR="00D200A7">
        <w:t xml:space="preserve">The corresponding </w:t>
      </w:r>
      <w:proofErr w:type="spellStart"/>
      <w:r w:rsidR="00D200A7">
        <w:t>FoodOn</w:t>
      </w:r>
      <w:proofErr w:type="spellEnd"/>
      <w:r w:rsidR="00D200A7">
        <w:t xml:space="preserve"> label was determined with the </w:t>
      </w:r>
      <w:proofErr w:type="spellStart"/>
      <w:r w:rsidR="00D200A7">
        <w:t>FoodOntoMap</w:t>
      </w:r>
      <w:proofErr w:type="spellEnd"/>
      <w:r w:rsidR="00D200A7">
        <w:t xml:space="preserve"> resource. The last task, </w:t>
      </w:r>
      <w:r w:rsidR="00D200A7" w:rsidRPr="00D200A7">
        <w:rPr>
          <w:b/>
          <w:bCs/>
        </w:rPr>
        <w:t>SNOMED CT</w:t>
      </w:r>
      <w:r w:rsidR="00D200A7">
        <w:t xml:space="preserve">, is about distinguishing 207 tags from the eponymous ontology. </w:t>
      </w:r>
      <w:proofErr w:type="spellStart"/>
      <w:r w:rsidR="00040960">
        <w:t>FoodOntoMap</w:t>
      </w:r>
      <w:proofErr w:type="spellEnd"/>
      <w:r w:rsidR="00040960">
        <w:t xml:space="preserve">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tasks </w:t>
      </w:r>
      <w:r w:rsidR="00C22D34">
        <w:t xml:space="preserve">to the commonly used IOB (inside, outside, and beginning) tagging format </w:t>
      </w:r>
      <w:sdt>
        <w:sdtPr>
          <w:alias w:val="To edit, see citavi.com/edit"/>
          <w:tag w:val="CitaviPlaceholder#e1c0a1d7-07e3-44ef-b300-9d8ce74ccd11"/>
          <w:id w:val="303664648"/>
          <w:placeholder>
            <w:docPart w:val="DefaultPlaceholder_-1854013440"/>
          </w:placeholder>
        </w:sdtPr>
        <w:sdtEndPr/>
        <w:sdtContent>
          <w:r w:rsidR="001445EB">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2MyYmE0LTg4OGEtNDI1Yy04MzIyLTQzZTZjZTAyMDYzZSIsIlJhbmdlTGVuZ3RoIjoyNCwiUmVmZXJlbmNlSWQiOiIyMWViNGQzNy02Y2I5LTRhZmItOGU2My1iMzQ3ZmE2ZDE3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}</w:instrText>
          </w:r>
          <w:r w:rsidR="001445EB">
            <w:rPr>
              <w:noProof/>
            </w:rPr>
            <w:fldChar w:fldCharType="separate"/>
          </w:r>
          <w:r w:rsidR="00302D98">
            <w:rPr>
              <w:noProof/>
            </w:rPr>
            <w:t xml:space="preserve">(Ramshaw &amp; Marcus, </w:t>
          </w:r>
          <w:r w:rsidR="00302D98">
            <w:rPr>
              <w:noProof/>
            </w:rPr>
            <w:lastRenderedPageBreak/>
            <w:t>1999)</w:t>
          </w:r>
          <w:r w:rsidR="001445EB">
            <w:rPr>
              <w:noProof/>
            </w:rPr>
            <w:fldChar w:fldCharType="end"/>
          </w:r>
        </w:sdtContent>
      </w:sdt>
      <w:r w:rsidR="00B57961">
        <w:t>.</w:t>
      </w:r>
      <w:r w:rsidR="000C577F">
        <w:rPr>
          <w:rStyle w:val="Funotenzeichen"/>
        </w:rPr>
        <w:footnoteReference w:id="2"/>
      </w:r>
      <w:r w:rsidR="00B23910">
        <w:t xml:space="preserve"> </w:t>
      </w:r>
      <w:r w:rsidR="004E0CAE">
        <w:rPr>
          <w:highlight w:val="yellow"/>
        </w:rPr>
        <w:t>Table</w:t>
      </w:r>
      <w:r w:rsidR="00AD2816" w:rsidRPr="00C54F54">
        <w:rPr>
          <w:highlight w:val="yellow"/>
        </w:rPr>
        <w:t xml:space="preserve"> </w:t>
      </w:r>
      <w:r w:rsidR="007D44E8">
        <w:rPr>
          <w:highlight w:val="yellow"/>
        </w:rPr>
        <w:t>3</w:t>
      </w:r>
      <w:r w:rsidR="00046E32">
        <w:rPr>
          <w:highlight w:val="yellow"/>
        </w:rPr>
        <w:t xml:space="preserve"> </w:t>
      </w:r>
      <w:r w:rsidR="00AD2816" w:rsidRPr="00C54F54">
        <w:rPr>
          <w:highlight w:val="yellow"/>
        </w:rPr>
        <w:t>shows the respective annotations for each of the five tasks for a sample sentence.</w:t>
      </w:r>
      <w:r w:rsidR="003D2C30">
        <w:t xml:space="preserve"> </w:t>
      </w:r>
      <w:sdt>
        <w:sdtPr>
          <w:alias w:val="To edit, see citavi.com/edit"/>
          <w:tag w:val="CitaviPlaceholder#fadb1439-74ea-4c50-9579-72962a92f6f1"/>
          <w:id w:val="-61331199"/>
          <w:placeholder>
            <w:docPart w:val="DefaultPlaceholder_-1854013440"/>
          </w:placeholder>
        </w:sdtPr>
        <w:sdtEndPr/>
        <w:sdtContent>
          <w:r w:rsidR="003D2C30">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0NTBiLTU4MGMtNDYxOC04OGRkLTk5OTg5NmQ1N2RiZ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MVQxNToxMTowNi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mYWRiMTQzOS03NGVhLTRjNTAtOTU3OS03Mjk2MmE5MmY2ZjEiLCJUZXh0IjoiKFN0b2phbm92IGV0IGFsLiwgMjAyMSkiLCJXQUlWZXJzaW9uIjoiNi41LjAuMCJ9}</w:instrText>
          </w:r>
          <w:r w:rsidR="003D2C30">
            <w:rPr>
              <w:noProof/>
            </w:rPr>
            <w:fldChar w:fldCharType="separate"/>
          </w:r>
          <w:r w:rsidR="00302D98">
            <w:rPr>
              <w:noProof/>
            </w:rPr>
            <w:t>(Stojanov et al., 2021)</w:t>
          </w:r>
          <w:r w:rsidR="003D2C30">
            <w:rPr>
              <w:noProof/>
            </w:rPr>
            <w:fldChar w:fldCharType="end"/>
          </w:r>
        </w:sdtContent>
      </w:sdt>
    </w:p>
    <w:p w14:paraId="427905D2" w14:textId="14C008F9" w:rsidR="008777C0" w:rsidRDefault="008777C0" w:rsidP="008777C0">
      <w:pPr>
        <w:pStyle w:val="berschrift2"/>
      </w:pPr>
      <w:bookmarkStart w:id="30" w:name="_Toc98674051"/>
      <w:r>
        <w:t>Summary and Key Differentiators</w:t>
      </w:r>
      <w:bookmarkEnd w:id="30"/>
    </w:p>
    <w:p w14:paraId="21C83FE8" w14:textId="56E0D09D" w:rsidR="00EC0B5E" w:rsidRDefault="008D6BA3" w:rsidP="008D6BA3">
      <w:r>
        <w:t>CAs are ubiquitous and can be found in a broad range of contexts (</w:t>
      </w:r>
      <w:r w:rsidRPr="008D6BA3">
        <w:rPr>
          <w:highlight w:val="yellow"/>
        </w:rPr>
        <w:t>see section …).</w:t>
      </w:r>
      <w:r>
        <w:t xml:space="preserve"> </w:t>
      </w:r>
      <w:r w:rsidR="00EC0B5E">
        <w:t>The kitchen also provides a fertile context, but research in this regard is rather sparse</w:t>
      </w:r>
      <w:r w:rsidR="00AF4654">
        <w:t xml:space="preserve"> (</w:t>
      </w:r>
      <w:r w:rsidR="00AF4654" w:rsidRPr="00AF4654">
        <w:rPr>
          <w:highlight w:val="yellow"/>
        </w:rPr>
        <w:t>section …)</w:t>
      </w:r>
      <w:r w:rsidR="003F6475">
        <w:t>, even though conversational AI has generally made strong progress due to rapid advances in the area of deep learning</w:t>
      </w:r>
      <w:r w:rsidR="00AF4654">
        <w:t xml:space="preserve"> (</w:t>
      </w:r>
      <w:r w:rsidR="00AF4654" w:rsidRPr="00AF4654">
        <w:rPr>
          <w:highlight w:val="yellow"/>
        </w:rPr>
        <w:t>section ANN)</w:t>
      </w:r>
      <w:r w:rsidR="003F6475" w:rsidRPr="00AF4654">
        <w:rPr>
          <w:highlight w:val="yellow"/>
        </w:rPr>
        <w:t>.</w:t>
      </w:r>
      <w:r w:rsidR="003F6475">
        <w:t xml:space="preserve"> </w:t>
      </w:r>
      <w:r w:rsidR="0078066B">
        <w:t>The deep learning model BERT</w:t>
      </w:r>
      <w:r w:rsidR="00AF4654">
        <w:t xml:space="preserve"> (</w:t>
      </w:r>
      <w:r w:rsidR="00AF4654" w:rsidRPr="00AF4654">
        <w:rPr>
          <w:highlight w:val="yellow"/>
        </w:rPr>
        <w:t>section …</w:t>
      </w:r>
      <w:r w:rsidR="00AF4654">
        <w:t>)</w:t>
      </w:r>
      <w:r w:rsidR="0078066B">
        <w:t xml:space="preserve"> in particular stands out from these recent developments due to its new properties and its generally excellent performance in NLP </w:t>
      </w:r>
      <w:r w:rsidR="00576186">
        <w:t>and thus also in CAs related tasks</w:t>
      </w:r>
      <w:r w:rsidR="00AF4654">
        <w:t xml:space="preserve"> (</w:t>
      </w:r>
      <w:r w:rsidR="00AF4654" w:rsidRPr="00AF4654">
        <w:rPr>
          <w:highlight w:val="yellow"/>
        </w:rPr>
        <w:t>section …</w:t>
      </w:r>
      <w:r w:rsidR="00AF4654">
        <w:t>)</w:t>
      </w:r>
      <w:r w:rsidR="00576186">
        <w:t xml:space="preserve">. </w:t>
      </w:r>
      <w:r w:rsidR="003E526D">
        <w:t xml:space="preserve">As BERT lacks domain specific knowledge, domain adaption has proven to be beneficial, with DAPT being a good trade-off of between </w:t>
      </w:r>
      <w:r w:rsidR="00354FDF">
        <w:t xml:space="preserve">required </w:t>
      </w:r>
      <w:r w:rsidR="003E526D">
        <w:t>time</w:t>
      </w:r>
      <w:r w:rsidR="00DD7005">
        <w:t>/</w:t>
      </w:r>
      <w:r w:rsidR="003E526D">
        <w:t>computational resources and improvements in performance</w:t>
      </w:r>
      <w:r w:rsidR="003343E2">
        <w:t xml:space="preserve"> (section …)</w:t>
      </w:r>
      <w:r w:rsidR="003E526D">
        <w:t xml:space="preserve">.  </w:t>
      </w:r>
    </w:p>
    <w:p w14:paraId="64E2B53E" w14:textId="09AFF8F8" w:rsidR="00EC0B5E" w:rsidRDefault="00034C33" w:rsidP="008C3778">
      <w:pPr>
        <w:pStyle w:val="Folgeabsatz"/>
        <w:rPr>
          <w:rStyle w:val="Fett"/>
        </w:rPr>
      </w:pPr>
      <w:r>
        <w:t xml:space="preserve">Based on these advances and discoveries, </w:t>
      </w:r>
      <w:r w:rsidR="003E6FAE" w:rsidRPr="0055134C">
        <w:t>CookBERT</w:t>
      </w:r>
      <w:r w:rsidR="003E6FAE">
        <w:t xml:space="preserve">, a domain specific BERT model for the cooking domain, is </w:t>
      </w:r>
      <w:r w:rsidR="0055134C">
        <w:t>to be developed</w:t>
      </w:r>
      <w:r w:rsidR="00451478">
        <w:t xml:space="preserve"> in this thesis. </w:t>
      </w:r>
      <w:r w:rsidR="001A54B5">
        <w:t xml:space="preserve">Compared to </w:t>
      </w:r>
      <w:r w:rsidR="004E4BCF">
        <w:t xml:space="preserve">the </w:t>
      </w:r>
      <w:r w:rsidR="001A54B5">
        <w:t xml:space="preserve">existing </w:t>
      </w:r>
      <w:r w:rsidR="004E4BCF">
        <w:t>FoodBERT</w:t>
      </w:r>
      <w:r w:rsidR="001A54B5">
        <w:t xml:space="preserve"> model, CookBERT is to be trained on more cooking-specific data, as this had positive impact on downstream task performance in previous work</w:t>
      </w:r>
      <w:r w:rsidR="004E4BCF">
        <w:t xml:space="preserve"> </w:t>
      </w:r>
      <w:r w:rsidR="004E4BCF" w:rsidRPr="004E4BCF">
        <w:rPr>
          <w:highlight w:val="yellow"/>
        </w:rPr>
        <w:t>(see section …</w:t>
      </w:r>
      <w:r w:rsidR="004E4BCF">
        <w:t xml:space="preserve">). In addition, </w:t>
      </w:r>
      <w:r w:rsidR="00441F08">
        <w:t xml:space="preserve">CookBERT is to be evaluated for several CAs related </w:t>
      </w:r>
      <w:r w:rsidR="00407195">
        <w:t>tasks since</w:t>
      </w:r>
      <w:r w:rsidR="00441F08">
        <w:t xml:space="preserve"> the model is to be used primarily for the development of future CAs for the kitchen. </w:t>
      </w:r>
      <w:r w:rsidR="00407195">
        <w:t>The central research question of this thesis arising from this is</w:t>
      </w:r>
      <w:r w:rsidR="008C3778">
        <w:t xml:space="preserve"> </w:t>
      </w:r>
      <w:r w:rsidR="008C3778" w:rsidRPr="008C3778">
        <w:rPr>
          <w:b/>
          <w:bCs/>
        </w:rPr>
        <w:t>h</w:t>
      </w:r>
      <w:r w:rsidR="00407195" w:rsidRPr="008C3778">
        <w:rPr>
          <w:rStyle w:val="Fett"/>
        </w:rPr>
        <w:t>ow does BERT’s DAPT for the cooking domain affect its performance on CA relevant tasks</w:t>
      </w:r>
      <w:r w:rsidR="008C3778">
        <w:rPr>
          <w:rStyle w:val="Fett"/>
        </w:rPr>
        <w:t xml:space="preserve">. </w:t>
      </w:r>
    </w:p>
    <w:p w14:paraId="3EEF0514" w14:textId="0BCBF87E" w:rsidR="00354FDF" w:rsidRPr="002C14E7" w:rsidRDefault="00354FDF" w:rsidP="00354FDF">
      <w:pPr>
        <w:pStyle w:val="Folgeabsatz"/>
        <w:numPr>
          <w:ilvl w:val="0"/>
          <w:numId w:val="28"/>
        </w:numPr>
        <w:rPr>
          <w:rStyle w:val="Fett"/>
          <w:b w:val="0"/>
          <w:bCs w:val="0"/>
          <w:color w:val="FF0000"/>
        </w:rPr>
      </w:pPr>
      <w:proofErr w:type="spellStart"/>
      <w:r w:rsidRPr="002C14E7">
        <w:rPr>
          <w:rStyle w:val="Fett"/>
          <w:color w:val="FF0000"/>
        </w:rPr>
        <w:t>Hier</w:t>
      </w:r>
      <w:proofErr w:type="spellEnd"/>
      <w:r w:rsidRPr="002C14E7">
        <w:rPr>
          <w:rStyle w:val="Fett"/>
          <w:color w:val="FF0000"/>
        </w:rPr>
        <w:t xml:space="preserve"> </w:t>
      </w:r>
      <w:proofErr w:type="spellStart"/>
      <w:r w:rsidRPr="002C14E7">
        <w:rPr>
          <w:rStyle w:val="Fett"/>
          <w:color w:val="FF0000"/>
        </w:rPr>
        <w:t>im</w:t>
      </w:r>
      <w:proofErr w:type="spellEnd"/>
      <w:r w:rsidRPr="002C14E7">
        <w:rPr>
          <w:rStyle w:val="Fett"/>
          <w:color w:val="FF0000"/>
        </w:rPr>
        <w:t xml:space="preserve"> </w:t>
      </w:r>
      <w:proofErr w:type="spellStart"/>
      <w:r w:rsidRPr="002C14E7">
        <w:rPr>
          <w:rStyle w:val="Fett"/>
          <w:color w:val="FF0000"/>
        </w:rPr>
        <w:t>Kapitel</w:t>
      </w:r>
      <w:proofErr w:type="spellEnd"/>
      <w:r w:rsidRPr="002C14E7">
        <w:rPr>
          <w:rStyle w:val="Fett"/>
          <w:color w:val="FF0000"/>
        </w:rPr>
        <w:t xml:space="preserve"> </w:t>
      </w:r>
      <w:proofErr w:type="spellStart"/>
      <w:r w:rsidRPr="002C14E7">
        <w:rPr>
          <w:rStyle w:val="Fett"/>
          <w:color w:val="FF0000"/>
        </w:rPr>
        <w:t>noch</w:t>
      </w:r>
      <w:proofErr w:type="spellEnd"/>
      <w:r w:rsidRPr="002C14E7">
        <w:rPr>
          <w:rStyle w:val="Fett"/>
          <w:color w:val="FF0000"/>
        </w:rPr>
        <w:t xml:space="preserve"> </w:t>
      </w:r>
      <w:proofErr w:type="spellStart"/>
      <w:r w:rsidRPr="002C14E7">
        <w:rPr>
          <w:rStyle w:val="Fett"/>
          <w:color w:val="FF0000"/>
        </w:rPr>
        <w:t>mit</w:t>
      </w:r>
      <w:proofErr w:type="spellEnd"/>
      <w:r w:rsidRPr="002C14E7">
        <w:rPr>
          <w:rStyle w:val="Fett"/>
          <w:color w:val="FF0000"/>
        </w:rPr>
        <w:t xml:space="preserve"> </w:t>
      </w:r>
      <w:proofErr w:type="spellStart"/>
      <w:r w:rsidRPr="002C14E7">
        <w:rPr>
          <w:rStyle w:val="Fett"/>
          <w:color w:val="FF0000"/>
        </w:rPr>
        <w:t>reinbringen</w:t>
      </w:r>
      <w:proofErr w:type="spellEnd"/>
      <w:r w:rsidRPr="002C14E7">
        <w:rPr>
          <w:rStyle w:val="Fett"/>
          <w:color w:val="FF0000"/>
        </w:rPr>
        <w:t xml:space="preserve">, </w:t>
      </w:r>
      <w:proofErr w:type="spellStart"/>
      <w:r w:rsidRPr="002C14E7">
        <w:rPr>
          <w:rStyle w:val="Fett"/>
          <w:color w:val="FF0000"/>
        </w:rPr>
        <w:t>dass</w:t>
      </w:r>
      <w:proofErr w:type="spellEnd"/>
      <w:r w:rsidRPr="002C14E7">
        <w:rPr>
          <w:rStyle w:val="Fett"/>
          <w:color w:val="FF0000"/>
        </w:rPr>
        <w:t xml:space="preserve"> DAPT </w:t>
      </w:r>
      <w:proofErr w:type="spellStart"/>
      <w:r w:rsidRPr="002C14E7">
        <w:rPr>
          <w:rStyle w:val="Fett"/>
          <w:color w:val="FF0000"/>
        </w:rPr>
        <w:t>verwendet</w:t>
      </w:r>
      <w:proofErr w:type="spellEnd"/>
      <w:r w:rsidRPr="002C14E7">
        <w:rPr>
          <w:rStyle w:val="Fett"/>
          <w:color w:val="FF0000"/>
        </w:rPr>
        <w:t xml:space="preserve"> </w:t>
      </w:r>
      <w:proofErr w:type="spellStart"/>
      <w:r w:rsidRPr="002C14E7">
        <w:rPr>
          <w:rStyle w:val="Fett"/>
          <w:color w:val="FF0000"/>
        </w:rPr>
        <w:t>wird</w:t>
      </w:r>
      <w:proofErr w:type="spellEnd"/>
      <w:r w:rsidRPr="002C14E7">
        <w:rPr>
          <w:rStyle w:val="Fett"/>
          <w:color w:val="FF0000"/>
        </w:rPr>
        <w:t xml:space="preserve"> etc.</w:t>
      </w:r>
    </w:p>
    <w:p w14:paraId="2B13D10F" w14:textId="7E22087A" w:rsidR="005E6146" w:rsidRDefault="00785A1B" w:rsidP="005E6146">
      <w:pPr>
        <w:pStyle w:val="berschrift1"/>
      </w:pPr>
      <w:bookmarkStart w:id="31" w:name="_Toc98674052"/>
      <w:r>
        <w:t>Methodology</w:t>
      </w:r>
      <w:bookmarkEnd w:id="31"/>
    </w:p>
    <w:p w14:paraId="3756A854" w14:textId="55613CEB" w:rsidR="00A44BF9" w:rsidRPr="00A44BF9" w:rsidRDefault="00150217" w:rsidP="00227722">
      <w:r>
        <w:t xml:space="preserve">This </w:t>
      </w:r>
      <w:r w:rsidR="007A7E48">
        <w:t>chapter</w:t>
      </w:r>
      <w:r>
        <w:t xml:space="preserve"> covers</w:t>
      </w:r>
      <w:r w:rsidR="003721CA">
        <w:t xml:space="preserve"> the methodology used in order to answer the research question</w:t>
      </w:r>
      <w:r w:rsidR="007A7E48">
        <w:t>, which is strongly inspired by previous research on the topic of domain adaption of BERT</w:t>
      </w:r>
      <w:r w:rsidR="003721CA">
        <w:t xml:space="preserve">. </w:t>
      </w:r>
      <w:r w:rsidR="007A7E48">
        <w:t xml:space="preserve">First, the data that was used for DAPT, as well as necessary pre-processing steps, are elucidated in section 3.1. To get an impression of the potential that is to be expected </w:t>
      </w:r>
      <w:r w:rsidR="002C14E7">
        <w:t xml:space="preserve">by adapting BERT for the cooking domain, a simple domain similarity analysis of the general source domain and the specific cooking domain is presented in section 3.2. </w:t>
      </w:r>
      <w:r w:rsidR="002C14E7">
        <w:lastRenderedPageBreak/>
        <w:t xml:space="preserve">Section 3.3 covers the addition of cooking specific vocabulary to BERT’s vocabulary. </w:t>
      </w:r>
      <w:r w:rsidR="004D264A">
        <w:t xml:space="preserve">Section 3.4 gives a brief overview over the tools and development environment used for domain adapting BERT. </w:t>
      </w:r>
      <w:r w:rsidR="006812A7">
        <w:t>Information on the actual DAPT is covered in section 3.5</w:t>
      </w:r>
      <w:r w:rsidR="00865577">
        <w:t xml:space="preserve">. </w:t>
      </w:r>
      <w:r w:rsidR="0035334A">
        <w:t>Finally, section 3.6 covers the experimental setup for evaluat</w:t>
      </w:r>
      <w:r w:rsidR="00F80910">
        <w:t xml:space="preserve">ing </w:t>
      </w:r>
      <w:r w:rsidR="0035334A">
        <w:t>the</w:t>
      </w:r>
      <w:r w:rsidR="00F80910">
        <w:t xml:space="preserve"> previously</w:t>
      </w:r>
      <w:r w:rsidR="0035334A">
        <w:t xml:space="preserve"> created CookBERT model. </w:t>
      </w:r>
      <w:r w:rsidR="004D264A">
        <w:t xml:space="preserve"> </w:t>
      </w:r>
    </w:p>
    <w:p w14:paraId="57FAE598" w14:textId="6DD3583B" w:rsidR="00872A15" w:rsidRDefault="00147430" w:rsidP="00872A15">
      <w:pPr>
        <w:pStyle w:val="berschrift2"/>
      </w:pPr>
      <w:bookmarkStart w:id="32" w:name="_Toc98674053"/>
      <w:r>
        <w:t xml:space="preserve">Preparing the </w:t>
      </w:r>
      <w:r w:rsidR="00B12379">
        <w:t>Data</w:t>
      </w:r>
      <w:r w:rsidR="00FC16D1">
        <w:t xml:space="preserve"> for </w:t>
      </w:r>
      <w:r>
        <w:t>Domain Adaptive Pre</w:t>
      </w:r>
      <w:r w:rsidR="00014E7D">
        <w:t>t</w:t>
      </w:r>
      <w:r>
        <w:t>raining</w:t>
      </w:r>
      <w:bookmarkEnd w:id="32"/>
    </w:p>
    <w:p w14:paraId="77F0CE68" w14:textId="5A19AECD" w:rsidR="00653EC2" w:rsidRDefault="00D12BA0" w:rsidP="00D12BA0">
      <w:r>
        <w:t>Compared to FoodBERT</w:t>
      </w:r>
      <w:r w:rsidR="00653EC2">
        <w:t xml:space="preserve"> from </w:t>
      </w:r>
      <w:sdt>
        <w:sdtPr>
          <w:alias w:val="To edit, see citavi.com/edit"/>
          <w:tag w:val="CitaviPlaceholder#f0ecb01d-a868-4208-b6c6-08c092000c64"/>
          <w:id w:val="-1326358474"/>
          <w:placeholder>
            <w:docPart w:val="DefaultPlaceholder_-1854013440"/>
          </w:placeholder>
        </w:sdtPr>
        <w:sdtEndPr/>
        <w:sdtContent>
          <w:r w:rsidR="00306A8A">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zY3YjNhZWI5LTI1MGEtNDFmNi1iMTI1LTVkNzg1ZDdkZGFlMSIsIkVudHJpZXMiOlt7IiRpZCI6IjIiLCIkdHlwZSI6IlN3aXNzQWNhZGVtaWMuQ2l0YXZpLkNpdGF0aW9ucy5Xb3JkUGxhY2Vob2xkZXJFbnRyeSwgU3dpc3NBY2FkZW1pYy5DaXRhdmkiLCJJZCI6IjMzMWQ0MGJkLWEwY2ItNDMxNi1iYTM4LWZiNDBjZjIyNDI3O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xVDE1OjExOjA2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wZWNiMDFkLWE4NjgtNDIwOC1iNmM2LTA4YzA5MjAwMGM2NCIsIlRleHQiOiJQZWxsZWdyaW5pIGV0IGFsLiIsIldBSVZlcnNpb24iOiI2LjUuMC4wIn0=}</w:instrText>
          </w:r>
          <w:r w:rsidR="00306A8A">
            <w:rPr>
              <w:noProof/>
            </w:rPr>
            <w:fldChar w:fldCharType="separate"/>
          </w:r>
          <w:r w:rsidR="00302D98">
            <w:rPr>
              <w:noProof/>
            </w:rPr>
            <w:t>Pellegrini et al.</w:t>
          </w:r>
          <w:r w:rsidR="00306A8A">
            <w:rPr>
              <w:noProof/>
            </w:rPr>
            <w:fldChar w:fldCharType="end"/>
          </w:r>
        </w:sdtContent>
      </w:sdt>
      <w:r w:rsidR="00306A8A">
        <w:t xml:space="preserve"> </w:t>
      </w:r>
      <w:sdt>
        <w:sdtPr>
          <w:alias w:val="To edit, see citavi.com/edit"/>
          <w:tag w:val="CitaviPlaceholder#67b3aeb9-250a-41f6-b125-5d785d7ddae1"/>
          <w:id w:val="477802354"/>
          <w:placeholder>
            <w:docPart w:val="DefaultPlaceholder_-1854013440"/>
          </w:placeholder>
        </w:sdtPr>
        <w:sdtEndPr/>
        <w:sdtContent>
          <w:r w:rsidR="00306A8A">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2YwZWNiMDFkLWE4NjgtNDIwOC1iNmM2LTA4YzA5MjAwMGM2NCIsIkVudHJpZXMiOlt7IiRpZCI6IjIiLCIkdHlwZSI6IlN3aXNzQWNhZGVtaWMuQ2l0YXZpLkNpdGF0aW9ucy5Xb3JkUGxhY2Vob2xkZXJFbnRyeSwgU3dpc3NBY2FkZW1pYy5DaXRhdmkiLCJJZCI6ImVkYzA2MWQ4LTc3M2YtNDliZi05NTY5LWMwYzdhZWUxZWUzN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MVQxNToxMTow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Y3YjNhZWI5LTI1MGEtNDFmNi1iMTI1LTVkNzg1ZDdkZGFlMSIsIlRleHQiOiIoMjAyMSkiLCJXQUlWZXJzaW9uIjoiNi41LjAuMCJ9}</w:instrText>
          </w:r>
          <w:r w:rsidR="00306A8A">
            <w:rPr>
              <w:noProof/>
            </w:rPr>
            <w:fldChar w:fldCharType="separate"/>
          </w:r>
          <w:r w:rsidR="00302D98">
            <w:rPr>
              <w:noProof/>
            </w:rPr>
            <w:t>(2021)</w:t>
          </w:r>
          <w:r w:rsidR="00306A8A">
            <w:rPr>
              <w:noProof/>
            </w:rPr>
            <w:fldChar w:fldCharType="end"/>
          </w:r>
        </w:sdtContent>
      </w:sdt>
      <w:r>
        <w:t xml:space="preserve">, which was further pretrained on Recipe1M+ instructions, more data is to be used for CookBERT, as this tends to increase task performance (see </w:t>
      </w:r>
      <w:r w:rsidRPr="00653EC2">
        <w:rPr>
          <w:highlight w:val="yellow"/>
        </w:rPr>
        <w:t>section</w:t>
      </w:r>
      <w:r w:rsidR="00653EC2">
        <w:t>)</w:t>
      </w:r>
      <w:r>
        <w:t xml:space="preserve">. </w:t>
      </w:r>
      <w:r w:rsidR="00A3367B">
        <w:t xml:space="preserve">For this reason, the RecipeNLG dataset </w:t>
      </w:r>
      <w:r w:rsidR="00683098">
        <w:t>was</w:t>
      </w:r>
      <w:r w:rsidR="00A3367B">
        <w:t xml:space="preserve"> used to perform DAPT for CookBERT, more precisely only the recipe instructions.</w:t>
      </w:r>
      <w:r w:rsidR="009F123C">
        <w:t xml:space="preserve"> </w:t>
      </w:r>
      <w:r w:rsidR="00683098">
        <w:t xml:space="preserve">The instructions of a recipe in this dataset are originally divided into single processing steps. However, each recipe can be regarded as a self-contained document and thus all the instructions of a recipe were concatenated. </w:t>
      </w:r>
      <w:r w:rsidR="00653EC2">
        <w:t xml:space="preserve">Additionally, lowercasing was applied to all text data, as the BERT base uncased model was used as the starting point for CookBERT, as described </w:t>
      </w:r>
      <w:r w:rsidR="00653EC2" w:rsidRPr="00653EC2">
        <w:rPr>
          <w:highlight w:val="yellow"/>
        </w:rPr>
        <w:t>in section</w:t>
      </w:r>
      <w:r w:rsidR="00653EC2">
        <w:t xml:space="preserve">. </w:t>
      </w:r>
      <w:r w:rsidR="00683098">
        <w:t xml:space="preserve">Each recipe was then written into a separate line in a text file </w:t>
      </w:r>
      <w:r w:rsidR="00BA0131">
        <w:t xml:space="preserve">in order </w:t>
      </w:r>
      <w:r w:rsidR="00B43AF9">
        <w:t xml:space="preserve">to </w:t>
      </w:r>
      <w:r w:rsidR="00BA0131">
        <w:t xml:space="preserve">ensure that </w:t>
      </w:r>
      <w:r w:rsidR="00A56F6A">
        <w:t>each</w:t>
      </w:r>
      <w:r w:rsidR="00BA0131">
        <w:t xml:space="preserve"> </w:t>
      </w:r>
      <w:r w:rsidR="00653EC2">
        <w:t xml:space="preserve">recipe can be handled as </w:t>
      </w:r>
      <w:r w:rsidR="00A56F6A">
        <w:t xml:space="preserve">a </w:t>
      </w:r>
      <w:r w:rsidR="00653EC2">
        <w:t>distinct sequence</w:t>
      </w:r>
      <w:r w:rsidR="00A56F6A">
        <w:t xml:space="preserve"> </w:t>
      </w:r>
      <w:r w:rsidR="00653EC2">
        <w:t xml:space="preserve">when performing DAPT, without including the context of another recipe. This results in a total of almost exactly 1GB of pure cooking specific text data. </w:t>
      </w:r>
    </w:p>
    <w:p w14:paraId="025E1008" w14:textId="543C57FF" w:rsidR="005826B7" w:rsidRPr="005826B7" w:rsidRDefault="00121436" w:rsidP="00EF1309">
      <w:pPr>
        <w:pStyle w:val="berschrift2"/>
      </w:pPr>
      <w:bookmarkStart w:id="33" w:name="_Toc98674054"/>
      <w:r>
        <w:t>Analyzing Domain Similarity</w:t>
      </w:r>
      <w:bookmarkEnd w:id="33"/>
    </w:p>
    <w:p w14:paraId="09209890" w14:textId="1B9A110B" w:rsidR="00EF1309"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MVQxNToxMTowNi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302D98">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FUMTU6MTE6MDY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302D98">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r w:rsidR="00C86161">
        <w:t>RecipeNLG, Recipe1M+</w:t>
      </w:r>
      <w:r w:rsidR="00D217CB">
        <w:t>,</w:t>
      </w:r>
      <w:r w:rsidR="00C86161">
        <w:t xml:space="preserve"> and the </w:t>
      </w:r>
      <w:proofErr w:type="spellStart"/>
      <w:r w:rsidR="00C86161">
        <w:t>WikiBook</w:t>
      </w:r>
      <w:proofErr w:type="spellEnd"/>
      <w:r w:rsidR="007F439A">
        <w:t xml:space="preserve"> </w:t>
      </w:r>
      <w:r w:rsidR="00697698">
        <w:t>from CookBERT, FoodBERT</w:t>
      </w:r>
      <w:r w:rsidR="00D217CB">
        <w:t>,</w:t>
      </w:r>
      <w:r w:rsidR="00697698">
        <w:t xml:space="preserve"> and the standard BERT</w:t>
      </w:r>
      <w:r w:rsidR="00D217CB">
        <w:t>,</w:t>
      </w:r>
      <w:r w:rsidR="00697698">
        <w:t xml:space="preserve"> respectively</w:t>
      </w:r>
      <w:r w:rsidR="00D217CB">
        <w:t>,</w:t>
      </w:r>
      <w:r w:rsidR="00697698">
        <w:t xml:space="preserve">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302D98">
            <w:rPr>
              <w:noProof/>
            </w:rPr>
            <w:t>(Merity et al., 2016)</w:t>
          </w:r>
          <w:r w:rsidR="00A57A94">
            <w:rPr>
              <w:noProof/>
            </w:rPr>
            <w:fldChar w:fldCharType="end"/>
          </w:r>
        </w:sdtContent>
      </w:sdt>
      <w:r w:rsidR="00A57A94">
        <w:t xml:space="preserve">(515MB) 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302D98">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RecipeNLG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w:t>
      </w:r>
      <w:r w:rsidR="00B60E4B">
        <w:t xml:space="preserve">, </w:t>
      </w:r>
      <w:proofErr w:type="spellStart"/>
      <w:r w:rsidR="005B1216">
        <w:t>stopword</w:t>
      </w:r>
      <w:proofErr w:type="spellEnd"/>
      <w:r w:rsidR="00B60E4B">
        <w:t xml:space="preserve"> removal</w:t>
      </w:r>
      <w:r w:rsidR="005B1216">
        <w:t xml:space="preserve"> and punctuation) was then created for each of the three corpora. </w:t>
      </w:r>
    </w:p>
    <w:p w14:paraId="3878505F" w14:textId="77777777" w:rsidR="00840E0E" w:rsidRDefault="00EF1309" w:rsidP="00840E0E">
      <w:pPr>
        <w:pStyle w:val="Abbildung"/>
        <w:keepNext/>
      </w:pPr>
      <w:r>
        <w:lastRenderedPageBreak/>
        <w:drawing>
          <wp:inline distT="0" distB="0" distL="0" distR="0" wp14:anchorId="2CC37C78" wp14:editId="628AC449">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388BF2F7" w:rsidR="00A57A94" w:rsidRDefault="00840E0E" w:rsidP="00840E0E">
      <w:pPr>
        <w:pStyle w:val="Beschriftung"/>
      </w:pPr>
      <w:r>
        <w:t xml:space="preserve">Figure </w:t>
      </w:r>
      <w:r>
        <w:fldChar w:fldCharType="begin"/>
      </w:r>
      <w:r>
        <w:instrText xml:space="preserve"> SEQ Figure \* ARABIC </w:instrText>
      </w:r>
      <w:r>
        <w:fldChar w:fldCharType="separate"/>
      </w:r>
      <w:r w:rsidR="00336883">
        <w:rPr>
          <w:noProof/>
        </w:rPr>
        <w:t>16</w:t>
      </w:r>
      <w:r>
        <w:fldChar w:fldCharType="end"/>
      </w:r>
      <w:r>
        <w:t xml:space="preserve">: </w:t>
      </w:r>
      <w:r w:rsidR="00487C0D">
        <w:t>Vocabulary overlap</w:t>
      </w:r>
      <w:r w:rsidR="00EA745F">
        <w:t xml:space="preserve"> (in %)</w:t>
      </w:r>
      <w:r w:rsidR="00487C0D">
        <w:t xml:space="preserve"> </w:t>
      </w:r>
      <w:r w:rsidR="006708A5">
        <w:t>between the</w:t>
      </w:r>
      <w:r w:rsidR="007364D2">
        <w:t xml:space="preserve"> source data (</w:t>
      </w:r>
      <w:proofErr w:type="spellStart"/>
      <w:r w:rsidR="007364D2">
        <w:t>WikiBooks</w:t>
      </w:r>
      <w:proofErr w:type="spellEnd"/>
      <w:r w:rsidR="007364D2">
        <w:t>) and the target domain data (Recipe1M+ and RecipeNLG, respec</w:t>
      </w:r>
      <w:r w:rsidR="005E0C51">
        <w:t>t</w:t>
      </w:r>
      <w:r w:rsidR="007364D2">
        <w:t>ively) based on</w:t>
      </w:r>
      <w:r w:rsidR="00487C0D">
        <w:t xml:space="preserve"> the 10,000 most frequent unigrams</w:t>
      </w:r>
      <w:r w:rsidR="00826D89">
        <w:t>.</w:t>
      </w:r>
    </w:p>
    <w:p w14:paraId="687DC528" w14:textId="57AAE6AC" w:rsidR="005E2585" w:rsidRDefault="00225414" w:rsidP="00EF1309">
      <w:pPr>
        <w:pStyle w:val="Folgeabsatz"/>
        <w:ind w:firstLine="0"/>
        <w:rPr>
          <w:rFonts w:cstheme="minorHAnsi"/>
          <w:szCs w:val="22"/>
          <w:lang w:val="de-DE" w:eastAsia="en-US"/>
        </w:rPr>
      </w:pPr>
      <w:r>
        <w:t>The vocabulary overlap between the corpora</w:t>
      </w:r>
      <w:r w:rsidR="006432B9">
        <w:t xml:space="preserve"> was then determined based on the 10</w:t>
      </w:r>
      <w:r w:rsidR="00EF1309">
        <w:t>,</w:t>
      </w:r>
      <w:r w:rsidR="006432B9">
        <w:t>000 most frequent unigrams of each domain and</w:t>
      </w:r>
      <w:r>
        <w:t xml:space="preserve"> is illustrated in </w:t>
      </w:r>
      <w:r w:rsidR="00A578D8">
        <w:t>figure</w:t>
      </w:r>
      <w:r>
        <w:t xml:space="preserve"> 4. It shows </w:t>
      </w:r>
      <w:r w:rsidR="00EF1309">
        <w:t xml:space="preserve">a </w:t>
      </w:r>
      <w:r>
        <w:t xml:space="preserve">strong overlap between Recipe1M+ and RecipeNLG,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RecipeNLG. </w:t>
      </w:r>
      <w:r w:rsidR="00697698">
        <w:t>In contrast</w:t>
      </w:r>
      <w:r w:rsidR="009D3311">
        <w:t xml:space="preserve">, the overlap between the </w:t>
      </w:r>
      <w:proofErr w:type="spellStart"/>
      <w:r w:rsidR="009D3311">
        <w:t>WikiBooks</w:t>
      </w:r>
      <w:proofErr w:type="spellEnd"/>
      <w:r w:rsidR="009D3311">
        <w:t xml:space="preserve">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xVDE1OjExOjA2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302D98">
            <w:rPr>
              <w:noProof/>
            </w:rPr>
            <w:t>(Gururangan et al., 2020, p. 3)</w:t>
          </w:r>
          <w:r w:rsidR="001A53A1">
            <w:rPr>
              <w:noProof/>
            </w:rPr>
            <w:fldChar w:fldCharType="end"/>
          </w:r>
        </w:sdtContent>
      </w:sdt>
      <w:r w:rsidR="00B76FF4">
        <w:t xml:space="preserve">. </w:t>
      </w:r>
    </w:p>
    <w:p w14:paraId="25B34484" w14:textId="59A3D94C" w:rsidR="00AF79D3" w:rsidRDefault="007743A0" w:rsidP="002A3CE6">
      <w:pPr>
        <w:pStyle w:val="berschrift2"/>
        <w:rPr>
          <w:lang w:val="de-DE" w:eastAsia="en-US"/>
        </w:rPr>
      </w:pPr>
      <w:bookmarkStart w:id="34" w:name="_Toc98674055"/>
      <w:r>
        <w:rPr>
          <w:lang w:val="de-DE" w:eastAsia="en-US"/>
        </w:rPr>
        <w:t xml:space="preserve">Domain </w:t>
      </w:r>
      <w:r w:rsidR="00F00C6C">
        <w:rPr>
          <w:lang w:val="de-DE" w:eastAsia="en-US"/>
        </w:rPr>
        <w:t>Vocabulary Insertion</w:t>
      </w:r>
      <w:bookmarkEnd w:id="34"/>
    </w:p>
    <w:p w14:paraId="28D89FEB" w14:textId="7A6D406C" w:rsidR="00580321" w:rsidRDefault="006E06A9" w:rsidP="006E06A9">
      <w:pPr>
        <w:rPr>
          <w:lang w:eastAsia="en-US"/>
        </w:rPr>
      </w:pPr>
      <w:r w:rsidRPr="006E06A9">
        <w:rPr>
          <w:lang w:eastAsia="en-US"/>
        </w:rPr>
        <w:t xml:space="preserve">The influence of out-of-vocabulary </w:t>
      </w:r>
      <w:r>
        <w:rPr>
          <w:lang w:eastAsia="en-US"/>
        </w:rPr>
        <w:t xml:space="preserve">(OOV) </w:t>
      </w:r>
      <w:r w:rsidRPr="006E06A9">
        <w:rPr>
          <w:lang w:eastAsia="en-US"/>
        </w:rPr>
        <w:t xml:space="preserve">words was proven to have negative influence on the performance of NLP models </w:t>
      </w:r>
      <w:sdt>
        <w:sdtPr>
          <w:rPr>
            <w:lang w:eastAsia="en-US"/>
          </w:rPr>
          <w:alias w:val="To edit, see citavi.com/edit"/>
          <w:tag w:val="CitaviPlaceholder#abdee8eb-3af7-4300-82e5-6e2261b007ed"/>
          <w:id w:val="1585338997"/>
          <w:placeholder>
            <w:docPart w:val="DefaultPlaceholder_-1854013440"/>
          </w:placeholder>
        </w:sdtPr>
        <w:sdtEndPr/>
        <w:sdtContent>
          <w:r>
            <w:rPr>
              <w:noProof/>
              <w:lang w:eastAsia="en-US"/>
            </w:rPr>
            <w:fldChar w:fldCharType="begin"/>
          </w:r>
          <w:r w:rsidR="00555752">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DNjZjEzLWIwYmMtNGNkYy05MDgyLTMyYzUxMDI3NzNmOCIsIlJhbmdlTGVuZ3RoIjozMCwiUmVmZXJlbmNlSWQiOiJlM2ZiMTRiNi05ZTY5LTQyZTMtODMzZC05NDlhZTZkNGVk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}</w:instrText>
          </w:r>
          <w:r>
            <w:rPr>
              <w:noProof/>
              <w:lang w:eastAsia="en-US"/>
            </w:rPr>
            <w:fldChar w:fldCharType="separate"/>
          </w:r>
          <w:r w:rsidR="00302D98">
            <w:rPr>
              <w:noProof/>
              <w:lang w:eastAsia="en-US"/>
            </w:rPr>
            <w:t>(Daumé Iii &amp; Jagarlamudi, 2011; Dong &amp; Huang, 2018)</w:t>
          </w:r>
          <w:r>
            <w:rPr>
              <w:noProof/>
              <w:lang w:eastAsia="en-US"/>
            </w:rPr>
            <w:fldChar w:fldCharType="end"/>
          </w:r>
        </w:sdtContent>
      </w:sdt>
      <w:r>
        <w:rPr>
          <w:lang w:eastAsia="en-US"/>
        </w:rPr>
        <w:t xml:space="preserve">. Even though BERT deals quite well with OOV words by splitting them up into smaller </w:t>
      </w:r>
      <w:proofErr w:type="spellStart"/>
      <w:r>
        <w:rPr>
          <w:lang w:eastAsia="en-US"/>
        </w:rPr>
        <w:t>subtokens</w:t>
      </w:r>
      <w:proofErr w:type="spellEnd"/>
      <w:r>
        <w:rPr>
          <w:lang w:eastAsia="en-US"/>
        </w:rPr>
        <w:t xml:space="preserve"> (</w:t>
      </w:r>
      <w:r w:rsidRPr="006E06A9">
        <w:rPr>
          <w:highlight w:val="yellow"/>
          <w:lang w:eastAsia="en-US"/>
        </w:rPr>
        <w:t>see section …)</w:t>
      </w:r>
      <w:r w:rsidR="00B00AFB">
        <w:rPr>
          <w:lang w:eastAsia="en-US"/>
        </w:rPr>
        <w:t xml:space="preserve">, creating a custom vocabulary or adding domain specific words to the existing BERT vocabulary can still </w:t>
      </w:r>
      <w:r w:rsidR="00111DD5">
        <w:rPr>
          <w:lang w:eastAsia="en-US"/>
        </w:rPr>
        <w:t>improve task performance</w:t>
      </w:r>
      <w:r w:rsidR="00A10EAE">
        <w:rPr>
          <w:lang w:eastAsia="en-US"/>
        </w:rPr>
        <w:t xml:space="preserve"> (see </w:t>
      </w:r>
      <w:r w:rsidR="00A10EAE" w:rsidRPr="00C2309A">
        <w:rPr>
          <w:highlight w:val="yellow"/>
          <w:lang w:eastAsia="en-US"/>
        </w:rPr>
        <w:t>section …</w:t>
      </w:r>
      <w:r w:rsidR="00A10EAE">
        <w:rPr>
          <w:lang w:eastAsia="en-US"/>
        </w:rPr>
        <w:t>)</w:t>
      </w:r>
      <w:r w:rsidR="00111DD5">
        <w:rPr>
          <w:lang w:eastAsia="en-US"/>
        </w:rPr>
        <w:t xml:space="preserve">. </w:t>
      </w:r>
      <w:r w:rsidR="00580321">
        <w:rPr>
          <w:lang w:eastAsia="en-US"/>
        </w:rPr>
        <w:t>As in the work of</w:t>
      </w:r>
      <w:r w:rsidR="00580321" w:rsidRPr="00580321">
        <w:rPr>
          <w:lang w:eastAsia="en-US"/>
        </w:rPr>
        <w:t xml:space="preserve"> </w:t>
      </w:r>
      <w:sdt>
        <w:sdtPr>
          <w:rPr>
            <w:lang w:eastAsia="en-US"/>
          </w:rPr>
          <w:alias w:val="To edit, see citavi.com/edit"/>
          <w:tag w:val="CitaviPlaceholder#a9a7a436-e648-4a3f-97c0-49430bba1fe6"/>
          <w:id w:val="-614363121"/>
          <w:placeholder>
            <w:docPart w:val="F78C20A25BE4454CB8654EDDD52C23BF"/>
          </w:placeholder>
        </w:sdtPr>
        <w:sdtEndPr/>
        <w:sdtContent>
          <w:r w:rsidR="00580321">
            <w:rPr>
              <w:noProof/>
              <w:lang w:eastAsia="en-US"/>
            </w:rPr>
            <w:fldChar w:fldCharType="begin"/>
          </w:r>
          <w:r w:rsidR="005E3E1B">
            <w:rPr>
              <w:noProof/>
              <w:lang w:eastAsia="en-US"/>
            </w:rPr>
            <w:instrText>ADDIN CitaviPlaceholder{eyIkaWQiOiIxIiwiJHR5cGUiOiJTd2lzc0FjYWRlbWljLkNpdGF2aS5DaXRhdGlvbnMuV29yZFBsYWNlaG9sZGVyLCBTd2lzc0FjYWRlbWljLkNpdGF2aSIsIkFzc29jaWF0ZVdpdGhQbGFjZWhvbGRlclRhZyI6IkNpdGF2aVBsYWNlaG9sZGVyIzA0ODYzY2FkLWYyOWYtNDBjMi05Nzk2LTM1ODc4YjFjZGQ5OSIsIkVudHJpZXMiOlt7IiRpZCI6IjIiLCIkdHlwZSI6IlN3aXNzQWNhZGVtaWMuQ2l0YXZpLkNpdGF0aW9ucy5Xb3JkUGxhY2Vob2xkZXJFbnRyeSwgU3dpc3NBY2FkZW1pYy5DaXRhdmkiLCJJZCI6ImZjNzEyNDczLWI1ODctNGQ2MC04NzMxLTBjMjg5ZDAwODNhY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xVDE1OjExOjA2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E5YTdhNDM2LWU2NDgtNGEzZi05N2MwLTQ5NDMwYmJhMWZlNiIsIlRleHQiOiJQZWxsZWdyaW5pIGV0IGFsLiIsIldBSVZlcnNpb24iOiI2LjUuMC4wIn0=}</w:instrText>
          </w:r>
          <w:r w:rsidR="00580321">
            <w:rPr>
              <w:noProof/>
              <w:lang w:eastAsia="en-US"/>
            </w:rPr>
            <w:fldChar w:fldCharType="separate"/>
          </w:r>
          <w:r w:rsidR="00302D98">
            <w:rPr>
              <w:noProof/>
              <w:lang w:eastAsia="en-US"/>
            </w:rPr>
            <w:t>Pellegrini et al.</w:t>
          </w:r>
          <w:r w:rsidR="00580321">
            <w:rPr>
              <w:noProof/>
              <w:lang w:eastAsia="en-US"/>
            </w:rPr>
            <w:fldChar w:fldCharType="end"/>
          </w:r>
        </w:sdtContent>
      </w:sdt>
      <w:r w:rsidR="00580321">
        <w:rPr>
          <w:lang w:eastAsia="en-US"/>
        </w:rPr>
        <w:t xml:space="preserve"> </w:t>
      </w:r>
      <w:sdt>
        <w:sdtPr>
          <w:rPr>
            <w:lang w:eastAsia="en-US"/>
          </w:rPr>
          <w:alias w:val="To edit, see citavi.com/edit"/>
          <w:tag w:val="CitaviPlaceholder#04863cad-f29f-40c2-9796-35878b1cdd99"/>
          <w:id w:val="2043167419"/>
          <w:placeholder>
            <w:docPart w:val="F78C20A25BE4454CB8654EDDD52C23BF"/>
          </w:placeholder>
        </w:sdtPr>
        <w:sdtEndPr/>
        <w:sdtContent>
          <w:r w:rsidR="00580321">
            <w:rPr>
              <w:noProof/>
              <w:lang w:eastAsia="en-US"/>
            </w:rPr>
            <w:fldChar w:fldCharType="begin"/>
          </w:r>
          <w:r w:rsidR="005E3E1B">
            <w:rPr>
              <w:noProof/>
              <w:lang w:eastAsia="en-US"/>
            </w:rPr>
            <w:instrText>ADDIN CitaviPlaceholder{eyIkaWQiOiIxIiwiJHR5cGUiOiJTd2lzc0FjYWRlbWljLkNpdGF2aS5DaXRhdGlvbnMuV29yZFBsYWNlaG9sZGVyLCBTd2lzc0FjYWRlbWljLkNpdGF2aSIsIkFzc29jaWF0ZVdpdGhQbGFjZWhvbGRlclRhZyI6IkNpdGF2aVBsYWNlaG9sZGVyI2E5YTdhNDM2LWU2NDgtNGEzZi05N2MwLTQ5NDMwYmJhMWZlNiIsIkVudHJpZXMiOlt7IiRpZCI6IjIiLCIkdHlwZSI6IlN3aXNzQWNhZGVtaWMuQ2l0YXZpLkNpdGF0aW9ucy5Xb3JkUGxhY2Vob2xkZXJFbnRyeSwgU3dpc3NBY2FkZW1pYy5DaXRhdmkiLCJJZCI6ImQ5YTJiMjVjLTIyY2UtNGM5NC04ZWNmLTg5ZTg1NzQ0MWU2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MVQxNToxMTow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A0ODYzY2FkLWYyOWYtNDBjMi05Nzk2LTM1ODc4YjFjZGQ5OSIsIlRleHQiOiIoMjAyMSkiLCJXQUlWZXJzaW9uIjoiNi41LjAuMCJ9}</w:instrText>
          </w:r>
          <w:r w:rsidR="00580321">
            <w:rPr>
              <w:noProof/>
              <w:lang w:eastAsia="en-US"/>
            </w:rPr>
            <w:fldChar w:fldCharType="separate"/>
          </w:r>
          <w:r w:rsidR="00302D98">
            <w:rPr>
              <w:noProof/>
              <w:lang w:eastAsia="en-US"/>
            </w:rPr>
            <w:t>(2021)</w:t>
          </w:r>
          <w:r w:rsidR="00580321">
            <w:rPr>
              <w:noProof/>
              <w:lang w:eastAsia="en-US"/>
            </w:rPr>
            <w:fldChar w:fldCharType="end"/>
          </w:r>
        </w:sdtContent>
      </w:sdt>
      <w:r w:rsidR="00580321">
        <w:rPr>
          <w:lang w:eastAsia="en-US"/>
        </w:rPr>
        <w:t xml:space="preserve">, this thesis also considers the addition of vocabulary useful, since many common cooking specific words are not included in BERT’s vocabulary and are therefore split into “non-representative” </w:t>
      </w:r>
      <w:proofErr w:type="spellStart"/>
      <w:r w:rsidR="00580321">
        <w:rPr>
          <w:lang w:eastAsia="en-US"/>
        </w:rPr>
        <w:t>subtokens</w:t>
      </w:r>
      <w:proofErr w:type="spellEnd"/>
      <w:r w:rsidR="00580321">
        <w:rPr>
          <w:lang w:eastAsia="en-US"/>
        </w:rPr>
        <w:t xml:space="preserve">, </w:t>
      </w:r>
      <w:r w:rsidR="00DC7B83">
        <w:rPr>
          <w:lang w:eastAsia="en-US"/>
        </w:rPr>
        <w:t>e.g.</w:t>
      </w:r>
      <w:r w:rsidR="00580321">
        <w:rPr>
          <w:lang w:eastAsia="en-US"/>
        </w:rPr>
        <w:t>:</w:t>
      </w:r>
    </w:p>
    <w:p w14:paraId="3C003C6E" w14:textId="18ED06E8" w:rsidR="000D2BB1" w:rsidRPr="000D2BB1" w:rsidRDefault="000D2BB1" w:rsidP="006E06A9">
      <m:oMathPara>
        <m:oMath>
          <m:r>
            <w:rPr>
              <w:rFonts w:ascii="Cambria Math" w:hAnsi="Cambria Math"/>
            </w:rPr>
            <m:t>baguette → bag + ##uet + ##te</m:t>
          </m:r>
        </m:oMath>
      </m:oMathPara>
    </w:p>
    <w:p w14:paraId="4CE7F672" w14:textId="220FC9F0" w:rsidR="000D2BB1" w:rsidRPr="000D2BB1" w:rsidRDefault="000D2BB1" w:rsidP="000D2BB1">
      <w:pPr>
        <w:pStyle w:val="Folgeabsatz"/>
      </w:pPr>
      <m:oMathPara>
        <m:oMath>
          <m:r>
            <w:rPr>
              <w:rFonts w:ascii="Cambria Math" w:hAnsi="Cambria Math"/>
            </w:rPr>
            <m:t>preheat → pre + ##hea + ##t</m:t>
          </m:r>
        </m:oMath>
      </m:oMathPara>
    </w:p>
    <w:p w14:paraId="52C2CA43" w14:textId="54CD5B3E" w:rsidR="000D2BB1" w:rsidRPr="000D2BB1" w:rsidRDefault="000D2BB1" w:rsidP="000D2BB1">
      <w:pPr>
        <w:pStyle w:val="Folgeabsatz"/>
      </w:pPr>
      <m:oMathPara>
        <m:oMath>
          <m:r>
            <w:rPr>
              <w:rFonts w:ascii="Cambria Math" w:hAnsi="Cambria Math"/>
            </w:rPr>
            <w:lastRenderedPageBreak/>
            <m:t>eggplant → egg + ##pl + ##ant</m:t>
          </m:r>
        </m:oMath>
      </m:oMathPara>
    </w:p>
    <w:p w14:paraId="479B5C9B" w14:textId="51150304" w:rsidR="000D2BB1" w:rsidRPr="000D2BB1" w:rsidRDefault="000D2BB1" w:rsidP="000D2BB1">
      <w:pPr>
        <w:pStyle w:val="Folgeabsatz"/>
      </w:pPr>
      <m:oMathPara>
        <m:oMath>
          <m:r>
            <w:rPr>
              <w:rFonts w:ascii="Cambria Math" w:hAnsi="Cambria Math"/>
            </w:rPr>
            <m:t>zucchini → zu + ##chi + ##ni</m:t>
          </m:r>
        </m:oMath>
      </m:oMathPara>
    </w:p>
    <w:p w14:paraId="2E2184C0" w14:textId="38381F65" w:rsidR="000D2BB1" w:rsidRPr="00753986" w:rsidRDefault="000D2BB1" w:rsidP="000D2BB1">
      <w:pPr>
        <w:pStyle w:val="Folgeabsatz"/>
      </w:pPr>
      <m:oMathPara>
        <m:oMath>
          <m:r>
            <w:rPr>
              <w:rFonts w:ascii="Cambria Math" w:hAnsi="Cambria Math"/>
            </w:rPr>
            <m:t>caramelized → cara + ##mel + ##ized</m:t>
          </m:r>
        </m:oMath>
      </m:oMathPara>
    </w:p>
    <w:p w14:paraId="24CFDCE9" w14:textId="496C242C" w:rsidR="00F82245" w:rsidRDefault="00AE4518" w:rsidP="000D2BB1">
      <w:pPr>
        <w:pStyle w:val="Folgeabsatz"/>
        <w:ind w:firstLine="0"/>
        <w:rPr>
          <w:lang w:eastAsia="en-US"/>
        </w:rPr>
      </w:pPr>
      <w:r>
        <w:t>W</w:t>
      </w:r>
      <w:r w:rsidR="00753986">
        <w:t xml:space="preserve">hile </w:t>
      </w:r>
      <w:sdt>
        <w:sdtPr>
          <w:alias w:val="To edit, see citavi.com/edit"/>
          <w:tag w:val="CitaviPlaceholder#f2d256c8-3b39-41b3-813b-fd4cf3a0ca15"/>
          <w:id w:val="-73818497"/>
          <w:placeholder>
            <w:docPart w:val="DefaultPlaceholder_-1854013440"/>
          </w:placeholder>
        </w:sdtPr>
        <w:sdtEndPr/>
        <w:sdtContent>
          <w:r w:rsidR="00753986">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2Q3MWZmMWU3LThhMWEtNGEwMi1hN2VmLTU0N2ViZjAzZTRiYyIsIkVudHJpZXMiOlt7IiRpZCI6IjIiLCIkdHlwZSI6IlN3aXNzQWNhZGVtaWMuQ2l0YXZpLkNpdGF0aW9ucy5Xb3JkUGxhY2Vob2xkZXJFbnRyeSwgU3dpc3NBY2FkZW1pYy5DaXRhdmkiLCJJZCI6Ijk2ZjAzYzVjLTQ4ZDMtNDZkNy05NWYyLTQyNmJmY2FhNjA3N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xVDE1OjExOjA2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yZDI1NmM4LTNiMzktNDFiMy04MTNiLWZkNGNmM2EwY2ExNSIsIlRleHQiOiJQZWxsZWdyaW5pIGV0IGFsLiIsIldBSVZlcnNpb24iOiI2LjUuMC4wIn0=}</w:instrText>
          </w:r>
          <w:r w:rsidR="00753986">
            <w:rPr>
              <w:noProof/>
            </w:rPr>
            <w:fldChar w:fldCharType="separate"/>
          </w:r>
          <w:r w:rsidR="00753986">
            <w:rPr>
              <w:noProof/>
            </w:rPr>
            <w:t>Pellegrini et al.</w:t>
          </w:r>
          <w:r w:rsidR="00753986">
            <w:rPr>
              <w:noProof/>
            </w:rPr>
            <w:fldChar w:fldCharType="end"/>
          </w:r>
        </w:sdtContent>
      </w:sdt>
      <w:r w:rsidR="00753986">
        <w:t xml:space="preserve"> </w:t>
      </w:r>
      <w:sdt>
        <w:sdtPr>
          <w:alias w:val="To edit, see citavi.com/edit"/>
          <w:tag w:val="CitaviPlaceholder#d71ff1e7-8a1a-4a02-a7ef-547ebf03e4bc"/>
          <w:id w:val="1198209086"/>
          <w:placeholder>
            <w:docPart w:val="DefaultPlaceholder_-1854013440"/>
          </w:placeholder>
        </w:sdtPr>
        <w:sdtEndPr/>
        <w:sdtContent>
          <w:r w:rsidR="00753986">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2YyZDI1NmM4LTNiMzktNDFiMy04MTNiLWZkNGNmM2EwY2ExNSIsIkVudHJpZXMiOlt7IiRpZCI6IjIiLCIkdHlwZSI6IlN3aXNzQWNhZGVtaWMuQ2l0YXZpLkNpdGF0aW9ucy5Xb3JkUGxhY2Vob2xkZXJFbnRyeSwgU3dpc3NBY2FkZW1pYy5DaXRhdmkiLCJJZCI6IjA4MTI0YmE0LTkyNTYtNDYwOS1iZjg4LTE3YTYyNzFhODEx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MVQxNToxMTow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Q3MWZmMWU3LThhMWEtNGEwMi1hN2VmLTU0N2ViZjAzZTRiYyIsIlRleHQiOiIoMjAyMSkiLCJXQUlWZXJzaW9uIjoiNi41LjAuMCJ9}</w:instrText>
          </w:r>
          <w:r w:rsidR="00753986">
            <w:rPr>
              <w:noProof/>
            </w:rPr>
            <w:fldChar w:fldCharType="separate"/>
          </w:r>
          <w:r w:rsidR="00753986">
            <w:rPr>
              <w:noProof/>
            </w:rPr>
            <w:t>(2021)</w:t>
          </w:r>
          <w:r w:rsidR="00753986">
            <w:rPr>
              <w:noProof/>
            </w:rPr>
            <w:fldChar w:fldCharType="end"/>
          </w:r>
        </w:sdtContent>
      </w:sdt>
      <w:r w:rsidR="00753986">
        <w:t xml:space="preserve"> use an external list of cooking ingredients and add every ingredient from this list (multi-word ingredients were combined to one a single token with an underscore) to their FoodBERT vocabulary that occurs at least ten times in the</w:t>
      </w:r>
      <w:r w:rsidR="00076D07">
        <w:t>ir pretraining corpus</w:t>
      </w:r>
      <w:r>
        <w:t xml:space="preserve">, this is considered </w:t>
      </w:r>
      <w:r w:rsidR="00E27E8C">
        <w:t>suboptimal in this thesis</w:t>
      </w:r>
      <w:r w:rsidR="006400A2">
        <w:t>, as the weights of these new vocabularies are initialized from scratch and such low occurrence frequencies are arguably not sufficient for learning adequate representations of these</w:t>
      </w:r>
      <w:r w:rsidR="00337DFB">
        <w:t xml:space="preserve"> tokens</w:t>
      </w:r>
      <w:r w:rsidR="00076D07">
        <w:t>.</w:t>
      </w:r>
      <w:r w:rsidR="006400A2">
        <w:t xml:space="preserve"> </w:t>
      </w:r>
      <w:r w:rsidR="006400A2">
        <w:rPr>
          <w:lang w:eastAsia="en-US"/>
        </w:rPr>
        <w:t>Therefore, t</w:t>
      </w:r>
      <w:r w:rsidR="00D217CB">
        <w:rPr>
          <w:lang w:eastAsia="en-US"/>
        </w:rPr>
        <w:t xml:space="preserve">o enhance </w:t>
      </w:r>
      <w:proofErr w:type="spellStart"/>
      <w:r w:rsidR="00D217CB">
        <w:rPr>
          <w:lang w:eastAsia="en-US"/>
        </w:rPr>
        <w:t>CookBERT’s</w:t>
      </w:r>
      <w:proofErr w:type="spellEnd"/>
      <w:r w:rsidR="00D217CB">
        <w:rPr>
          <w:lang w:eastAsia="en-US"/>
        </w:rPr>
        <w:t xml:space="preserve"> vocabulary, </w:t>
      </w:r>
      <w:r w:rsidR="00B70B65">
        <w:rPr>
          <w:lang w:eastAsia="en-US"/>
        </w:rPr>
        <w:t>only the</w:t>
      </w:r>
      <w:r w:rsidR="00D217CB">
        <w:rPr>
          <w:lang w:eastAsia="en-US"/>
        </w:rPr>
        <w:t xml:space="preserve"> words from the RecipeNLG vocabulary </w:t>
      </w:r>
      <w:r w:rsidR="0027188E">
        <w:rPr>
          <w:lang w:eastAsia="en-US"/>
        </w:rPr>
        <w:t xml:space="preserve">created </w:t>
      </w:r>
      <w:r w:rsidR="0027188E" w:rsidRPr="0027188E">
        <w:rPr>
          <w:highlight w:val="yellow"/>
          <w:lang w:eastAsia="en-US"/>
        </w:rPr>
        <w:t>in section 3.2</w:t>
      </w:r>
      <w:r w:rsidR="0027188E">
        <w:rPr>
          <w:lang w:eastAsia="en-US"/>
        </w:rPr>
        <w:t xml:space="preserve"> </w:t>
      </w:r>
      <w:r w:rsidR="00D217CB">
        <w:rPr>
          <w:lang w:eastAsia="en-US"/>
        </w:rPr>
        <w:t>that occur at least 1000 times in the dataset and were not already included in the BERT base vocabulary</w:t>
      </w:r>
      <w:r w:rsidR="006400A2">
        <w:rPr>
          <w:lang w:eastAsia="en-US"/>
        </w:rPr>
        <w:t xml:space="preserve"> </w:t>
      </w:r>
      <w:r w:rsidR="00D217CB">
        <w:rPr>
          <w:lang w:eastAsia="en-US"/>
        </w:rPr>
        <w:t>were added</w:t>
      </w:r>
      <w:r w:rsidR="006400A2">
        <w:rPr>
          <w:lang w:eastAsia="en-US"/>
        </w:rPr>
        <w:t xml:space="preserve"> so that adequate representations can be learned</w:t>
      </w:r>
      <w:r w:rsidR="00D217CB">
        <w:rPr>
          <w:lang w:eastAsia="en-US"/>
        </w:rPr>
        <w:t>.</w:t>
      </w:r>
      <w:r w:rsidR="00B8481D">
        <w:rPr>
          <w:lang w:eastAsia="en-US"/>
        </w:rPr>
        <w:t xml:space="preserve"> </w:t>
      </w:r>
      <w:r w:rsidR="00342B71">
        <w:rPr>
          <w:lang w:eastAsia="en-US"/>
        </w:rPr>
        <w:t xml:space="preserve">Additionally, the added vocabularies </w:t>
      </w:r>
      <w:r w:rsidR="007B7A8C">
        <w:rPr>
          <w:lang w:eastAsia="en-US"/>
        </w:rPr>
        <w:t>do not only correspond to</w:t>
      </w:r>
      <w:r w:rsidR="00342B71">
        <w:rPr>
          <w:lang w:eastAsia="en-US"/>
        </w:rPr>
        <w:t xml:space="preserve"> ingredients like it is the case for FoodBERT, but also </w:t>
      </w:r>
      <w:r w:rsidR="007B7A8C">
        <w:rPr>
          <w:lang w:eastAsia="en-US"/>
        </w:rPr>
        <w:t xml:space="preserve">to </w:t>
      </w:r>
      <w:r w:rsidR="00342B71">
        <w:rPr>
          <w:lang w:eastAsia="en-US"/>
        </w:rPr>
        <w:t>other cooking related terms such as actions (e.g., “preheat”) or kitchen utensils (e.g., “skillet”).</w:t>
      </w:r>
      <w:r w:rsidR="00B8481D">
        <w:rPr>
          <w:lang w:eastAsia="en-US"/>
        </w:rPr>
        <w:t xml:space="preserve"> </w:t>
      </w:r>
      <w:r w:rsidR="005E16F0">
        <w:rPr>
          <w:lang w:eastAsia="en-US"/>
        </w:rPr>
        <w:t xml:space="preserve">To obtain </w:t>
      </w:r>
      <w:proofErr w:type="spellStart"/>
      <w:r w:rsidR="005E16F0">
        <w:rPr>
          <w:lang w:eastAsia="en-US"/>
        </w:rPr>
        <w:t>CookBERT’s</w:t>
      </w:r>
      <w:proofErr w:type="spellEnd"/>
      <w:r w:rsidR="005E16F0">
        <w:rPr>
          <w:lang w:eastAsia="en-US"/>
        </w:rPr>
        <w:t xml:space="preserve"> </w:t>
      </w:r>
      <w:r w:rsidR="007546D6">
        <w:rPr>
          <w:lang w:eastAsia="en-US"/>
        </w:rPr>
        <w:t xml:space="preserve">final </w:t>
      </w:r>
      <w:r w:rsidR="005E16F0">
        <w:rPr>
          <w:lang w:eastAsia="en-US"/>
        </w:rPr>
        <w:t>vocabulary, a total of 1229 cooking-specific words were added to the BERT</w:t>
      </w:r>
      <w:r w:rsidR="006400A2" w:rsidRPr="006400A2">
        <w:rPr>
          <w:vertAlign w:val="subscript"/>
          <w:lang w:eastAsia="en-US"/>
        </w:rPr>
        <w:t>BASE_UNCASED</w:t>
      </w:r>
      <w:r w:rsidR="006400A2">
        <w:rPr>
          <w:lang w:eastAsia="en-US"/>
        </w:rPr>
        <w:t xml:space="preserve"> </w:t>
      </w:r>
      <w:r w:rsidR="005E16F0">
        <w:rPr>
          <w:lang w:eastAsia="en-US"/>
        </w:rPr>
        <w:t xml:space="preserve">vocabulary, resulting in a new total size of 31,751 tokens.  </w:t>
      </w:r>
    </w:p>
    <w:p w14:paraId="0D66FA18" w14:textId="59B7E76D" w:rsidR="000F036B" w:rsidRDefault="000F036B" w:rsidP="000F036B">
      <w:pPr>
        <w:pStyle w:val="berschrift2"/>
        <w:rPr>
          <w:lang w:eastAsia="en-US"/>
        </w:rPr>
      </w:pPr>
      <w:bookmarkStart w:id="35" w:name="_Toc98674056"/>
      <w:r>
        <w:rPr>
          <w:lang w:eastAsia="en-US"/>
        </w:rPr>
        <w:t>Tools and Environment</w:t>
      </w:r>
      <w:bookmarkEnd w:id="35"/>
    </w:p>
    <w:p w14:paraId="7F3633E9" w14:textId="673A9CAE" w:rsidR="00EF243D" w:rsidRDefault="00EF243D" w:rsidP="00EF243D">
      <w:pPr>
        <w:rPr>
          <w:lang w:eastAsia="en-US"/>
        </w:rPr>
      </w:pPr>
      <w:r>
        <w:rPr>
          <w:lang w:eastAsia="en-US"/>
        </w:rPr>
        <w:t xml:space="preserve">Google </w:t>
      </w:r>
      <w:proofErr w:type="spellStart"/>
      <w:r>
        <w:rPr>
          <w:lang w:eastAsia="en-US"/>
        </w:rPr>
        <w:t>Colaboratory</w:t>
      </w:r>
      <w:proofErr w:type="spellEnd"/>
      <w:r w:rsidR="00086554">
        <w:rPr>
          <w:rStyle w:val="Funotenzeichen"/>
          <w:lang w:eastAsia="en-US"/>
        </w:rPr>
        <w:footnoteReference w:id="3"/>
      </w:r>
      <w:r>
        <w:rPr>
          <w:lang w:eastAsia="en-US"/>
        </w:rPr>
        <w:t xml:space="preserve">, short </w:t>
      </w:r>
      <w:proofErr w:type="spellStart"/>
      <w:r>
        <w:rPr>
          <w:lang w:eastAsia="en-US"/>
        </w:rPr>
        <w:t>Colab</w:t>
      </w:r>
      <w:proofErr w:type="spellEnd"/>
      <w:r>
        <w:rPr>
          <w:lang w:eastAsia="en-US"/>
        </w:rPr>
        <w:t xml:space="preserve">, was used as the development environment for DAPT and the experiments </w:t>
      </w:r>
      <w:r w:rsidR="002F1DAE">
        <w:rPr>
          <w:lang w:eastAsia="en-US"/>
        </w:rPr>
        <w:t>in the following sections</w:t>
      </w:r>
      <w:r>
        <w:rPr>
          <w:lang w:eastAsia="en-US"/>
        </w:rPr>
        <w:t xml:space="preserve">. It is a free of charge product from Google Research. </w:t>
      </w:r>
      <w:r w:rsidR="00B74C45">
        <w:rPr>
          <w:lang w:eastAsia="en-US"/>
        </w:rPr>
        <w:t xml:space="preserve">It is based on </w:t>
      </w:r>
      <w:proofErr w:type="spellStart"/>
      <w:r w:rsidR="00B74C45">
        <w:rPr>
          <w:lang w:eastAsia="en-US"/>
        </w:rPr>
        <w:t>Jupyter</w:t>
      </w:r>
      <w:proofErr w:type="spellEnd"/>
      <w:r w:rsidR="00F26E5C">
        <w:rPr>
          <w:rStyle w:val="Funotenzeichen"/>
          <w:lang w:eastAsia="en-US"/>
        </w:rPr>
        <w:footnoteReference w:id="4"/>
      </w:r>
      <w:r w:rsidR="00B74C45">
        <w:rPr>
          <w:lang w:eastAsia="en-US"/>
        </w:rPr>
        <w:t xml:space="preserve"> and allows </w:t>
      </w:r>
      <w:r w:rsidR="00C52ADB">
        <w:rPr>
          <w:lang w:eastAsia="en-US"/>
        </w:rPr>
        <w:t>to</w:t>
      </w:r>
      <w:r w:rsidR="00B74C45">
        <w:rPr>
          <w:lang w:eastAsia="en-US"/>
        </w:rPr>
        <w:t xml:space="preserve"> manipulate and execute </w:t>
      </w:r>
      <w:proofErr w:type="spellStart"/>
      <w:r w:rsidR="00B74C45">
        <w:rPr>
          <w:lang w:eastAsia="en-US"/>
        </w:rPr>
        <w:t>Jupyter</w:t>
      </w:r>
      <w:proofErr w:type="spellEnd"/>
      <w:r w:rsidR="00B74C45">
        <w:rPr>
          <w:lang w:eastAsia="en-US"/>
        </w:rPr>
        <w:t xml:space="preserve"> notebooks </w:t>
      </w:r>
      <w:r w:rsidR="00C52ADB">
        <w:rPr>
          <w:lang w:eastAsia="en-US"/>
        </w:rPr>
        <w:t>in a</w:t>
      </w:r>
      <w:r w:rsidR="00B74C45">
        <w:rPr>
          <w:lang w:eastAsia="en-US"/>
        </w:rPr>
        <w:t xml:space="preserve"> browser. The biggest advantage of </w:t>
      </w:r>
      <w:proofErr w:type="spellStart"/>
      <w:r w:rsidR="00B74C45">
        <w:rPr>
          <w:lang w:eastAsia="en-US"/>
        </w:rPr>
        <w:t>Colab</w:t>
      </w:r>
      <w:proofErr w:type="spellEnd"/>
      <w:r w:rsidR="00B74C45">
        <w:rPr>
          <w:lang w:eastAsia="en-US"/>
        </w:rPr>
        <w:t xml:space="preserve"> is the freely pro</w:t>
      </w:r>
      <w:r w:rsidR="006B3F1B">
        <w:rPr>
          <w:lang w:eastAsia="en-US"/>
        </w:rPr>
        <w:t xml:space="preserve">vided GPU, which makes it particularly attractive for machine learning and data analysis problems. </w:t>
      </w:r>
      <w:r w:rsidR="00713542">
        <w:rPr>
          <w:lang w:eastAsia="en-US"/>
        </w:rPr>
        <w:t xml:space="preserve">In addition, </w:t>
      </w:r>
      <w:proofErr w:type="spellStart"/>
      <w:r w:rsidR="00713542">
        <w:rPr>
          <w:lang w:eastAsia="en-US"/>
        </w:rPr>
        <w:t>Colab</w:t>
      </w:r>
      <w:proofErr w:type="spellEnd"/>
      <w:r w:rsidR="00713542">
        <w:rPr>
          <w:lang w:eastAsia="en-US"/>
        </w:rPr>
        <w:t xml:space="preserve"> enables easy integration of Google Drive</w:t>
      </w:r>
      <w:r w:rsidR="00CA1F11">
        <w:rPr>
          <w:rStyle w:val="Funotenzeichen"/>
          <w:lang w:eastAsia="en-US"/>
        </w:rPr>
        <w:footnoteReference w:id="5"/>
      </w:r>
      <w:r w:rsidR="00713542">
        <w:rPr>
          <w:lang w:eastAsia="en-US"/>
        </w:rPr>
        <w:t xml:space="preserve">, which was used in this thesis to store the </w:t>
      </w:r>
      <w:proofErr w:type="spellStart"/>
      <w:r w:rsidR="00BF5C2A">
        <w:rPr>
          <w:lang w:eastAsia="en-US"/>
        </w:rPr>
        <w:t>J</w:t>
      </w:r>
      <w:r w:rsidR="00713542">
        <w:rPr>
          <w:lang w:eastAsia="en-US"/>
        </w:rPr>
        <w:t>upyter</w:t>
      </w:r>
      <w:proofErr w:type="spellEnd"/>
      <w:r w:rsidR="00713542">
        <w:rPr>
          <w:lang w:eastAsia="en-US"/>
        </w:rPr>
        <w:t>-</w:t>
      </w:r>
      <w:r w:rsidR="00BF5C2A">
        <w:rPr>
          <w:lang w:eastAsia="en-US"/>
        </w:rPr>
        <w:t>N</w:t>
      </w:r>
      <w:r w:rsidR="00713542">
        <w:rPr>
          <w:lang w:eastAsia="en-US"/>
        </w:rPr>
        <w:t>otebooks and the relatively memory-intensive</w:t>
      </w:r>
      <w:r w:rsidR="007708C3">
        <w:rPr>
          <w:lang w:eastAsia="en-US"/>
        </w:rPr>
        <w:t xml:space="preserve"> BERT </w:t>
      </w:r>
      <w:r w:rsidR="00713542">
        <w:rPr>
          <w:lang w:eastAsia="en-US"/>
        </w:rPr>
        <w:t xml:space="preserve">checkpoints that are saved during DAPT. </w:t>
      </w:r>
      <w:r w:rsidR="00DE58B5">
        <w:rPr>
          <w:lang w:eastAsia="en-US"/>
        </w:rPr>
        <w:t xml:space="preserve">While the free version already offers extensive functionality, the Google </w:t>
      </w:r>
      <w:proofErr w:type="spellStart"/>
      <w:r w:rsidR="00DE58B5">
        <w:rPr>
          <w:lang w:eastAsia="en-US"/>
        </w:rPr>
        <w:t>Colab</w:t>
      </w:r>
      <w:proofErr w:type="spellEnd"/>
      <w:r w:rsidR="00DE58B5">
        <w:rPr>
          <w:lang w:eastAsia="en-US"/>
        </w:rPr>
        <w:t xml:space="preserve"> Pro version was used for this thesis, which provides faster GPUs, more RAM, and longer notebook runtimes (up to 24 </w:t>
      </w:r>
      <w:r w:rsidR="004928FC">
        <w:rPr>
          <w:lang w:eastAsia="en-US"/>
        </w:rPr>
        <w:t xml:space="preserve">hours </w:t>
      </w:r>
      <w:r w:rsidR="00DE58B5">
        <w:rPr>
          <w:lang w:eastAsia="en-US"/>
        </w:rPr>
        <w:t>continuously).</w:t>
      </w:r>
    </w:p>
    <w:p w14:paraId="37A3ABD1" w14:textId="1CCB9AE8" w:rsidR="00A84949" w:rsidRPr="00A84949" w:rsidRDefault="00A84949" w:rsidP="00A84949">
      <w:pPr>
        <w:pStyle w:val="Folgeabsatz"/>
        <w:rPr>
          <w:lang w:eastAsia="en-US"/>
        </w:rPr>
      </w:pPr>
      <w:proofErr w:type="spellStart"/>
      <w:r w:rsidRPr="00B85B7E">
        <w:rPr>
          <w:highlight w:val="yellow"/>
          <w:lang w:eastAsia="en-US"/>
        </w:rPr>
        <w:lastRenderedPageBreak/>
        <w:t>Huggingface</w:t>
      </w:r>
      <w:proofErr w:type="spellEnd"/>
      <w:r w:rsidRPr="00B85B7E">
        <w:rPr>
          <w:highlight w:val="yellow"/>
          <w:lang w:eastAsia="en-US"/>
        </w:rPr>
        <w:t xml:space="preserve"> </w:t>
      </w:r>
      <w:r w:rsidR="00AE30E3">
        <w:rPr>
          <w:highlight w:val="yellow"/>
          <w:lang w:eastAsia="en-US"/>
        </w:rPr>
        <w:t xml:space="preserve">Transformer </w:t>
      </w:r>
      <w:r w:rsidRPr="00B85B7E">
        <w:rPr>
          <w:highlight w:val="yellow"/>
          <w:lang w:eastAsia="en-US"/>
        </w:rPr>
        <w:t>Library</w:t>
      </w:r>
      <w:r w:rsidR="003A6C2B">
        <w:rPr>
          <w:lang w:eastAsia="en-US"/>
        </w:rPr>
        <w:t xml:space="preserve"> </w:t>
      </w:r>
      <w:sdt>
        <w:sdtPr>
          <w:rPr>
            <w:lang w:eastAsia="en-US"/>
          </w:rPr>
          <w:alias w:val="To edit, see citavi.com/edit"/>
          <w:tag w:val="CitaviPlaceholder#9d27bcf5-ab16-4ab9-86c6-de62746a1299"/>
          <w:id w:val="-888103199"/>
          <w:placeholder>
            <w:docPart w:val="DefaultPlaceholder_-1854013440"/>
          </w:placeholder>
        </w:sdtPr>
        <w:sdtEndPr/>
        <w:sdtContent>
          <w:r w:rsidR="003A6C2B">
            <w:rPr>
              <w:noProof/>
              <w:lang w:eastAsia="en-US"/>
            </w:rPr>
            <w:fldChar w:fldCharType="begin"/>
          </w:r>
          <w:r w:rsidR="005E3E1B">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YXRlIjoiMDkuMTAuMjAxO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5MTAuMDM3NzF2NSIsIlVyaVN0cmluZyI6Imh0dHBzOi8vYXJ4aXYub3JnL3BkZi8xOTEwLjAzNzcx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hUMDc6MTA6NDYiLCJNb2RpZmllZEJ5IjoiX1Bhc2NoIiwiSWQiOiI4NjhkZjViMS01NzBlLTRkMDktYTcyYy1iZTczMDNjNWY3OTUiLCJNb2RpZmllZE9uIjoiMjAyMi0wMy0xOFQwNzoxMDo0Ni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A6Ly9hcnhpdi5vcmcvcGRmLzE5MTAuMDM3NzF2NSIsIlVyaVN0cmluZyI6Imh0dHA6Ly9hcnhpdi5vcmcvcGRmLzE5MTAuMDM3NzF2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4VDA3OjEwOjQ2IiwiTW9kaWZpZWRCeSI6Il9QYXNjaCIsIklkIjoiYTc1NmUwN2EtMDQyOS00YjFkLTkxNTYtMDBiM2FmNGI0NDY0IiwiTW9kaWZpZWRPbiI6IjIwMjItMDMtMThUMDc6MTA6ND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OTEwLjAzNzcxdjUiLCJVcmlTdHJpbmciOiJodHRwOi8vYXJ4aXYub3JnL2Ficy8xOTEwLjAzNzcxdj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}</w:instrText>
          </w:r>
          <w:r w:rsidR="003A6C2B">
            <w:rPr>
              <w:noProof/>
              <w:lang w:eastAsia="en-US"/>
            </w:rPr>
            <w:fldChar w:fldCharType="separate"/>
          </w:r>
          <w:r w:rsidR="00302D98">
            <w:rPr>
              <w:noProof/>
              <w:lang w:eastAsia="en-US"/>
            </w:rPr>
            <w:t>(Wolf et al., 2019)</w:t>
          </w:r>
          <w:r w:rsidR="003A6C2B">
            <w:rPr>
              <w:noProof/>
              <w:lang w:eastAsia="en-US"/>
            </w:rPr>
            <w:fldChar w:fldCharType="end"/>
          </w:r>
        </w:sdtContent>
      </w:sdt>
      <w:r>
        <w:rPr>
          <w:lang w:eastAsia="en-US"/>
        </w:rPr>
        <w:t xml:space="preserve"> </w:t>
      </w:r>
      <w:r w:rsidR="008C508A">
        <w:rPr>
          <w:lang w:eastAsia="en-US"/>
        </w:rPr>
        <w:t>is arguably the most popular python library</w:t>
      </w:r>
      <w:r w:rsidR="00530D30">
        <w:rPr>
          <w:lang w:eastAsia="en-US"/>
        </w:rPr>
        <w:t xml:space="preserve"> when it comes to working with pretrained language representation models. </w:t>
      </w:r>
      <w:r w:rsidR="008C508A">
        <w:rPr>
          <w:lang w:eastAsia="en-US"/>
        </w:rPr>
        <w:t xml:space="preserve">It provides </w:t>
      </w:r>
      <w:r w:rsidR="00911492">
        <w:rPr>
          <w:lang w:eastAsia="en-US"/>
        </w:rPr>
        <w:t>a large selection of different p</w:t>
      </w:r>
      <w:r w:rsidR="008C508A">
        <w:rPr>
          <w:lang w:eastAsia="en-US"/>
        </w:rPr>
        <w:t>retrained models</w:t>
      </w:r>
      <w:r w:rsidR="00911492">
        <w:rPr>
          <w:lang w:eastAsia="en-US"/>
        </w:rPr>
        <w:t xml:space="preserve"> and allows you to easily customize them to your own needs. It also provides scripts to finetune the models for specific downstream tasks. </w:t>
      </w:r>
      <w:r w:rsidR="00BD257C">
        <w:rPr>
          <w:lang w:eastAsia="en-US"/>
        </w:rPr>
        <w:t xml:space="preserve">The thesis made use of these models provided, as well as the finetuning scripts. </w:t>
      </w:r>
    </w:p>
    <w:p w14:paraId="6F39F66D" w14:textId="40D4EADF" w:rsidR="004E7B50" w:rsidRDefault="004728DD" w:rsidP="00585DA6">
      <w:pPr>
        <w:pStyle w:val="berschrift2"/>
      </w:pPr>
      <w:bookmarkStart w:id="36" w:name="_Toc98674057"/>
      <w:r>
        <w:t>Domain-Adaptive Pretraining</w:t>
      </w:r>
      <w:bookmarkEnd w:id="36"/>
    </w:p>
    <w:p w14:paraId="448F28E7" w14:textId="53491FBA" w:rsidR="001C3431" w:rsidRDefault="009D4BF7" w:rsidP="009D4BF7">
      <w:r>
        <w:t>BERT</w:t>
      </w:r>
      <w:r w:rsidRPr="009D4BF7">
        <w:rPr>
          <w:vertAlign w:val="subscript"/>
        </w:rPr>
        <w:t>BASE_UNCASED</w:t>
      </w:r>
      <w:r>
        <w:rPr>
          <w:vertAlign w:val="subscript"/>
        </w:rPr>
        <w:t xml:space="preserve"> </w:t>
      </w:r>
      <w:r>
        <w:t>was used as the starting point for CookBERT.</w:t>
      </w:r>
      <w:r w:rsidR="00E21C4C">
        <w:t xml:space="preserve"> Although the large version is assumed to yield better results, t</w:t>
      </w:r>
      <w:r w:rsidR="00587150">
        <w:t>he base version of BERT was chosen for two reasons. First, computat</w:t>
      </w:r>
      <w:r w:rsidR="00E21C4C">
        <w:t>ional resources for this thesis are constraint and t</w:t>
      </w:r>
      <w:r w:rsidR="00587150">
        <w:t>raining BERT</w:t>
      </w:r>
      <w:r w:rsidR="00587150" w:rsidRPr="00587150">
        <w:rPr>
          <w:vertAlign w:val="subscript"/>
        </w:rPr>
        <w:t>LARGE</w:t>
      </w:r>
      <w:r w:rsidR="00E21C4C">
        <w:rPr>
          <w:vertAlign w:val="subscript"/>
        </w:rPr>
        <w:t xml:space="preserve"> </w:t>
      </w:r>
      <w:r w:rsidR="00E21C4C" w:rsidRPr="00E21C4C">
        <w:t>would be significantly</w:t>
      </w:r>
      <w:r w:rsidR="00E21C4C">
        <w:t xml:space="preserve"> more expensive.</w:t>
      </w:r>
      <w:r w:rsidR="00587150">
        <w:t xml:space="preserve"> </w:t>
      </w:r>
      <w:r w:rsidR="00D213C7">
        <w:t>Second, the results are more comparable to those of FoodBERT since it is also based on BERT</w:t>
      </w:r>
      <w:r w:rsidR="00D213C7" w:rsidRPr="00D213C7">
        <w:rPr>
          <w:vertAlign w:val="subscript"/>
        </w:rPr>
        <w:t>BASE</w:t>
      </w:r>
      <w:r w:rsidR="00D213C7">
        <w:t>.</w:t>
      </w:r>
      <w:r w:rsidR="00FB19A7">
        <w:t xml:space="preserve"> </w:t>
      </w:r>
      <w:r w:rsidR="00204AF5">
        <w:t>In terms of the</w:t>
      </w:r>
      <w:r w:rsidR="004F574E">
        <w:t xml:space="preserve"> </w:t>
      </w:r>
      <w:r w:rsidR="004F574E" w:rsidRPr="00D008E8">
        <w:rPr>
          <w:i/>
          <w:iCs/>
        </w:rPr>
        <w:t>uncased</w:t>
      </w:r>
      <w:r w:rsidR="004F574E">
        <w:t xml:space="preserve"> version</w:t>
      </w:r>
      <w:r w:rsidR="00204AF5">
        <w:t xml:space="preserve">, </w:t>
      </w:r>
      <w:r w:rsidR="00D008E8">
        <w:t>no distinction between uppercase and lowercased words</w:t>
      </w:r>
      <w:r w:rsidR="00204AF5">
        <w:t xml:space="preserve"> is made</w:t>
      </w:r>
      <w:r w:rsidR="001377DE">
        <w:t xml:space="preserve"> by the model</w:t>
      </w:r>
      <w:r w:rsidR="00204AF5">
        <w:t xml:space="preserve">. </w:t>
      </w:r>
      <w:r w:rsidR="00C0172E">
        <w:t xml:space="preserve">While this results in </w:t>
      </w:r>
      <w:r w:rsidR="007F4E88">
        <w:t xml:space="preserve">the name “Bill” and the currency “bill” being considered the same, it also ensures that “Baguette” and “baguette” are not considered different just because one is placed at the beginning of a sentence and the other one in the middle. </w:t>
      </w:r>
      <w:r w:rsidR="001B13DB">
        <w:t xml:space="preserve">The uncased version is used for CookBERT, as </w:t>
      </w:r>
      <w:r w:rsidR="00276A58">
        <w:t xml:space="preserve">the second case </w:t>
      </w:r>
      <w:r w:rsidR="001B13DB">
        <w:t xml:space="preserve">arguably </w:t>
      </w:r>
      <w:r w:rsidR="00276A58">
        <w:t>occurs significantly more often</w:t>
      </w:r>
      <w:r w:rsidR="001B13DB">
        <w:t xml:space="preserve"> regarding the cooking domain</w:t>
      </w:r>
      <w:r w:rsidR="00276A58">
        <w:t xml:space="preserve">, and </w:t>
      </w:r>
      <w:r w:rsidR="00D34FC4">
        <w:t>due to the</w:t>
      </w:r>
      <w:r w:rsidR="00276A58">
        <w:t xml:space="preserve"> self-attention mechanism</w:t>
      </w:r>
      <w:r w:rsidR="00D34FC4">
        <w:t xml:space="preserve">, BERT </w:t>
      </w:r>
      <w:r w:rsidR="00276A58">
        <w:t xml:space="preserve">should be able to distinguish </w:t>
      </w:r>
      <w:r w:rsidR="00D34FC4">
        <w:t xml:space="preserve">the first </w:t>
      </w:r>
      <w:r w:rsidR="004A0B58">
        <w:t>case,</w:t>
      </w:r>
      <w:r w:rsidR="00D34FC4">
        <w:t xml:space="preserve"> </w:t>
      </w:r>
      <w:r w:rsidR="002A741A">
        <w:t>none</w:t>
      </w:r>
      <w:r w:rsidR="00D34FC4">
        <w:t>theless</w:t>
      </w:r>
      <w:r w:rsidR="00276A58">
        <w:t xml:space="preserve">. </w:t>
      </w:r>
      <w:r w:rsidR="004A0B58">
        <w:t>Next to DAPT data size and the vocabulary added</w:t>
      </w:r>
      <w:r w:rsidR="00A56F6A">
        <w:t xml:space="preserve"> </w:t>
      </w:r>
      <w:r w:rsidR="004A0B58">
        <w:t>this is another</w:t>
      </w:r>
      <w:r w:rsidR="005F160B">
        <w:t xml:space="preserve"> differentiator</w:t>
      </w:r>
      <w:r w:rsidR="004A0B58">
        <w:t xml:space="preserve"> to FoodBERT, which is based on the cased version. </w:t>
      </w:r>
    </w:p>
    <w:p w14:paraId="2777D7A7" w14:textId="0210AA1C" w:rsidR="009E7AD4" w:rsidRDefault="00A96DE3" w:rsidP="009E7AD4">
      <w:pPr>
        <w:pStyle w:val="Folgeabsatz"/>
      </w:pPr>
      <w:r>
        <w:t xml:space="preserve">To obtain CookBERT, </w:t>
      </w:r>
      <w:r w:rsidR="00A84949">
        <w:t>BERT</w:t>
      </w:r>
      <w:r w:rsidR="00A84949" w:rsidRPr="009D4BF7">
        <w:rPr>
          <w:vertAlign w:val="subscript"/>
        </w:rPr>
        <w:t>BASE_UNCASED</w:t>
      </w:r>
      <w:r w:rsidR="00A84949">
        <w:rPr>
          <w:vertAlign w:val="subscript"/>
        </w:rPr>
        <w:t xml:space="preserve"> </w:t>
      </w:r>
      <w:r w:rsidR="0086601B">
        <w:t>was</w:t>
      </w:r>
      <w:r w:rsidRPr="00A96DE3">
        <w:t xml:space="preserve"> trained according to</w:t>
      </w:r>
      <w:r>
        <w:t xml:space="preserve"> DAPT for a </w:t>
      </w:r>
      <w:proofErr w:type="spellStart"/>
      <w:r>
        <w:t>futher</w:t>
      </w:r>
      <w:proofErr w:type="spellEnd"/>
      <w:r>
        <w:t xml:space="preserve"> three epochs on the MLM task on the RecipeNLG instructions prepared in </w:t>
      </w:r>
      <w:r w:rsidRPr="00A96DE3">
        <w:rPr>
          <w:highlight w:val="yellow"/>
        </w:rPr>
        <w:t>section …</w:t>
      </w:r>
      <w:r>
        <w:t>, with</w:t>
      </w:r>
      <w:r w:rsidR="0001108C">
        <w:t xml:space="preserve"> 5%</w:t>
      </w:r>
      <w:r>
        <w:t xml:space="preserve"> of the data serving as validation data. The script for the MLM task from </w:t>
      </w:r>
      <w:proofErr w:type="spellStart"/>
      <w:r>
        <w:t>Huggingface</w:t>
      </w:r>
      <w:proofErr w:type="spellEnd"/>
      <w:r>
        <w:t xml:space="preserve"> Library was used for this. </w:t>
      </w:r>
      <w:r w:rsidR="0001108C">
        <w:t>Training was performed with a learning rate of 2e-5</w:t>
      </w:r>
      <w:r w:rsidR="009E7AD4">
        <w:t xml:space="preserve"> </w:t>
      </w:r>
      <w:r w:rsidR="0001108C">
        <w:t>as</w:t>
      </w:r>
      <w:r w:rsidR="009E7AD4">
        <w:t xml:space="preserve"> suggested by the Google Research team </w:t>
      </w:r>
      <w:sdt>
        <w:sdtPr>
          <w:alias w:val="To edit, see citavi.com/edit"/>
          <w:tag w:val="CitaviPlaceholder#a7dfa429-a181-4460-89a2-04d1031c0edc"/>
          <w:id w:val="993758137"/>
          <w:placeholder>
            <w:docPart w:val="DefaultPlaceholder_-1854013440"/>
          </w:placeholder>
        </w:sdtPr>
        <w:sdtEndPr/>
        <w:sdtContent>
          <w:r w:rsidR="00F46195">
            <w:rPr>
              <w:noProof/>
            </w:rPr>
            <w:fldChar w:fldCharType="begin"/>
          </w:r>
          <w:r w:rsidR="0099093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nb29nbGUtcmVzZWFyY2gvYmVydCIsIlVyaVN0cmluZyI6Imh0dHBzOi8vZ2l0aHViLmNvbS9nb29nbGUtcmVzZWFyY2gvYmVyd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}</w:instrText>
          </w:r>
          <w:r w:rsidR="00F46195">
            <w:rPr>
              <w:noProof/>
            </w:rPr>
            <w:fldChar w:fldCharType="separate"/>
          </w:r>
          <w:r w:rsidR="00302D98">
            <w:rPr>
              <w:noProof/>
            </w:rPr>
            <w:t>(Google Research, 2018)</w:t>
          </w:r>
          <w:r w:rsidR="00F46195">
            <w:rPr>
              <w:noProof/>
            </w:rPr>
            <w:fldChar w:fldCharType="end"/>
          </w:r>
        </w:sdtContent>
      </w:sdt>
      <w:r w:rsidR="0001108C">
        <w:t>, a batch size of 16 with two gradient accumulation steps, and a maximum sequence length of 256</w:t>
      </w:r>
      <w:r w:rsidR="006F2F2D">
        <w:t xml:space="preserve">. </w:t>
      </w:r>
      <w:r w:rsidR="0086601B">
        <w:t xml:space="preserve">In addition, it was ensured that each sequence only contains complete recipe instructions (which corresponds to lines in the prepared data from </w:t>
      </w:r>
      <w:r w:rsidR="0086601B" w:rsidRPr="0086601B">
        <w:rPr>
          <w:highlight w:val="yellow"/>
        </w:rPr>
        <w:t>section …</w:t>
      </w:r>
      <w:r w:rsidR="0086601B">
        <w:t>). Validatio</w:t>
      </w:r>
      <w:r w:rsidR="008B593E">
        <w:t xml:space="preserve">n was performed every 1000 steps. Checkpoints were also saved at the same intervals, to prevent </w:t>
      </w:r>
      <w:r w:rsidR="008B593E">
        <w:lastRenderedPageBreak/>
        <w:t xml:space="preserve">the training from having to be restarted from scratch if the training was aborted. </w:t>
      </w:r>
      <w:r w:rsidR="00035624">
        <w:t>Otherwise BERT’s default training parameters were used.</w:t>
      </w:r>
    </w:p>
    <w:p w14:paraId="0B927F40" w14:textId="12675D71" w:rsidR="00585DA6" w:rsidRDefault="00585DA6" w:rsidP="004B3D1E">
      <w:pPr>
        <w:pStyle w:val="Abbildung"/>
      </w:pPr>
      <w:r w:rsidRPr="004B3D1E">
        <w:drawing>
          <wp:inline distT="0" distB="0" distL="0" distR="0" wp14:anchorId="0A312F2D" wp14:editId="1BEB7B9C">
            <wp:extent cx="3444949" cy="2402820"/>
            <wp:effectExtent l="0" t="0" r="3175"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50335" cy="2406577"/>
                    </a:xfrm>
                    <a:prstGeom prst="rect">
                      <a:avLst/>
                    </a:prstGeom>
                    <a:noFill/>
                    <a:ln>
                      <a:noFill/>
                    </a:ln>
                  </pic:spPr>
                </pic:pic>
              </a:graphicData>
            </a:graphic>
          </wp:inline>
        </w:drawing>
      </w:r>
    </w:p>
    <w:p w14:paraId="7A1FC510" w14:textId="6CC4F7AE" w:rsidR="00616870" w:rsidRPr="00E6692C" w:rsidRDefault="00585DA6" w:rsidP="00585DA6">
      <w:pPr>
        <w:pStyle w:val="Beschriftung"/>
        <w:rPr>
          <w:lang w:eastAsia="en-GB"/>
        </w:rPr>
      </w:pPr>
      <w:r>
        <w:t xml:space="preserve">Figure </w:t>
      </w:r>
      <w:r>
        <w:fldChar w:fldCharType="begin"/>
      </w:r>
      <w:r>
        <w:instrText xml:space="preserve"> SEQ Figure \* ARABIC </w:instrText>
      </w:r>
      <w:r>
        <w:fldChar w:fldCharType="separate"/>
      </w:r>
      <w:r w:rsidR="00336883">
        <w:rPr>
          <w:noProof/>
        </w:rPr>
        <w:t>17</w:t>
      </w:r>
      <w:r>
        <w:fldChar w:fldCharType="end"/>
      </w:r>
      <w:r>
        <w:t xml:space="preserve">: Model loss for DAPT on RecipeNLG instructions. Note that validation loss is lower as dropout layers are only activated </w:t>
      </w:r>
      <w:r w:rsidR="00A56F6A">
        <w:t>in</w:t>
      </w:r>
      <w:r>
        <w:t xml:space="preserve"> training and not in validation. Furthermore, training loss is calculated during each epoch and validation loss after each epoch.</w:t>
      </w:r>
    </w:p>
    <w:p w14:paraId="18744676" w14:textId="5E7C3F24" w:rsidR="001A6633" w:rsidRDefault="00035624" w:rsidP="00E6692C">
      <w:pPr>
        <w:pStyle w:val="Folgeabsatz"/>
        <w:ind w:firstLine="0"/>
        <w:rPr>
          <w:lang w:eastAsia="en-GB"/>
        </w:rPr>
      </w:pPr>
      <w:r>
        <w:rPr>
          <w:lang w:eastAsia="en-GB"/>
        </w:rPr>
        <w:t xml:space="preserve">DAPT was performed on a single NVIDIA Tesla P100 GPU provided by Google </w:t>
      </w:r>
      <w:proofErr w:type="spellStart"/>
      <w:r>
        <w:rPr>
          <w:lang w:eastAsia="en-GB"/>
        </w:rPr>
        <w:t>Colab</w:t>
      </w:r>
      <w:proofErr w:type="spellEnd"/>
      <w:r>
        <w:rPr>
          <w:lang w:eastAsia="en-GB"/>
        </w:rPr>
        <w:t xml:space="preserve"> Pro and took approximately five complete days. </w:t>
      </w:r>
      <w:proofErr w:type="spellStart"/>
      <w:r w:rsidR="00AE3DE2">
        <w:rPr>
          <w:lang w:eastAsia="en-GB"/>
        </w:rPr>
        <w:t>CookBERT’s</w:t>
      </w:r>
      <w:proofErr w:type="spellEnd"/>
      <w:r w:rsidR="00AE3DE2">
        <w:rPr>
          <w:lang w:eastAsia="en-GB"/>
        </w:rPr>
        <w:t xml:space="preserve"> learning curve is shown in figure 17 and it indicates that even though the model is slowly converging after almost 200,000 steps, it would probably still continue to learn if it was trained for additional step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842"/>
        <w:gridCol w:w="3400"/>
      </w:tblGrid>
      <w:tr w:rsidR="001A6633" w14:paraId="58D90B3B" w14:textId="77777777" w:rsidTr="00524ABC">
        <w:tc>
          <w:tcPr>
            <w:tcW w:w="3261" w:type="dxa"/>
            <w:tcBorders>
              <w:top w:val="single" w:sz="18" w:space="0" w:color="auto"/>
              <w:bottom w:val="single" w:sz="18" w:space="0" w:color="auto"/>
            </w:tcBorders>
          </w:tcPr>
          <w:p w14:paraId="55D01A68" w14:textId="77777777" w:rsidR="001A6633" w:rsidRPr="00A7173A" w:rsidRDefault="001A6633" w:rsidP="00524ABC">
            <w:pPr>
              <w:pStyle w:val="Folgeabsatz"/>
              <w:spacing w:line="240" w:lineRule="auto"/>
              <w:ind w:firstLine="0"/>
              <w:jc w:val="left"/>
              <w:rPr>
                <w:b/>
                <w:bCs/>
                <w:sz w:val="18"/>
                <w:szCs w:val="16"/>
                <w:lang w:eastAsia="en-GB"/>
              </w:rPr>
            </w:pPr>
            <w:r w:rsidRPr="00A7173A">
              <w:rPr>
                <w:b/>
                <w:bCs/>
                <w:sz w:val="18"/>
                <w:szCs w:val="16"/>
                <w:lang w:eastAsia="en-GB"/>
              </w:rPr>
              <w:t>Input</w:t>
            </w:r>
          </w:p>
        </w:tc>
        <w:tc>
          <w:tcPr>
            <w:tcW w:w="1842" w:type="dxa"/>
            <w:tcBorders>
              <w:top w:val="single" w:sz="18" w:space="0" w:color="auto"/>
              <w:bottom w:val="single" w:sz="18" w:space="0" w:color="auto"/>
            </w:tcBorders>
          </w:tcPr>
          <w:p w14:paraId="2B91E4B2" w14:textId="77777777" w:rsidR="001A6633" w:rsidRPr="00A7173A" w:rsidRDefault="001A6633" w:rsidP="00524ABC">
            <w:pPr>
              <w:pStyle w:val="Folgeabsatz"/>
              <w:spacing w:line="240" w:lineRule="auto"/>
              <w:ind w:firstLine="0"/>
              <w:jc w:val="left"/>
              <w:rPr>
                <w:b/>
                <w:bCs/>
                <w:sz w:val="18"/>
                <w:szCs w:val="16"/>
                <w:lang w:eastAsia="en-GB"/>
              </w:rPr>
            </w:pPr>
            <w:r w:rsidRPr="00A7173A">
              <w:rPr>
                <w:b/>
                <w:bCs/>
                <w:sz w:val="18"/>
                <w:szCs w:val="16"/>
                <w:lang w:eastAsia="en-GB"/>
              </w:rPr>
              <w:t>Model</w:t>
            </w:r>
          </w:p>
        </w:tc>
        <w:tc>
          <w:tcPr>
            <w:tcW w:w="3400" w:type="dxa"/>
            <w:tcBorders>
              <w:top w:val="single" w:sz="18" w:space="0" w:color="auto"/>
              <w:bottom w:val="single" w:sz="18" w:space="0" w:color="auto"/>
            </w:tcBorders>
          </w:tcPr>
          <w:p w14:paraId="16FF3D22" w14:textId="77777777" w:rsidR="001A6633" w:rsidRPr="00A7173A" w:rsidRDefault="001A6633" w:rsidP="00524ABC">
            <w:pPr>
              <w:pStyle w:val="Folgeabsatz"/>
              <w:spacing w:line="240" w:lineRule="auto"/>
              <w:ind w:firstLine="0"/>
              <w:jc w:val="left"/>
              <w:rPr>
                <w:b/>
                <w:bCs/>
                <w:sz w:val="18"/>
                <w:szCs w:val="16"/>
                <w:lang w:eastAsia="en-GB"/>
              </w:rPr>
            </w:pPr>
            <w:r w:rsidRPr="00A7173A">
              <w:rPr>
                <w:b/>
                <w:bCs/>
                <w:sz w:val="18"/>
                <w:szCs w:val="16"/>
                <w:lang w:eastAsia="en-GB"/>
              </w:rPr>
              <w:t>Top 5 predictions for [MASK] token (in sorted order)</w:t>
            </w:r>
          </w:p>
        </w:tc>
      </w:tr>
      <w:tr w:rsidR="001A6633" w14:paraId="1651071C" w14:textId="77777777" w:rsidTr="00524ABC">
        <w:tc>
          <w:tcPr>
            <w:tcW w:w="3261" w:type="dxa"/>
            <w:vMerge w:val="restart"/>
            <w:tcBorders>
              <w:top w:val="single" w:sz="18" w:space="0" w:color="auto"/>
            </w:tcBorders>
            <w:vAlign w:val="center"/>
          </w:tcPr>
          <w:p w14:paraId="1990B406" w14:textId="77777777" w:rsidR="001A6633" w:rsidRPr="003949A1" w:rsidRDefault="001A6633" w:rsidP="00524ABC">
            <w:pPr>
              <w:pStyle w:val="Folgeabsatz"/>
              <w:spacing w:line="240" w:lineRule="auto"/>
              <w:ind w:firstLine="0"/>
              <w:jc w:val="left"/>
              <w:rPr>
                <w:sz w:val="18"/>
                <w:szCs w:val="16"/>
                <w:lang w:eastAsia="en-GB"/>
              </w:rPr>
            </w:pPr>
            <w:r>
              <w:rPr>
                <w:sz w:val="18"/>
                <w:szCs w:val="16"/>
                <w:lang w:eastAsia="en-GB"/>
              </w:rPr>
              <w:t>“Do I have to [MASK] the apple?”</w:t>
            </w:r>
          </w:p>
        </w:tc>
        <w:tc>
          <w:tcPr>
            <w:tcW w:w="1842" w:type="dxa"/>
            <w:tcBorders>
              <w:top w:val="single" w:sz="18" w:space="0" w:color="auto"/>
            </w:tcBorders>
          </w:tcPr>
          <w:p w14:paraId="5F56F8A2"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8" w:space="0" w:color="auto"/>
            </w:tcBorders>
          </w:tcPr>
          <w:p w14:paraId="268D505F" w14:textId="77777777" w:rsidR="001A6633" w:rsidRPr="003949A1" w:rsidRDefault="001A6633" w:rsidP="00524ABC">
            <w:pPr>
              <w:pStyle w:val="Folgeabsatz"/>
              <w:spacing w:line="240" w:lineRule="auto"/>
              <w:ind w:firstLine="0"/>
              <w:jc w:val="left"/>
              <w:rPr>
                <w:sz w:val="18"/>
                <w:szCs w:val="16"/>
                <w:lang w:eastAsia="en-GB"/>
              </w:rPr>
            </w:pPr>
            <w:r>
              <w:rPr>
                <w:sz w:val="18"/>
                <w:szCs w:val="16"/>
                <w:lang w:eastAsia="en-GB"/>
              </w:rPr>
              <w:t>peel, slice, use, dice, chop</w:t>
            </w:r>
          </w:p>
        </w:tc>
      </w:tr>
      <w:tr w:rsidR="001A6633" w14:paraId="1B44034F" w14:textId="77777777" w:rsidTr="00524ABC">
        <w:tc>
          <w:tcPr>
            <w:tcW w:w="3261" w:type="dxa"/>
            <w:vMerge/>
            <w:tcBorders>
              <w:bottom w:val="single" w:sz="12" w:space="0" w:color="auto"/>
            </w:tcBorders>
            <w:vAlign w:val="center"/>
          </w:tcPr>
          <w:p w14:paraId="3D8A724C" w14:textId="77777777" w:rsidR="001A6633" w:rsidRDefault="001A6633" w:rsidP="00524ABC">
            <w:pPr>
              <w:pStyle w:val="Folgeabsatz"/>
              <w:spacing w:line="240" w:lineRule="auto"/>
              <w:ind w:firstLine="0"/>
              <w:jc w:val="left"/>
              <w:rPr>
                <w:sz w:val="18"/>
                <w:szCs w:val="16"/>
                <w:lang w:eastAsia="en-GB"/>
              </w:rPr>
            </w:pPr>
          </w:p>
        </w:tc>
        <w:tc>
          <w:tcPr>
            <w:tcW w:w="1842" w:type="dxa"/>
            <w:tcBorders>
              <w:bottom w:val="single" w:sz="12" w:space="0" w:color="auto"/>
            </w:tcBorders>
          </w:tcPr>
          <w:p w14:paraId="034F9F23"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2098A6CE"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eat, take, have, touch, get</w:t>
            </w:r>
          </w:p>
        </w:tc>
      </w:tr>
      <w:tr w:rsidR="001A6633" w14:paraId="6FEBAFBA" w14:textId="77777777" w:rsidTr="00524ABC">
        <w:tc>
          <w:tcPr>
            <w:tcW w:w="3261" w:type="dxa"/>
            <w:vMerge w:val="restart"/>
            <w:tcBorders>
              <w:top w:val="single" w:sz="12" w:space="0" w:color="auto"/>
            </w:tcBorders>
            <w:vAlign w:val="center"/>
          </w:tcPr>
          <w:p w14:paraId="1B3FA958" w14:textId="77777777" w:rsidR="001A6633" w:rsidRPr="003949A1" w:rsidRDefault="001A6633" w:rsidP="00524ABC">
            <w:pPr>
              <w:pStyle w:val="Folgeabsatz"/>
              <w:spacing w:line="240" w:lineRule="auto"/>
              <w:ind w:firstLine="0"/>
              <w:jc w:val="left"/>
              <w:rPr>
                <w:sz w:val="18"/>
                <w:szCs w:val="16"/>
                <w:lang w:eastAsia="en-GB"/>
              </w:rPr>
            </w:pPr>
            <w:r>
              <w:rPr>
                <w:sz w:val="18"/>
                <w:szCs w:val="16"/>
                <w:lang w:eastAsia="en-GB"/>
              </w:rPr>
              <w:t>“[MASK] the water.”</w:t>
            </w:r>
          </w:p>
        </w:tc>
        <w:tc>
          <w:tcPr>
            <w:tcW w:w="1842" w:type="dxa"/>
            <w:tcBorders>
              <w:top w:val="single" w:sz="12" w:space="0" w:color="auto"/>
            </w:tcBorders>
          </w:tcPr>
          <w:p w14:paraId="74505EEC"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4A56684A" w14:textId="77777777" w:rsidR="001A6633" w:rsidRPr="003949A1" w:rsidRDefault="001A6633" w:rsidP="00524ABC">
            <w:pPr>
              <w:pStyle w:val="Folgeabsatz"/>
              <w:spacing w:line="240" w:lineRule="auto"/>
              <w:ind w:firstLine="0"/>
              <w:jc w:val="left"/>
              <w:rPr>
                <w:sz w:val="18"/>
                <w:szCs w:val="16"/>
                <w:lang w:eastAsia="en-GB"/>
              </w:rPr>
            </w:pPr>
            <w:r>
              <w:rPr>
                <w:sz w:val="18"/>
                <w:szCs w:val="16"/>
                <w:lang w:eastAsia="en-GB"/>
              </w:rPr>
              <w:t>boil, heat, add, scald, chill</w:t>
            </w:r>
          </w:p>
        </w:tc>
      </w:tr>
      <w:tr w:rsidR="001A6633" w14:paraId="63E06C62" w14:textId="77777777" w:rsidTr="00524ABC">
        <w:tc>
          <w:tcPr>
            <w:tcW w:w="3261" w:type="dxa"/>
            <w:vMerge/>
            <w:tcBorders>
              <w:bottom w:val="single" w:sz="12" w:space="0" w:color="auto"/>
            </w:tcBorders>
            <w:vAlign w:val="center"/>
          </w:tcPr>
          <w:p w14:paraId="3FC17266" w14:textId="77777777" w:rsidR="001A6633" w:rsidRDefault="001A6633" w:rsidP="00524ABC">
            <w:pPr>
              <w:pStyle w:val="Folgeabsatz"/>
              <w:spacing w:line="240" w:lineRule="auto"/>
              <w:ind w:firstLine="0"/>
              <w:jc w:val="left"/>
              <w:rPr>
                <w:sz w:val="18"/>
                <w:szCs w:val="16"/>
                <w:lang w:eastAsia="en-GB"/>
              </w:rPr>
            </w:pPr>
          </w:p>
        </w:tc>
        <w:tc>
          <w:tcPr>
            <w:tcW w:w="1842" w:type="dxa"/>
            <w:tcBorders>
              <w:bottom w:val="single" w:sz="12" w:space="0" w:color="auto"/>
            </w:tcBorders>
          </w:tcPr>
          <w:p w14:paraId="7B4E8865"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0ED386A0"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in, drink, under, into, on</w:t>
            </w:r>
          </w:p>
        </w:tc>
      </w:tr>
      <w:tr w:rsidR="001A6633" w14:paraId="6C568014" w14:textId="77777777" w:rsidTr="00524ABC">
        <w:tc>
          <w:tcPr>
            <w:tcW w:w="3261" w:type="dxa"/>
            <w:vMerge w:val="restart"/>
            <w:tcBorders>
              <w:top w:val="single" w:sz="12" w:space="0" w:color="auto"/>
            </w:tcBorders>
            <w:vAlign w:val="center"/>
          </w:tcPr>
          <w:p w14:paraId="33AAD7A6"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Cut the [MASK] into small pieces.”</w:t>
            </w:r>
          </w:p>
        </w:tc>
        <w:tc>
          <w:tcPr>
            <w:tcW w:w="1842" w:type="dxa"/>
            <w:tcBorders>
              <w:top w:val="single" w:sz="12" w:space="0" w:color="auto"/>
            </w:tcBorders>
          </w:tcPr>
          <w:p w14:paraId="3C1FD24C"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2BD38307"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chicken, cheese, fruit, cabbage, sausage</w:t>
            </w:r>
          </w:p>
        </w:tc>
      </w:tr>
      <w:tr w:rsidR="001A6633" w14:paraId="37CE36C6" w14:textId="77777777" w:rsidTr="00524ABC">
        <w:tc>
          <w:tcPr>
            <w:tcW w:w="3261" w:type="dxa"/>
            <w:vMerge/>
            <w:tcBorders>
              <w:bottom w:val="single" w:sz="12" w:space="0" w:color="auto"/>
            </w:tcBorders>
          </w:tcPr>
          <w:p w14:paraId="4D7C659E" w14:textId="77777777" w:rsidR="001A6633" w:rsidRDefault="001A6633" w:rsidP="00524ABC">
            <w:pPr>
              <w:pStyle w:val="Folgeabsatz"/>
              <w:spacing w:line="240" w:lineRule="auto"/>
              <w:ind w:firstLine="0"/>
              <w:jc w:val="left"/>
              <w:rPr>
                <w:sz w:val="18"/>
                <w:szCs w:val="16"/>
                <w:lang w:eastAsia="en-GB"/>
              </w:rPr>
            </w:pPr>
          </w:p>
        </w:tc>
        <w:tc>
          <w:tcPr>
            <w:tcW w:w="1842" w:type="dxa"/>
            <w:tcBorders>
              <w:bottom w:val="single" w:sz="12" w:space="0" w:color="auto"/>
            </w:tcBorders>
          </w:tcPr>
          <w:p w14:paraId="38533D09"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6C59458E" w14:textId="77777777" w:rsidR="001A6633" w:rsidRDefault="001A6633" w:rsidP="00524ABC">
            <w:pPr>
              <w:pStyle w:val="Folgeabsatz"/>
              <w:keepNext/>
              <w:spacing w:line="240" w:lineRule="auto"/>
              <w:ind w:firstLine="0"/>
              <w:jc w:val="left"/>
              <w:rPr>
                <w:sz w:val="18"/>
                <w:szCs w:val="16"/>
                <w:lang w:eastAsia="en-GB"/>
              </w:rPr>
            </w:pPr>
            <w:r>
              <w:rPr>
                <w:sz w:val="18"/>
                <w:szCs w:val="16"/>
                <w:lang w:eastAsia="en-GB"/>
              </w:rPr>
              <w:t>wood, paper, leaves, meat, bark</w:t>
            </w:r>
          </w:p>
        </w:tc>
      </w:tr>
    </w:tbl>
    <w:p w14:paraId="5FEF76A5" w14:textId="1E3E7AFD" w:rsidR="001A6633" w:rsidRDefault="001A6633" w:rsidP="001A6633">
      <w:pPr>
        <w:pStyle w:val="Beschriftung"/>
      </w:pPr>
      <w:r>
        <w:t xml:space="preserve">Table </w:t>
      </w:r>
      <w:r>
        <w:fldChar w:fldCharType="begin"/>
      </w:r>
      <w:r>
        <w:instrText xml:space="preserve"> SEQ Table \* ARABIC </w:instrText>
      </w:r>
      <w:r>
        <w:fldChar w:fldCharType="separate"/>
      </w:r>
      <w:r>
        <w:rPr>
          <w:noProof/>
        </w:rPr>
        <w:t>4</w:t>
      </w:r>
      <w:r>
        <w:fldChar w:fldCharType="end"/>
      </w:r>
      <w:r>
        <w:t>: MLM predictions.</w:t>
      </w:r>
    </w:p>
    <w:p w14:paraId="352EF040" w14:textId="775DEF28" w:rsidR="006646F2" w:rsidRDefault="006646F2" w:rsidP="00E6692C">
      <w:pPr>
        <w:pStyle w:val="Folgeabsatz"/>
        <w:ind w:firstLine="0"/>
        <w:rPr>
          <w:lang w:eastAsia="en-GB"/>
        </w:rPr>
      </w:pPr>
      <w:r>
        <w:rPr>
          <w:lang w:eastAsia="en-GB"/>
        </w:rPr>
        <w:t>As a result of DAPT, CookBERT emerges, which is now more strongly focused on the cooking domain compared to the base model. This can be well illustrated by the examples in table 4. While both models, CookBERT and BERT</w:t>
      </w:r>
      <w:r w:rsidRPr="006646F2">
        <w:rPr>
          <w:vertAlign w:val="subscript"/>
          <w:lang w:eastAsia="en-GB"/>
        </w:rPr>
        <w:t>BASE_UNCASED</w:t>
      </w:r>
      <w:r w:rsidRPr="006646F2">
        <w:rPr>
          <w:lang w:eastAsia="en-GB"/>
        </w:rPr>
        <w:t xml:space="preserve"> </w:t>
      </w:r>
      <w:r>
        <w:rPr>
          <w:lang w:eastAsia="en-GB"/>
        </w:rPr>
        <w:t>make reasonable word predictions, the ones of BERT</w:t>
      </w:r>
      <w:r w:rsidRPr="006646F2">
        <w:rPr>
          <w:vertAlign w:val="subscript"/>
          <w:lang w:eastAsia="en-GB"/>
        </w:rPr>
        <w:t>BASE_UNCASED</w:t>
      </w:r>
      <w:r w:rsidRPr="006646F2">
        <w:rPr>
          <w:lang w:eastAsia="en-GB"/>
        </w:rPr>
        <w:t xml:space="preserve"> </w:t>
      </w:r>
      <w:r>
        <w:rPr>
          <w:lang w:eastAsia="en-GB"/>
        </w:rPr>
        <w:t xml:space="preserve">are more generic and the ones of CookBERT are strongly related to cooking specific vocabulary. </w:t>
      </w:r>
    </w:p>
    <w:p w14:paraId="71FD2682" w14:textId="047528A2" w:rsidR="00F311EF" w:rsidRDefault="00A3367B" w:rsidP="00F311EF">
      <w:pPr>
        <w:pStyle w:val="berschrift2"/>
      </w:pPr>
      <w:bookmarkStart w:id="37" w:name="_Toc98674058"/>
      <w:r>
        <w:lastRenderedPageBreak/>
        <w:t>Experimental Setup</w:t>
      </w:r>
      <w:bookmarkEnd w:id="37"/>
    </w:p>
    <w:p w14:paraId="6E1CB927" w14:textId="553839C3" w:rsidR="00193D5B" w:rsidRPr="00193D5B" w:rsidRDefault="00883DF9" w:rsidP="00193D5B">
      <w:r>
        <w:t xml:space="preserve">CookBERT is evaluated using three conversational agent relevant tasks, including intent classification, named entity recognition, and question answering. In addition, two BERT based </w:t>
      </w:r>
      <w:r w:rsidR="00C70BE2">
        <w:t xml:space="preserve">baseline </w:t>
      </w:r>
      <w:r>
        <w:t>models</w:t>
      </w:r>
      <w:r w:rsidR="00CE16CE">
        <w:t>, namely BERT</w:t>
      </w:r>
      <w:r w:rsidR="00CE16CE" w:rsidRPr="00883DF9">
        <w:rPr>
          <w:vertAlign w:val="subscript"/>
        </w:rPr>
        <w:t>BASE_UNCASED</w:t>
      </w:r>
      <w:r w:rsidR="00CE16CE" w:rsidRPr="00CE16CE">
        <w:t xml:space="preserve"> and FoodBERT</w:t>
      </w:r>
      <w:r w:rsidR="00CE16CE">
        <w:rPr>
          <w:vertAlign w:val="subscript"/>
        </w:rPr>
        <w:t>,</w:t>
      </w:r>
      <w:r>
        <w:t xml:space="preserve"> were applied for the same tasks in order to</w:t>
      </w:r>
      <w:r w:rsidR="00874765">
        <w:t xml:space="preserve"> be able to</w:t>
      </w:r>
      <w:r>
        <w:t xml:space="preserve"> compare and rank </w:t>
      </w:r>
      <w:proofErr w:type="spellStart"/>
      <w:r>
        <w:t>CookBERT’s</w:t>
      </w:r>
      <w:proofErr w:type="spellEnd"/>
      <w:r>
        <w:t xml:space="preserve"> performance. BERT</w:t>
      </w:r>
      <w:r w:rsidRPr="00883DF9">
        <w:rPr>
          <w:vertAlign w:val="subscript"/>
        </w:rPr>
        <w:t>BASE_UNCASED</w:t>
      </w:r>
      <w:r w:rsidRPr="00883DF9">
        <w:t xml:space="preserve"> </w:t>
      </w:r>
      <w:r>
        <w:t>was chosen, as it is the</w:t>
      </w:r>
      <w:r w:rsidR="00057891">
        <w:t xml:space="preserve"> </w:t>
      </w:r>
      <w:r w:rsidR="00A357F1">
        <w:t xml:space="preserve">model used for initializing CookBERT and </w:t>
      </w:r>
      <w:r w:rsidR="00C70BE2">
        <w:t>allows to investigate the</w:t>
      </w:r>
      <w:r w:rsidR="00A357F1">
        <w:t xml:space="preserve"> effect </w:t>
      </w:r>
      <w:r w:rsidR="00C70BE2">
        <w:t>that the</w:t>
      </w:r>
      <w:r w:rsidR="00A357F1">
        <w:t xml:space="preserve"> domain adaption methodology used in this thesis </w:t>
      </w:r>
      <w:r w:rsidR="00C70BE2">
        <w:t>has on task performance</w:t>
      </w:r>
      <w:r w:rsidR="00A357F1">
        <w:t>.</w:t>
      </w:r>
      <w:r w:rsidR="00841C55">
        <w:t xml:space="preserve"> </w:t>
      </w:r>
      <w:r w:rsidR="00C70BE2">
        <w:t>FoodBERT</w:t>
      </w:r>
      <w:r w:rsidR="00841C55">
        <w:t xml:space="preserve"> was chosen as the other baseline model, since it</w:t>
      </w:r>
      <w:r w:rsidR="00C70BE2">
        <w:t xml:space="preserve"> is also a cooking specific BERT model, but was created with a slightly different methodology compared to CookBERT.</w:t>
      </w:r>
      <w:r w:rsidR="00C44608">
        <w:t xml:space="preserve"> </w:t>
      </w:r>
      <w:r w:rsidR="008876C0">
        <w:t xml:space="preserve">This </w:t>
      </w:r>
      <w:r w:rsidR="004A6FB0">
        <w:t>remainder of this cha</w:t>
      </w:r>
      <w:r w:rsidR="008876C0">
        <w:t>pter covers the setup for performing the experiments.</w:t>
      </w:r>
    </w:p>
    <w:p w14:paraId="2F4EA62E" w14:textId="772D7E83" w:rsidR="00593CE0" w:rsidRDefault="00D02357" w:rsidP="00593CE0">
      <w:pPr>
        <w:pStyle w:val="berschrift3"/>
      </w:pPr>
      <w:bookmarkStart w:id="38" w:name="_Toc98674059"/>
      <w:r>
        <w:t>Information Need</w:t>
      </w:r>
      <w:r w:rsidR="007A7EBF">
        <w:t xml:space="preserve"> Classification</w:t>
      </w:r>
      <w:bookmarkEnd w:id="38"/>
    </w:p>
    <w:p w14:paraId="4AF08B0C" w14:textId="7DF05825" w:rsidR="00AA682E" w:rsidRDefault="000E56C4" w:rsidP="00EA7FFA">
      <w:r>
        <w:t xml:space="preserve">The first </w:t>
      </w:r>
      <w:r w:rsidR="00611991">
        <w:t>evaluation task is</w:t>
      </w:r>
      <w:r>
        <w:t xml:space="preserve"> </w:t>
      </w:r>
      <w:r w:rsidR="00D02357">
        <w:t xml:space="preserve">about the classification of information needs that arise during cooking with the </w:t>
      </w:r>
      <w:proofErr w:type="spellStart"/>
      <w:r w:rsidR="00D02357">
        <w:t>Cookversational</w:t>
      </w:r>
      <w:proofErr w:type="spellEnd"/>
      <w:r w:rsidR="00D02357">
        <w:t xml:space="preserve"> Search dataset (</w:t>
      </w:r>
      <w:r w:rsidR="00D02357" w:rsidRPr="00D02357">
        <w:rPr>
          <w:highlight w:val="yellow"/>
        </w:rPr>
        <w:t>section …</w:t>
      </w:r>
      <w:r w:rsidR="00D02357">
        <w:t xml:space="preserve">). </w:t>
      </w:r>
      <w:r w:rsidR="001F678E">
        <w:t>T</w:t>
      </w:r>
      <w:r w:rsidR="00AF252A">
        <w:t xml:space="preserve">he focus is on the classification of the level </w:t>
      </w:r>
      <w:r w:rsidR="002F0FE0">
        <w:t>one</w:t>
      </w:r>
      <w:r w:rsidR="00AF252A">
        <w:t xml:space="preserve"> information needs</w:t>
      </w:r>
      <w:r w:rsidR="001F678E">
        <w:t xml:space="preserve">, which includes </w:t>
      </w:r>
      <w:r w:rsidR="00AF252A">
        <w:t xml:space="preserve">eleven different types of information needs and is thus a multi-class classification problem. Furthermore, the classification performance </w:t>
      </w:r>
      <w:r w:rsidR="001A2AE6">
        <w:t>is to be</w:t>
      </w:r>
      <w:r w:rsidR="00AF252A">
        <w:t xml:space="preserve"> evaluated for two different conditions </w:t>
      </w:r>
      <w:r w:rsidR="001F678E">
        <w:t xml:space="preserve">that were proposed by </w:t>
      </w:r>
      <w:sdt>
        <w:sdtPr>
          <w:alias w:val="To edit, see citavi.com/edit"/>
          <w:tag w:val="CitaviPlaceholder#eff42f07-9e20-4af7-a919-37c43a3d505e"/>
          <w:id w:val="-817186489"/>
          <w:placeholder>
            <w:docPart w:val="DefaultPlaceholder_-1854013440"/>
          </w:placeholder>
        </w:sdtPr>
        <w:sdtEndPr/>
        <w:sdtContent>
          <w:r w:rsidR="001F678E">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zMzZDAzMzA4LTBlNGQtNDhjOS05YzQwLWJlYzY3MmQ5NzcxMSIsIkVudHJpZXMiOlt7IiRpZCI6IjIiLCIkdHlwZSI6IlN3aXNzQWNhZGVtaWMuQ2l0YXZpLkNpdGF0aW9ucy5Xb3JkUGxhY2Vob2xkZXJFbnRyeSwgU3dpc3NBY2FkZW1pYy5DaXRhdmkiLCJJZCI6IjkwYjlhMzdkLTRkZDMtNGUyMS04OTlkLTFkNjlhZWRhYzI3M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xVDE1OjExOjA2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VmZjQyZjA3LTllMjAtNGFmNy1hOTE5LTM3YzQzYTNkNTA1ZSIsIlRleHQiOiJGcnVtbWV0IGV0IGFsLiIsIldBSVZlcnNpb24iOiI2LjUuMC4wIn0=}</w:instrText>
          </w:r>
          <w:r w:rsidR="001F678E">
            <w:rPr>
              <w:noProof/>
            </w:rPr>
            <w:fldChar w:fldCharType="separate"/>
          </w:r>
          <w:r w:rsidR="00302D98">
            <w:rPr>
              <w:noProof/>
            </w:rPr>
            <w:t>Frummet et al.</w:t>
          </w:r>
          <w:r w:rsidR="001F678E">
            <w:rPr>
              <w:noProof/>
            </w:rPr>
            <w:fldChar w:fldCharType="end"/>
          </w:r>
        </w:sdtContent>
      </w:sdt>
      <w:r w:rsidR="001F678E">
        <w:t xml:space="preserve"> </w:t>
      </w:r>
      <w:sdt>
        <w:sdtPr>
          <w:alias w:val="To edit, see citavi.com/edit"/>
          <w:tag w:val="CitaviPlaceholder#33d03308-0e4d-48c9-9c40-bec672d97711"/>
          <w:id w:val="-745331204"/>
          <w:placeholder>
            <w:docPart w:val="DefaultPlaceholder_-1854013440"/>
          </w:placeholder>
        </w:sdtPr>
        <w:sdtEndPr/>
        <w:sdtContent>
          <w:r w:rsidR="001F678E">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2VmZjQyZjA3LTllMjAtNGFmNy1hOTE5LTM3YzQzYTNkNTA1ZSIsIkVudHJpZXMiOlt7IiRpZCI6IjIiLCIkdHlwZSI6IlN3aXNzQWNhZGVtaWMuQ2l0YXZpLkNpdGF0aW9ucy5Xb3JkUGxhY2Vob2xkZXJFbnRyeSwgU3dpc3NBY2FkZW1pYy5DaXRhdmkiLCJJZCI6IjZkZjMxODkzLWNlNjQtNDE0Mi1hNWIwLTZjNzQ2MzcyMzBiN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MVQxNToxMTow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MzZDAzMzA4LTBlNGQtNDhjOS05YzQwLWJlYzY3MmQ5NzcxMSIsIlRleHQiOiIoMjAyMSkiLCJXQUlWZXJzaW9uIjoiNi41LjAuMCJ9}</w:instrText>
          </w:r>
          <w:r w:rsidR="001F678E">
            <w:rPr>
              <w:noProof/>
            </w:rPr>
            <w:fldChar w:fldCharType="separate"/>
          </w:r>
          <w:r w:rsidR="00302D98">
            <w:rPr>
              <w:noProof/>
            </w:rPr>
            <w:t>(2021)</w:t>
          </w:r>
          <w:r w:rsidR="001F678E">
            <w:rPr>
              <w:noProof/>
            </w:rPr>
            <w:fldChar w:fldCharType="end"/>
          </w:r>
        </w:sdtContent>
      </w:sdt>
      <w:r w:rsidR="001F678E">
        <w:t xml:space="preserve">. In case of the </w:t>
      </w:r>
      <w:r w:rsidR="001F678E" w:rsidRPr="001F678E">
        <w:rPr>
          <w:i/>
          <w:iCs/>
        </w:rPr>
        <w:t>no context</w:t>
      </w:r>
      <w:r w:rsidR="001F678E">
        <w:t xml:space="preserve"> condition, the underlying information need has to be identified based on a single user utterance, without additional contextual information in the form of previous utterances. </w:t>
      </w:r>
      <w:r w:rsidR="00B776CF">
        <w:t xml:space="preserve">With the </w:t>
      </w:r>
      <w:r w:rsidR="00B776CF" w:rsidRPr="008C4B61">
        <w:rPr>
          <w:i/>
          <w:iCs/>
        </w:rPr>
        <w:t>one previous utterance</w:t>
      </w:r>
      <w:r w:rsidR="00B776CF">
        <w:t xml:space="preserve"> condition, on the other hand, the preceding user utterance is prepended to the current utterance as additional context information.  </w:t>
      </w:r>
    </w:p>
    <w:p w14:paraId="4BE7D147" w14:textId="77777777" w:rsidR="00011DCB" w:rsidRDefault="00011DCB" w:rsidP="00011DCB">
      <w:pPr>
        <w:pStyle w:val="Abbildung"/>
        <w:keepNext/>
      </w:pPr>
      <w:r>
        <w:lastRenderedPageBreak/>
        <w:drawing>
          <wp:inline distT="0" distB="0" distL="0" distR="0" wp14:anchorId="07DBD4BA" wp14:editId="357550EC">
            <wp:extent cx="2899082" cy="256222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07180" cy="2569382"/>
                    </a:xfrm>
                    <a:prstGeom prst="rect">
                      <a:avLst/>
                    </a:prstGeom>
                  </pic:spPr>
                </pic:pic>
              </a:graphicData>
            </a:graphic>
          </wp:inline>
        </w:drawing>
      </w:r>
    </w:p>
    <w:p w14:paraId="578836CC" w14:textId="24023A54" w:rsidR="00011DCB" w:rsidRDefault="00011DCB" w:rsidP="00011DCB">
      <w:pPr>
        <w:pStyle w:val="Beschriftung"/>
      </w:pPr>
      <w:r>
        <w:t xml:space="preserve">Figure </w:t>
      </w:r>
      <w:r>
        <w:fldChar w:fldCharType="begin"/>
      </w:r>
      <w:r>
        <w:instrText xml:space="preserve"> SEQ Figure \* ARABIC </w:instrText>
      </w:r>
      <w:r>
        <w:fldChar w:fldCharType="separate"/>
      </w:r>
      <w:r w:rsidR="00336883">
        <w:rPr>
          <w:noProof/>
        </w:rPr>
        <w:t>18</w:t>
      </w:r>
      <w:r>
        <w:fldChar w:fldCharType="end"/>
      </w:r>
      <w:r>
        <w:t xml:space="preserve">: BERT for </w:t>
      </w:r>
      <w:r w:rsidR="00461395">
        <w:t>text</w:t>
      </w:r>
      <w:r>
        <w:t xml:space="preserve"> classification</w:t>
      </w:r>
      <w:r w:rsidR="00602370">
        <w:t xml:space="preserve">. </w:t>
      </w:r>
      <w:proofErr w:type="spellStart"/>
      <w:r w:rsidR="000E23E4">
        <w:t>E</w:t>
      </w:r>
      <w:r w:rsidR="00461395" w:rsidRPr="00461395">
        <w:rPr>
          <w:vertAlign w:val="subscript"/>
        </w:rPr>
        <w:t>i</w:t>
      </w:r>
      <w:proofErr w:type="spellEnd"/>
      <w:r w:rsidR="000E23E4">
        <w:t xml:space="preserve"> </w:t>
      </w:r>
      <w:r w:rsidR="00461395">
        <w:t xml:space="preserve">denotes the input embedding and </w:t>
      </w:r>
      <w:proofErr w:type="spellStart"/>
      <w:r w:rsidR="00461395">
        <w:t>T</w:t>
      </w:r>
      <w:r w:rsidR="00461395">
        <w:rPr>
          <w:vertAlign w:val="subscript"/>
        </w:rPr>
        <w:t>i</w:t>
      </w:r>
      <w:proofErr w:type="spellEnd"/>
      <w:r w:rsidR="00461395">
        <w:t xml:space="preserve"> the contextual representation of token </w:t>
      </w:r>
      <w:proofErr w:type="spellStart"/>
      <w:r w:rsidR="00461395">
        <w:t>i</w:t>
      </w:r>
      <w:proofErr w:type="spellEnd"/>
      <w:r w:rsidR="00461395">
        <w:t xml:space="preserve">. C denotes the contextual representation of the [CLS] token (Taken from </w:t>
      </w:r>
      <w:sdt>
        <w:sdtPr>
          <w:alias w:val="To edit, see citavi.com/edit"/>
          <w:tag w:val="CitaviPlaceholder#fa71b3bd-d95d-431f-bf2f-a65c96c0c9fd"/>
          <w:id w:val="-1303460044"/>
          <w:placeholder>
            <w:docPart w:val="DefaultPlaceholder_-1854013440"/>
          </w:placeholder>
        </w:sdtPr>
        <w:sdtEnd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mE3MWIzYmQtZDk1ZC00MzFmLWJmMmYtYTY1Yzk2YzBjOWZkIiwiVGV4dCI6IkRldmxpbiBldCBhbC4iLCJXQUlWZXJzaW9uIjoiNi41LjAuMCJ9}</w:instrText>
          </w:r>
          <w:r w:rsidR="00461395">
            <w:rPr>
              <w:noProof/>
            </w:rPr>
            <w:fldChar w:fldCharType="separate"/>
          </w:r>
          <w:r w:rsidR="00302D98">
            <w:rPr>
              <w:noProof/>
            </w:rPr>
            <w:t>Devlin et al.</w:t>
          </w:r>
          <w:r w:rsidR="00461395">
            <w:rPr>
              <w:noProof/>
            </w:rPr>
            <w:fldChar w:fldCharType="end"/>
          </w:r>
        </w:sdtContent>
      </w:sdt>
      <w:r w:rsidR="00461395">
        <w:t xml:space="preserve"> </w:t>
      </w:r>
      <w:sdt>
        <w:sdtPr>
          <w:alias w:val="To edit, see citavi.com/edit"/>
          <w:tag w:val="CitaviPlaceholder#a11f226b-3a82-4326-b337-3ffb7bcf83c7"/>
          <w:id w:val="818146726"/>
          <w:placeholder>
            <w:docPart w:val="DefaultPlaceholder_-1854013440"/>
          </w:placeholder>
        </w:sdtPr>
        <w:sdtEnd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TExZjIyNmItM2E4Mi00MzI2LWIzMzctM2ZmYjdiY2Y4M2M3IiwiVGV4dCI6IigyMDE4LCBBcHBlbmRpeCBCKSIsIldBSVZlcnNpb24iOiI2LjUuMC4wIn0=}</w:instrText>
          </w:r>
          <w:r w:rsidR="00461395">
            <w:rPr>
              <w:noProof/>
            </w:rPr>
            <w:fldChar w:fldCharType="separate"/>
          </w:r>
          <w:r w:rsidR="00302D98">
            <w:rPr>
              <w:noProof/>
            </w:rPr>
            <w:t>(2018, Appendix B)</w:t>
          </w:r>
          <w:r w:rsidR="00461395">
            <w:rPr>
              <w:noProof/>
            </w:rPr>
            <w:fldChar w:fldCharType="end"/>
          </w:r>
        </w:sdtContent>
      </w:sdt>
      <w:r w:rsidR="00461395">
        <w:t>)</w:t>
      </w:r>
    </w:p>
    <w:p w14:paraId="716A2BA8" w14:textId="135CFEEB" w:rsidR="00722913" w:rsidRDefault="00722913" w:rsidP="00AE11F1">
      <w:r>
        <w:t xml:space="preserve">In order to apply BERT for multi-class classification, a </w:t>
      </w:r>
      <w:proofErr w:type="spellStart"/>
      <w:r>
        <w:t>softmax</w:t>
      </w:r>
      <w:proofErr w:type="spellEnd"/>
      <w:r>
        <w:t xml:space="preserve"> classifier is added on top of the BERT model, which takes the final hidden state of the </w:t>
      </w:r>
      <w:r w:rsidRPr="00722913">
        <w:rPr>
          <w:i/>
          <w:iCs/>
        </w:rPr>
        <w:t>[CLS]</w:t>
      </w:r>
      <w:r>
        <w:t xml:space="preserve"> token and predicts a probability for each possible label (</w:t>
      </w:r>
      <w:r w:rsidRPr="00722913">
        <w:rPr>
          <w:highlight w:val="yellow"/>
        </w:rPr>
        <w:t>see figure 18</w:t>
      </w:r>
      <w:r>
        <w:t xml:space="preserve">; </w:t>
      </w:r>
      <w:sdt>
        <w:sdtPr>
          <w:alias w:val="To edit, see citavi.com/edit"/>
          <w:tag w:val="CitaviPlaceholder#9c9cd3ef-7b5d-441a-9ba8-a687173ab928"/>
          <w:id w:val="-174702833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dlNzgwLTRlODEtNGUyNC1hZmVlLTkwYzk2NDE5NzJkMiIsIlJhbmdlTGVuZ3RoIjoxNiwiUmVmZXJlbmNlSWQiOiIxMjQ0Y2VkMy0xNmEyLTRhMmEtOGU5ZC03OGNhN2RjNGFiYzYiLCJOb1Bhci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wgMjAxOSJ9XX0sIlRhZyI6IkNpdGF2aVBsYWNlaG9sZGVyIzljOWNkM2VmLTdiNWQtNDQxYS05YmE4LWE2ODcxNzNhYjkyOCIsIlRleHQiOiJTdW4gZXQgYWwuLCAyMDE5IiwiV0FJVmVyc2lvbiI6IjYuNS4wLjAifQ==}</w:instrText>
          </w:r>
          <w:r>
            <w:rPr>
              <w:noProof/>
            </w:rPr>
            <w:fldChar w:fldCharType="separate"/>
          </w:r>
          <w:r w:rsidR="00302D98">
            <w:rPr>
              <w:noProof/>
            </w:rPr>
            <w:t>Sun et al., 2019</w:t>
          </w:r>
          <w:r>
            <w:rPr>
              <w:noProof/>
            </w:rPr>
            <w:fldChar w:fldCharType="end"/>
          </w:r>
        </w:sdtContent>
      </w:sdt>
      <w:r>
        <w:t xml:space="preserve">). The label with the highest probability is the one that is assigned to the input sequence. To adjust the three models that are to be evaluated accordingly, the finetuning script for sequence classification by </w:t>
      </w:r>
      <w:r w:rsidR="002B0F35">
        <w:t xml:space="preserve">the </w:t>
      </w:r>
      <w:proofErr w:type="spellStart"/>
      <w:r>
        <w:t>Huggingface</w:t>
      </w:r>
      <w:proofErr w:type="spellEnd"/>
      <w:r>
        <w:t xml:space="preserve"> Library was used.</w:t>
      </w:r>
    </w:p>
    <w:p w14:paraId="3C478DFC" w14:textId="6F0BFA3E" w:rsidR="005C10D5" w:rsidRDefault="007A5A7E" w:rsidP="008F0081">
      <w:pPr>
        <w:pStyle w:val="Folgeabsatz"/>
      </w:pPr>
      <w:r>
        <w:t xml:space="preserve">For all three models, a </w:t>
      </w:r>
      <w:r w:rsidR="00E55EAD">
        <w:t xml:space="preserve">10-fold cross validation was performed for both conditions, with identical folds for each model within a condition. As classes are highly imbalanced, stratified sampling was applied and the class weights were adjusted </w:t>
      </w:r>
      <w:r w:rsidR="009B5AA8">
        <w:t>to ensure</w:t>
      </w:r>
      <w:r w:rsidR="00E55EAD">
        <w:t xml:space="preserve"> that rare classes are weighted more heavily. </w:t>
      </w:r>
      <w:r w:rsidR="00F81400">
        <w:t>A</w:t>
      </w:r>
      <w:r w:rsidR="00D15D10">
        <w:t xml:space="preserve">ll models </w:t>
      </w:r>
      <w:r w:rsidR="00E55EAD">
        <w:t>of both conditions</w:t>
      </w:r>
      <w:r w:rsidR="00D15D10">
        <w:t xml:space="preserve"> were trained for 4 epochs with a lower learning rate of 2e-5, which was suggested by </w:t>
      </w:r>
      <w:sdt>
        <w:sdtPr>
          <w:alias w:val="To edit, see citavi.com/edit"/>
          <w:tag w:val="CitaviPlaceholder#f3ed1825-25d3-42fd-8633-ba26ffc89c70"/>
          <w:id w:val="-1720124030"/>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zQ2ZWE2ZTQ1LTJkYTgtNDQ3NC1iOGE1LWMzMTRiMDFhMDYzOCIsIkVudHJpZXMiOlt7IiRpZCI6IjIiLCIkdHlwZSI6IlN3aXNzQWNhZGVtaWMuQ2l0YXZpLkNpdGF0aW9ucy5Xb3JkUGxhY2Vob2xkZXJFbnRyeSwgU3dpc3NBY2FkZW1pYy5DaXRhdmkiLCJJZCI6ImJlYTNkMmY1LWMxYTctNDI3MC05MTExLTgyMzVlMmI4MzYwMCIsIlJhbmdlTGVuZ3RoIjoxMCwiUmVmZXJlbmNlSWQiOiIxMjQ0Y2VkMy0xNmEyLTRhMmEtOGU5ZC03OGNhN2RjNGFiYzYiLCJOb1BhciI6dHJ1ZSwiUGVyc29uT25seS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J9XX0sIlRhZyI6IkNpdGF2aVBsYWNlaG9sZGVyI2YzZWQxODI1LTI1ZDMtNDJmZC04NjMzLWJhMjZmZmM4OWM3MCIsIlRleHQiOiJTdW4gZXQgYWwuIiwiV0FJVmVyc2lvbiI6IjYuNS4wLjAifQ==}</w:instrText>
          </w:r>
          <w:r w:rsidR="00D15D10">
            <w:rPr>
              <w:noProof/>
            </w:rPr>
            <w:fldChar w:fldCharType="separate"/>
          </w:r>
          <w:r w:rsidR="00302D98">
            <w:rPr>
              <w:noProof/>
            </w:rPr>
            <w:t>Sun et al.</w:t>
          </w:r>
          <w:r w:rsidR="00D15D10">
            <w:rPr>
              <w:noProof/>
            </w:rPr>
            <w:fldChar w:fldCharType="end"/>
          </w:r>
        </w:sdtContent>
      </w:sdt>
      <w:r w:rsidR="00D15D10">
        <w:t xml:space="preserve"> </w:t>
      </w:r>
      <w:sdt>
        <w:sdtPr>
          <w:alias w:val="To edit, see citavi.com/edit"/>
          <w:tag w:val="CitaviPlaceholder#46ea6e45-2da8-4474-b8a5-c314b01a0638"/>
          <w:id w:val="-1601258035"/>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xOSkifV19LCJUYWciOiJDaXRhdmlQbGFjZWhvbGRlciM0NmVhNmU0NS0yZGE4LTQ0NzQtYjhhNS1jMzE0YjAxYTA2MzgiLCJUZXh0IjoiKDIwMTkpIiwiV0FJVmVyc2lvbiI6IjYuNS4wLjAifQ==}</w:instrText>
          </w:r>
          <w:r w:rsidR="00D15D10">
            <w:rPr>
              <w:noProof/>
            </w:rPr>
            <w:fldChar w:fldCharType="separate"/>
          </w:r>
          <w:r w:rsidR="00302D98">
            <w:rPr>
              <w:noProof/>
            </w:rPr>
            <w:t>(2019)</w:t>
          </w:r>
          <w:r w:rsidR="00D15D10">
            <w:rPr>
              <w:noProof/>
            </w:rPr>
            <w:fldChar w:fldCharType="end"/>
          </w:r>
        </w:sdtContent>
      </w:sdt>
      <w:r w:rsidR="00D15D10">
        <w:t xml:space="preserve"> in order to avoid catastrophic forgetting</w:t>
      </w:r>
      <w:r w:rsidR="00DE6CED">
        <w:t xml:space="preserve">, and a batch size of 16 with </w:t>
      </w:r>
      <w:r w:rsidR="00E55EAD">
        <w:t>two</w:t>
      </w:r>
      <w:r w:rsidR="00DE6CED">
        <w:t xml:space="preserve"> gradient accumulation steps</w:t>
      </w:r>
      <w:r w:rsidR="00D15D10">
        <w:t>.</w:t>
      </w:r>
      <w:r w:rsidR="008F0081">
        <w:t xml:space="preserve"> </w:t>
      </w:r>
      <w:r w:rsidR="005C10D5">
        <w:t>For the task of intent classification, the following hypotheses are made:</w:t>
      </w:r>
    </w:p>
    <w:p w14:paraId="26AFF5B5" w14:textId="575BC90F" w:rsidR="005C10D5" w:rsidRDefault="005C10D5" w:rsidP="005C10D5">
      <w:pPr>
        <w:pStyle w:val="Blockzitat"/>
        <w:spacing w:line="360" w:lineRule="auto"/>
      </w:pPr>
      <w:r w:rsidRPr="005C10D5">
        <w:rPr>
          <w:b/>
          <w:bCs/>
        </w:rPr>
        <w:t>H1.1</w:t>
      </w:r>
      <w:r>
        <w:t xml:space="preserve">: </w:t>
      </w:r>
      <w:proofErr w:type="spellStart"/>
      <w:r>
        <w:t>CookBERT’s</w:t>
      </w:r>
      <w:proofErr w:type="spellEnd"/>
      <w:r>
        <w:t xml:space="preserve"> general performance on the classification of cooking information needs from the </w:t>
      </w:r>
      <w:proofErr w:type="spellStart"/>
      <w:r>
        <w:t>Cookversational</w:t>
      </w:r>
      <w:proofErr w:type="spellEnd"/>
      <w:r>
        <w:t xml:space="preserve"> Search dataset is significantly higher than for BERT</w:t>
      </w:r>
      <w:r w:rsidRPr="009B37A1">
        <w:rPr>
          <w:vertAlign w:val="subscript"/>
        </w:rPr>
        <w:t>BASE_UNCASED</w:t>
      </w:r>
      <w:r>
        <w:t xml:space="preserve">. </w:t>
      </w:r>
    </w:p>
    <w:p w14:paraId="773D3224" w14:textId="381FF473" w:rsidR="005C10D5" w:rsidRDefault="005C10D5" w:rsidP="005C10D5">
      <w:pPr>
        <w:pStyle w:val="Blockzitat"/>
        <w:spacing w:line="360" w:lineRule="auto"/>
      </w:pPr>
      <w:r w:rsidRPr="005C10D5">
        <w:rPr>
          <w:b/>
          <w:bCs/>
        </w:rPr>
        <w:t>H1.2</w:t>
      </w:r>
      <w:r>
        <w:t xml:space="preserve">: </w:t>
      </w:r>
      <w:proofErr w:type="spellStart"/>
      <w:r>
        <w:t>CookBERT’s</w:t>
      </w:r>
      <w:proofErr w:type="spellEnd"/>
      <w:r>
        <w:t xml:space="preserve"> general performance on the classification of cooking information needs from the </w:t>
      </w:r>
      <w:proofErr w:type="spellStart"/>
      <w:r>
        <w:t>Cookversational</w:t>
      </w:r>
      <w:proofErr w:type="spellEnd"/>
      <w:r>
        <w:t xml:space="preserve"> Search dataset is significantly higher than for </w:t>
      </w:r>
      <w:r w:rsidR="00061715">
        <w:t>FoodBERT</w:t>
      </w:r>
      <w:r>
        <w:t>.</w:t>
      </w:r>
    </w:p>
    <w:p w14:paraId="3CF1BC9D" w14:textId="64D55BB2" w:rsidR="00A93EFE" w:rsidRDefault="00A93EFE" w:rsidP="005C10D5">
      <w:pPr>
        <w:pStyle w:val="Blockzitat"/>
        <w:spacing w:line="360" w:lineRule="auto"/>
      </w:pPr>
      <w:r>
        <w:rPr>
          <w:b/>
          <w:bCs/>
        </w:rPr>
        <w:lastRenderedPageBreak/>
        <w:t>H</w:t>
      </w:r>
      <w:r w:rsidRPr="00A93EFE">
        <w:rPr>
          <w:b/>
          <w:bCs/>
        </w:rPr>
        <w:t>1.3</w:t>
      </w:r>
      <w:r>
        <w:t xml:space="preserve">: CookBERT performs significantly better for the </w:t>
      </w:r>
      <w:r w:rsidRPr="00A93EFE">
        <w:rPr>
          <w:i/>
          <w:iCs/>
        </w:rPr>
        <w:t>one previous turn</w:t>
      </w:r>
      <w:r>
        <w:t xml:space="preserve"> condition compared to the </w:t>
      </w:r>
      <w:r w:rsidRPr="00A93EFE">
        <w:rPr>
          <w:i/>
          <w:iCs/>
        </w:rPr>
        <w:t>no context</w:t>
      </w:r>
      <w:r>
        <w:t xml:space="preserve"> one. </w:t>
      </w:r>
    </w:p>
    <w:p w14:paraId="7BF1C294" w14:textId="05758A54" w:rsidR="002B0F35" w:rsidRDefault="005C10D5" w:rsidP="005C10D5">
      <w:pPr>
        <w:pStyle w:val="Folgeabsatz"/>
        <w:ind w:firstLine="0"/>
      </w:pPr>
      <w:r>
        <w:t>Furthermore, f</w:t>
      </w:r>
      <w:r w:rsidR="002B0F35">
        <w:t xml:space="preserve">or each condition </w:t>
      </w:r>
      <m:oMath>
        <m:r>
          <w:rPr>
            <w:rFonts w:ascii="Cambria Math" w:hAnsi="Cambria Math"/>
          </w:rPr>
          <m:t>c</m:t>
        </m:r>
      </m:oMath>
      <w:r w:rsidR="002B0F35">
        <w:t xml:space="preserve">, the following hypotheses are formulated: </w:t>
      </w:r>
    </w:p>
    <w:p w14:paraId="1CCD889D" w14:textId="6C3E3A15" w:rsidR="009B37A1" w:rsidRDefault="00A41276" w:rsidP="009B37A1">
      <w:pPr>
        <w:pStyle w:val="Blockzitat"/>
        <w:spacing w:line="360" w:lineRule="auto"/>
      </w:pPr>
      <w:r w:rsidRPr="002B0F35">
        <w:rPr>
          <w:b/>
          <w:bCs/>
        </w:rPr>
        <w:t>H1.</w:t>
      </w:r>
      <w:r w:rsidR="00A93EFE">
        <w:rPr>
          <w:b/>
          <w:bCs/>
        </w:rPr>
        <w:t>4</w:t>
      </w:r>
      <w:r>
        <w:t xml:space="preserve">: </w:t>
      </w:r>
      <w:r w:rsidR="009B37A1">
        <w:t>CookBERT performs significantly better than BERT</w:t>
      </w:r>
      <w:r w:rsidR="009B37A1" w:rsidRPr="009B37A1">
        <w:rPr>
          <w:vertAlign w:val="subscript"/>
        </w:rPr>
        <w:t>BASE_UNCASED</w:t>
      </w:r>
      <w:r w:rsidR="009B37A1">
        <w:t xml:space="preserve"> </w:t>
      </w:r>
      <w:r w:rsidR="003010B8">
        <w:t>for</w:t>
      </w:r>
      <w:r w:rsidR="009B37A1">
        <w:t xml:space="preserve"> classifying cooking information needs from the </w:t>
      </w:r>
      <w:proofErr w:type="spellStart"/>
      <w:r w:rsidR="009B37A1">
        <w:t>Cookversational</w:t>
      </w:r>
      <w:proofErr w:type="spellEnd"/>
      <w:r w:rsidR="009B37A1">
        <w:t xml:space="preserve"> Search dataset under condition c</w:t>
      </w:r>
      <w:r w:rsidR="009B37A1" w:rsidRPr="009B37A1">
        <w:t>.</w:t>
      </w:r>
      <w:r w:rsidR="009B37A1">
        <w:t xml:space="preserve"> </w:t>
      </w:r>
    </w:p>
    <w:p w14:paraId="67550B31" w14:textId="08278449" w:rsidR="00CC5117" w:rsidRDefault="00A41276" w:rsidP="009B37A1">
      <w:pPr>
        <w:pStyle w:val="Blockzitat"/>
        <w:spacing w:line="360" w:lineRule="auto"/>
      </w:pPr>
      <w:r w:rsidRPr="002B0F35">
        <w:rPr>
          <w:b/>
          <w:bCs/>
        </w:rPr>
        <w:t>H1.</w:t>
      </w:r>
      <w:r w:rsidR="00A93EFE">
        <w:rPr>
          <w:b/>
          <w:bCs/>
        </w:rPr>
        <w:t>5</w:t>
      </w:r>
      <w:r>
        <w:t xml:space="preserve">: </w:t>
      </w:r>
      <w:r w:rsidR="009B37A1">
        <w:t xml:space="preserve">CookBERT performs significantly better than FoodBERT </w:t>
      </w:r>
      <w:r w:rsidR="003010B8">
        <w:t>for</w:t>
      </w:r>
      <w:r w:rsidR="009B37A1">
        <w:t xml:space="preserve"> classifying cooking information needs from the </w:t>
      </w:r>
      <w:proofErr w:type="spellStart"/>
      <w:r w:rsidR="009B37A1">
        <w:t>Cookversational</w:t>
      </w:r>
      <w:proofErr w:type="spellEnd"/>
      <w:r w:rsidR="009B37A1">
        <w:t xml:space="preserve"> Search dataset under condition c</w:t>
      </w:r>
      <w:r w:rsidR="009B37A1" w:rsidRPr="009B37A1">
        <w:t>.</w:t>
      </w:r>
    </w:p>
    <w:p w14:paraId="70F52FCD" w14:textId="61E431E3" w:rsidR="00C33EA3" w:rsidRDefault="00C33EA3" w:rsidP="00C33EA3">
      <w:pPr>
        <w:pStyle w:val="berschrift3"/>
      </w:pPr>
      <w:bookmarkStart w:id="39" w:name="_Toc98674060"/>
      <w:r>
        <w:t>Named</w:t>
      </w:r>
      <w:r w:rsidR="002F6FB0">
        <w:t xml:space="preserve"> E</w:t>
      </w:r>
      <w:r>
        <w:t>ntity recognition</w:t>
      </w:r>
      <w:bookmarkEnd w:id="39"/>
    </w:p>
    <w:p w14:paraId="6DA34C56" w14:textId="3F7A0809" w:rsidR="00BE7960" w:rsidRPr="00BE7960" w:rsidRDefault="001716CF" w:rsidP="00BE7960">
      <w:r>
        <w:t xml:space="preserve">The second evaluation task is named entity recognition and is carried out using the </w:t>
      </w:r>
      <w:r w:rsidR="00AA3F1A">
        <w:t xml:space="preserve">curated version of the </w:t>
      </w:r>
      <w:proofErr w:type="spellStart"/>
      <w:r>
        <w:t>FoodBase</w:t>
      </w:r>
      <w:proofErr w:type="spellEnd"/>
      <w:r>
        <w:t xml:space="preserve"> corpus</w:t>
      </w:r>
      <w:r w:rsidR="00AA3F1A">
        <w:t xml:space="preserve">, as well as </w:t>
      </w:r>
      <w:r>
        <w:t xml:space="preserve">the labels provided by </w:t>
      </w:r>
      <w:sdt>
        <w:sdtPr>
          <w:alias w:val="To edit, see citavi.com/edit"/>
          <w:tag w:val="CitaviPlaceholder#2574117c-2885-4e99-9331-acc8ad324085"/>
          <w:id w:val="-102730602"/>
          <w:placeholder>
            <w:docPart w:val="114D0CA4619E4D7BA9653A299A9631E1"/>
          </w:placeholder>
        </w:sdtPr>
        <w:sdtEndPr/>
        <w:sdtContent>
          <w:r>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FUMTU6MTE6MDY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1NzQxMTdjLTI4ODUtNGU5OS05MzMxLWFjYzhhZDMyNDA4NSIsIlRleHQiOiJTdG9qYW5vdiBldCBhbC4iLCJXQUlWZXJzaW9uIjoiNi41LjAuMCJ9}</w:instrText>
          </w:r>
          <w:r>
            <w:rPr>
              <w:noProof/>
            </w:rPr>
            <w:fldChar w:fldCharType="separate"/>
          </w:r>
          <w:r w:rsidR="00302D98">
            <w:rPr>
              <w:noProof/>
            </w:rPr>
            <w:t>Stojanov et al.</w:t>
          </w:r>
          <w:r>
            <w:rPr>
              <w:noProof/>
            </w:rPr>
            <w:fldChar w:fldCharType="end"/>
          </w:r>
        </w:sdtContent>
      </w:sdt>
      <w:r>
        <w:t xml:space="preserve"> </w:t>
      </w:r>
      <w:sdt>
        <w:sdtPr>
          <w:alias w:val="To edit, see citavi.com/edit"/>
          <w:tag w:val="CitaviPlaceholder#1a918d3f-04dd-49f5-9781-2b01d5828d50"/>
          <w:id w:val="-104355887"/>
          <w:placeholder>
            <w:docPart w:val="114D0CA4619E4D7BA9653A299A9631E1"/>
          </w:placeholder>
        </w:sdtPr>
        <w:sdtEndPr/>
        <w:sdtContent>
          <w:r>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MVQxNToxMTowN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FhOTE4ZDNmLTA0ZGQtNDlmNS05NzgxLTJiMDFkNTgyOGQ1MCIsIlRleHQiOiIoMjAyMSkiLCJXQUlWZXJzaW9uIjoiNi41LjAuMCJ9}</w:instrText>
          </w:r>
          <w:r>
            <w:rPr>
              <w:noProof/>
            </w:rPr>
            <w:fldChar w:fldCharType="separate"/>
          </w:r>
          <w:r w:rsidR="00302D98">
            <w:rPr>
              <w:noProof/>
            </w:rPr>
            <w:t>(2021)</w:t>
          </w:r>
          <w:r>
            <w:rPr>
              <w:noProof/>
            </w:rPr>
            <w:fldChar w:fldCharType="end"/>
          </w:r>
        </w:sdtContent>
      </w:sdt>
      <w:r>
        <w:t xml:space="preserve"> for five different tagging schemes (</w:t>
      </w:r>
      <w:r w:rsidRPr="001716CF">
        <w:rPr>
          <w:highlight w:val="yellow"/>
        </w:rPr>
        <w:t>see section …).</w:t>
      </w:r>
      <w:r>
        <w:t xml:space="preserve"> </w:t>
      </w:r>
    </w:p>
    <w:p w14:paraId="053256CA" w14:textId="77777777" w:rsidR="00BE7960" w:rsidRDefault="00B8475B" w:rsidP="00BE7960">
      <w:pPr>
        <w:pStyle w:val="Abbildung"/>
        <w:keepNext/>
      </w:pPr>
      <w:r>
        <w:drawing>
          <wp:inline distT="0" distB="0" distL="0" distR="0" wp14:anchorId="12D93A1B" wp14:editId="0136F7B7">
            <wp:extent cx="2925998" cy="2590800"/>
            <wp:effectExtent l="0" t="0" r="825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38900" cy="2602224"/>
                    </a:xfrm>
                    <a:prstGeom prst="rect">
                      <a:avLst/>
                    </a:prstGeom>
                  </pic:spPr>
                </pic:pic>
              </a:graphicData>
            </a:graphic>
          </wp:inline>
        </w:drawing>
      </w:r>
    </w:p>
    <w:p w14:paraId="1521DB7C" w14:textId="0403B2AF" w:rsidR="00B8475B" w:rsidRDefault="00BE7960" w:rsidP="00302D98">
      <w:pPr>
        <w:pStyle w:val="Beschriftung"/>
      </w:pPr>
      <w:r>
        <w:t xml:space="preserve">Figure </w:t>
      </w:r>
      <w:r>
        <w:fldChar w:fldCharType="begin"/>
      </w:r>
      <w:r>
        <w:instrText xml:space="preserve"> SEQ Figure \* ARABIC </w:instrText>
      </w:r>
      <w:r>
        <w:fldChar w:fldCharType="separate"/>
      </w:r>
      <w:r w:rsidR="00336883">
        <w:rPr>
          <w:noProof/>
        </w:rPr>
        <w:t>19</w:t>
      </w:r>
      <w:r>
        <w:fldChar w:fldCharType="end"/>
      </w:r>
      <w:r>
        <w:t>: BERT for named entity recognition.</w:t>
      </w:r>
      <w:r w:rsidR="00302D98">
        <w:t xml:space="preserve"> (Taken from </w:t>
      </w:r>
      <w:sdt>
        <w:sdtPr>
          <w:alias w:val="To edit, see citavi.com/edit"/>
          <w:tag w:val="CitaviPlaceholder#6aeb93ad-1935-4517-b705-2eb62f7f34d4"/>
          <w:id w:val="2143384765"/>
          <w:placeholder>
            <w:docPart w:val="5553B6F77F82444CBE32CD86C5C57D1C"/>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FlYjkzYWQtMTkzNS00NTE3LWI3MDUtMmViNjJmN2YzNGQ0IiwiVGV4dCI6IkRldmxpbiBldCBhbC4iLCJXQUlWZXJzaW9uIjoiNi41LjAuMCJ9}</w:instrText>
          </w:r>
          <w:r w:rsidR="00302D98">
            <w:rPr>
              <w:noProof/>
            </w:rPr>
            <w:fldChar w:fldCharType="separate"/>
          </w:r>
          <w:r w:rsidR="00302D98">
            <w:rPr>
              <w:noProof/>
            </w:rPr>
            <w:t>Devlin et al.</w:t>
          </w:r>
          <w:r w:rsidR="00302D98">
            <w:rPr>
              <w:noProof/>
            </w:rPr>
            <w:fldChar w:fldCharType="end"/>
          </w:r>
        </w:sdtContent>
      </w:sdt>
      <w:r w:rsidR="00302D98">
        <w:t xml:space="preserve"> </w:t>
      </w:r>
      <w:sdt>
        <w:sdtPr>
          <w:alias w:val="To edit, see citavi.com/edit"/>
          <w:tag w:val="CitaviPlaceholder#c02e3b3a-fd18-40b4-9ba7-496a47a31edf"/>
          <w:id w:val="-544058640"/>
          <w:placeholder>
            <w:docPart w:val="5553B6F77F82444CBE32CD86C5C57D1C"/>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zAyZTNiM2EtZmQxOC00MGI0LTliYTctNDk2YTQ3YTMxZWRmIiwiVGV4dCI6IigyMDE4LCBBcHBlbmRpeCBCKSIsIldBSVZlcnNpb24iOiI2LjUuMC4wIn0=}</w:instrText>
          </w:r>
          <w:r w:rsidR="00302D98">
            <w:rPr>
              <w:noProof/>
            </w:rPr>
            <w:fldChar w:fldCharType="separate"/>
          </w:r>
          <w:r w:rsidR="00302D98">
            <w:rPr>
              <w:noProof/>
            </w:rPr>
            <w:t>(2018, Appendix B)</w:t>
          </w:r>
          <w:r w:rsidR="00302D98">
            <w:rPr>
              <w:noProof/>
            </w:rPr>
            <w:fldChar w:fldCharType="end"/>
          </w:r>
        </w:sdtContent>
      </w:sdt>
      <w:r w:rsidR="00302D98">
        <w:t>)</w:t>
      </w:r>
    </w:p>
    <w:p w14:paraId="630DBFCB" w14:textId="56796B0A" w:rsidR="00B12E01" w:rsidRDefault="00BD119E" w:rsidP="00B12E01">
      <w:pPr>
        <w:pStyle w:val="Folgeabsatz"/>
        <w:ind w:firstLine="0"/>
      </w:pPr>
      <w:r>
        <w:t xml:space="preserve">The adaptation of BERT for NER is similar as for sequence classification. The difference is that a token-level </w:t>
      </w:r>
      <w:proofErr w:type="spellStart"/>
      <w:r>
        <w:t>softmax</w:t>
      </w:r>
      <w:proofErr w:type="spellEnd"/>
      <w:r>
        <w:t xml:space="preserve"> classifier is added on top of BERT. This takes the last hidden states for each token of the sequence and then predicts the corresponding tag (see figure 19). To adjust the three models that are to be evaluated accordingly, the finetuning script for token classification </w:t>
      </w:r>
      <w:r w:rsidR="002B0F35">
        <w:t xml:space="preserve">by </w:t>
      </w:r>
      <w:proofErr w:type="spellStart"/>
      <w:r w:rsidR="002B0F35">
        <w:t>Huggingface</w:t>
      </w:r>
      <w:proofErr w:type="spellEnd"/>
      <w:r w:rsidR="002B0F35">
        <w:t xml:space="preserve"> Library was used. </w:t>
      </w:r>
    </w:p>
    <w:p w14:paraId="44ABF447" w14:textId="499FF225" w:rsidR="005F2A02" w:rsidRDefault="00B12E01" w:rsidP="008F0081">
      <w:pPr>
        <w:pStyle w:val="Folgeabsatz"/>
      </w:pPr>
      <w:r>
        <w:lastRenderedPageBreak/>
        <w:t>The three models were evaluated with a 10-fold cross validation for each of the five different tagging schemes</w:t>
      </w:r>
      <w:r w:rsidR="00DC3F0F">
        <w:t xml:space="preserve"> (identical folds for each model within a tagging scheme)</w:t>
      </w:r>
      <w:r>
        <w:t xml:space="preserve">, which corresponds to a total number of 150 finetuned models. </w:t>
      </w:r>
      <w:r w:rsidR="004934AB">
        <w:t xml:space="preserve">Since </w:t>
      </w:r>
      <w:sdt>
        <w:sdtPr>
          <w:alias w:val="To edit, see citavi.com/edit"/>
          <w:tag w:val="CitaviPlaceholder#ed3446bc-1e86-4ec0-ba88-767a3751d8e7"/>
          <w:id w:val="1820303435"/>
          <w:placeholder>
            <w:docPart w:val="DefaultPlaceholder_-1854013440"/>
          </w:placeholder>
        </w:sdtPr>
        <w:sdtEndPr/>
        <w:sdtContent>
          <w:r w:rsidR="004934AB">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zNlZGZlOWViLWM5NzctNDkwMy1hNzQxLTgyNjhhMDgzNWFhZCIsIkVudHJpZXMiOlt7IiRpZCI6IjIiLCIkdHlwZSI6IlN3aXNzQWNhZGVtaWMuQ2l0YXZpLkNpdGF0aW9ucy5Xb3JkUGxhY2Vob2xkZXJFbnRyeSwgU3dpc3NBY2FkZW1pYy5DaXRhdmkiLCJJZCI6IjQ2NjAxZmNhLTE5YWEtNGQxOC1iYmFjLTJhMzFiN2QwMGI2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FUMTU6MTE6MDY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2VkMzQ0NmJjLTFlODYtNGVjMC1iYTg4LTc2N2EzNzUxZDhlNyIsIlRleHQiOiJTdG9qYW5vdiBldCBhbC4iLCJXQUlWZXJzaW9uIjoiNi41LjAuMCJ9}</w:instrText>
          </w:r>
          <w:r w:rsidR="004934AB">
            <w:rPr>
              <w:noProof/>
            </w:rPr>
            <w:fldChar w:fldCharType="separate"/>
          </w:r>
          <w:r w:rsidR="00302D98">
            <w:rPr>
              <w:noProof/>
            </w:rPr>
            <w:t>Stojanov et al.</w:t>
          </w:r>
          <w:r w:rsidR="004934AB">
            <w:rPr>
              <w:noProof/>
            </w:rPr>
            <w:fldChar w:fldCharType="end"/>
          </w:r>
        </w:sdtContent>
      </w:sdt>
      <w:r w:rsidR="004934AB">
        <w:t xml:space="preserve"> </w:t>
      </w:r>
      <w:sdt>
        <w:sdtPr>
          <w:alias w:val="To edit, see citavi.com/edit"/>
          <w:tag w:val="CitaviPlaceholder#3edfe9eb-c977-4903-a741-8268a0835aad"/>
          <w:id w:val="-1442607690"/>
          <w:placeholder>
            <w:docPart w:val="DefaultPlaceholder_-1854013440"/>
          </w:placeholder>
        </w:sdtPr>
        <w:sdtEndPr/>
        <w:sdtContent>
          <w:r w:rsidR="004934AB">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2VkMzQ0NmJjLTFlODYtNGVjMC1iYTg4LTc2N2EzNzUxZDhlNyIsIkVudHJpZXMiOlt7IiRpZCI6IjIiLCIkdHlwZSI6IlN3aXNzQWNhZGVtaWMuQ2l0YXZpLkNpdGF0aW9ucy5Xb3JkUGxhY2Vob2xkZXJFbnRyeSwgU3dpc3NBY2FkZW1pYy5DaXRhdmkiLCJJZCI6ImU1MjAzZjU3LTc1MTEtNDgwYi1iMTVlLWMxODY5OGUzZDJlM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MVQxNToxMTowN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NlZGZlOWViLWM5NzctNDkwMy1hNzQxLTgyNjhhMDgzNWFhZCIsIlRleHQiOiIoMjAyMSkiLCJXQUlWZXJzaW9uIjoiNi41LjAuMCJ9}</w:instrText>
          </w:r>
          <w:r w:rsidR="004934AB">
            <w:rPr>
              <w:noProof/>
            </w:rPr>
            <w:fldChar w:fldCharType="separate"/>
          </w:r>
          <w:r w:rsidR="00302D98">
            <w:rPr>
              <w:noProof/>
            </w:rPr>
            <w:t>(2021)</w:t>
          </w:r>
          <w:r w:rsidR="004934AB">
            <w:rPr>
              <w:noProof/>
            </w:rPr>
            <w:fldChar w:fldCharType="end"/>
          </w:r>
        </w:sdtContent>
      </w:sdt>
      <w:r w:rsidR="004934AB">
        <w:t xml:space="preserve"> showed that many epochs (up to 100</w:t>
      </w:r>
      <w:r w:rsidR="00733264">
        <w:t>, but with linear learning rate reduction</w:t>
      </w:r>
      <w:r w:rsidR="004934AB">
        <w:t xml:space="preserve">) are needed to finetune BERT for this task, a higher number of epochs was chosen. However, due to computational and time constraints, the models were only finetuned for 15 epochs, even though additional epochs would probably yield better results. </w:t>
      </w:r>
      <w:r w:rsidR="00733264">
        <w:t>In addition, a learning rate of 2e-5 and a batch size of 16 with two gradient accumulation steps were chosen.</w:t>
      </w:r>
      <w:r w:rsidR="008F0081">
        <w:t xml:space="preserve"> </w:t>
      </w:r>
      <w:r w:rsidR="005A71A1">
        <w:t xml:space="preserve">For each of the five tagging schemes </w:t>
      </w:r>
      <m:oMath>
        <m:r>
          <w:rPr>
            <w:rFonts w:ascii="Cambria Math" w:hAnsi="Cambria Math"/>
          </w:rPr>
          <m:t>s</m:t>
        </m:r>
      </m:oMath>
      <w:r w:rsidR="005A71A1">
        <w:t>, the following hypotheses are formulated:</w:t>
      </w:r>
    </w:p>
    <w:p w14:paraId="072DDF83" w14:textId="4DA9A73F" w:rsidR="00AE1E32" w:rsidRDefault="00A41276" w:rsidP="003143F4">
      <w:pPr>
        <w:pStyle w:val="Blockzitat"/>
        <w:spacing w:line="360" w:lineRule="auto"/>
      </w:pPr>
      <w:r w:rsidRPr="005A71A1">
        <w:rPr>
          <w:b/>
          <w:bCs/>
        </w:rPr>
        <w:t>H</w:t>
      </w:r>
      <w:r w:rsidR="00013288" w:rsidRPr="005A71A1">
        <w:rPr>
          <w:b/>
          <w:bCs/>
        </w:rPr>
        <w:t>2</w:t>
      </w:r>
      <w:r w:rsidRPr="005A71A1">
        <w:rPr>
          <w:b/>
          <w:bCs/>
        </w:rPr>
        <w:t>.1</w:t>
      </w:r>
      <w:r>
        <w:t xml:space="preserve">: </w:t>
      </w:r>
      <w:r w:rsidR="004477F8">
        <w:t>CookBERT performs significantly better than BERT</w:t>
      </w:r>
      <w:r w:rsidR="004477F8" w:rsidRPr="009B37A1">
        <w:rPr>
          <w:vertAlign w:val="subscript"/>
        </w:rPr>
        <w:t>BASE_UNCASED</w:t>
      </w:r>
      <w:r w:rsidR="004477F8">
        <w:t xml:space="preserve"> </w:t>
      </w:r>
      <w:r w:rsidR="003010B8">
        <w:t>for</w:t>
      </w:r>
      <w:r w:rsidR="004477F8">
        <w:t xml:space="preserve"> tagging food entities from the </w:t>
      </w:r>
      <w:proofErr w:type="spellStart"/>
      <w:r w:rsidR="004477F8">
        <w:t>FoodBase</w:t>
      </w:r>
      <w:proofErr w:type="spellEnd"/>
      <w:r w:rsidR="004477F8">
        <w:t xml:space="preserve"> corpus given tagging scheme </w:t>
      </w:r>
      <m:oMath>
        <m:r>
          <w:rPr>
            <w:rFonts w:ascii="Cambria Math" w:hAnsi="Cambria Math"/>
          </w:rPr>
          <m:t>s</m:t>
        </m:r>
      </m:oMath>
      <w:r w:rsidR="004477F8">
        <w:t xml:space="preserve">. </w:t>
      </w:r>
    </w:p>
    <w:p w14:paraId="151CB190" w14:textId="53428759" w:rsidR="00A17924" w:rsidRDefault="00A41276" w:rsidP="003143F4">
      <w:pPr>
        <w:pStyle w:val="Blockzitat"/>
        <w:spacing w:line="360" w:lineRule="auto"/>
      </w:pPr>
      <w:r w:rsidRPr="005A71A1">
        <w:rPr>
          <w:b/>
          <w:bCs/>
        </w:rPr>
        <w:t>H</w:t>
      </w:r>
      <w:r w:rsidR="00AA5D55" w:rsidRPr="005A71A1">
        <w:rPr>
          <w:b/>
          <w:bCs/>
        </w:rPr>
        <w:t>2</w:t>
      </w:r>
      <w:r w:rsidRPr="005A71A1">
        <w:rPr>
          <w:b/>
          <w:bCs/>
        </w:rPr>
        <w:t>.2</w:t>
      </w:r>
      <w:r>
        <w:t>:</w:t>
      </w:r>
      <w:r w:rsidR="00AA5D55">
        <w:t xml:space="preserve"> </w:t>
      </w:r>
      <w:r w:rsidR="003143F4">
        <w:t xml:space="preserve">CookBERT performs significantly better than FoodBERT </w:t>
      </w:r>
      <w:r w:rsidR="003010B8">
        <w:t>for</w:t>
      </w:r>
      <w:r w:rsidR="003143F4">
        <w:t xml:space="preserve"> tagging food entities from the </w:t>
      </w:r>
      <w:proofErr w:type="spellStart"/>
      <w:r w:rsidR="003143F4">
        <w:t>FoodBase</w:t>
      </w:r>
      <w:proofErr w:type="spellEnd"/>
      <w:r w:rsidR="003143F4">
        <w:t xml:space="preserve"> corpus given tagging scheme </w:t>
      </w:r>
      <m:oMath>
        <m:r>
          <w:rPr>
            <w:rFonts w:ascii="Cambria Math" w:hAnsi="Cambria Math"/>
          </w:rPr>
          <m:t>s</m:t>
        </m:r>
      </m:oMath>
      <w:r w:rsidR="003143F4">
        <w:t>.</w:t>
      </w:r>
    </w:p>
    <w:p w14:paraId="28EFA2BE" w14:textId="257B8D4C" w:rsidR="00F57D52" w:rsidRDefault="00C33EA3" w:rsidP="00C33EA3">
      <w:pPr>
        <w:pStyle w:val="berschrift3"/>
      </w:pPr>
      <w:bookmarkStart w:id="40" w:name="_Toc98674061"/>
      <w:r>
        <w:t>Question Answering</w:t>
      </w:r>
      <w:bookmarkEnd w:id="40"/>
    </w:p>
    <w:p w14:paraId="1A2F4E2A" w14:textId="07ED9986" w:rsidR="001C00FD" w:rsidRPr="001C00FD" w:rsidRDefault="0018229A" w:rsidP="001C00FD">
      <w:r>
        <w:t xml:space="preserve">The last evaluation task is question answering in the sense of answer span extraction. For this, the cooking subset of the </w:t>
      </w:r>
      <w:proofErr w:type="spellStart"/>
      <w:r>
        <w:t>DoQA</w:t>
      </w:r>
      <w:proofErr w:type="spellEnd"/>
      <w:r>
        <w:t xml:space="preserve"> dataset is used</w:t>
      </w:r>
      <w:r w:rsidR="00791A0E">
        <w:t xml:space="preserve"> (</w:t>
      </w:r>
      <w:r w:rsidR="00791A0E" w:rsidRPr="00791A0E">
        <w:rPr>
          <w:highlight w:val="yellow"/>
        </w:rPr>
        <w:t>see section …</w:t>
      </w:r>
      <w:r w:rsidR="00791A0E">
        <w:t>)</w:t>
      </w:r>
      <w:r>
        <w:t xml:space="preserve">. Unanswerable </w:t>
      </w:r>
      <w:r w:rsidR="00BD2611">
        <w:t>questions</w:t>
      </w:r>
      <w:r>
        <w:t xml:space="preserve"> were removed, resulting in a total of 5266 samples.</w:t>
      </w:r>
    </w:p>
    <w:p w14:paraId="477C4EAE" w14:textId="77777777" w:rsidR="00336883" w:rsidRDefault="00B8475B" w:rsidP="00336883">
      <w:pPr>
        <w:pStyle w:val="Abbildung"/>
        <w:keepNext/>
      </w:pPr>
      <w:r>
        <w:drawing>
          <wp:inline distT="0" distB="0" distL="0" distR="0" wp14:anchorId="2E1FAA51" wp14:editId="7CCCB6ED">
            <wp:extent cx="2884714" cy="252412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86181" cy="2525409"/>
                    </a:xfrm>
                    <a:prstGeom prst="rect">
                      <a:avLst/>
                    </a:prstGeom>
                  </pic:spPr>
                </pic:pic>
              </a:graphicData>
            </a:graphic>
          </wp:inline>
        </w:drawing>
      </w:r>
    </w:p>
    <w:p w14:paraId="152C5CF4" w14:textId="52C74EAB" w:rsidR="00B8475B" w:rsidRDefault="00336883" w:rsidP="00302D98">
      <w:pPr>
        <w:pStyle w:val="Beschriftung"/>
      </w:pPr>
      <w:r>
        <w:t xml:space="preserve">Figure </w:t>
      </w:r>
      <w:r>
        <w:fldChar w:fldCharType="begin"/>
      </w:r>
      <w:r>
        <w:instrText xml:space="preserve"> SEQ Figure \* ARABIC </w:instrText>
      </w:r>
      <w:r>
        <w:fldChar w:fldCharType="separate"/>
      </w:r>
      <w:r>
        <w:rPr>
          <w:noProof/>
        </w:rPr>
        <w:t>20</w:t>
      </w:r>
      <w:r>
        <w:fldChar w:fldCharType="end"/>
      </w:r>
      <w:r>
        <w:t>: BERT for question answering</w:t>
      </w:r>
      <w:r w:rsidR="00302D98">
        <w:t xml:space="preserve">. (Taken from </w:t>
      </w:r>
      <w:sdt>
        <w:sdtPr>
          <w:alias w:val="To edit, see citavi.com/edit"/>
          <w:tag w:val="CitaviPlaceholder#4e4cdb02-e24b-47cd-9c04-47cd8f714d30"/>
          <w:id w:val="1714311923"/>
          <w:placeholder>
            <w:docPart w:val="06D99E5BE8264C8E8D3FB900A10123FB"/>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GU0Y2RiMDItZTI0Yi00N2NkLTljMDQtNDdjZDhmNzE0ZDMwIiwiVGV4dCI6IkRldmxpbiBldCBhbC4iLCJXQUlWZXJzaW9uIjoiNi41LjAuMCJ9}</w:instrText>
          </w:r>
          <w:r w:rsidR="00302D98">
            <w:rPr>
              <w:noProof/>
            </w:rPr>
            <w:fldChar w:fldCharType="separate"/>
          </w:r>
          <w:r w:rsidR="00302D98">
            <w:rPr>
              <w:noProof/>
            </w:rPr>
            <w:t>Devlin et al.</w:t>
          </w:r>
          <w:r w:rsidR="00302D98">
            <w:rPr>
              <w:noProof/>
            </w:rPr>
            <w:fldChar w:fldCharType="end"/>
          </w:r>
        </w:sdtContent>
      </w:sdt>
      <w:r w:rsidR="00302D98">
        <w:t xml:space="preserve"> </w:t>
      </w:r>
      <w:sdt>
        <w:sdtPr>
          <w:alias w:val="To edit, see citavi.com/edit"/>
          <w:tag w:val="CitaviPlaceholder#f35a9d55-e801-4085-bc5c-2e85af2f3bb2"/>
          <w:id w:val="-1944903517"/>
          <w:placeholder>
            <w:docPart w:val="06D99E5BE8264C8E8D3FB900A10123FB"/>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ZjM1YTlkNTUtZTgwMS00MDg1LWJjNWMtMmU4NWFmMmYzYmIyIiwiVGV4dCI6IigyMDE4LCBBcHBlbmRpeCBCKSIsIldBSVZlcnNpb24iOiI2LjUuMC4wIn0=}</w:instrText>
          </w:r>
          <w:r w:rsidR="00302D98">
            <w:rPr>
              <w:noProof/>
            </w:rPr>
            <w:fldChar w:fldCharType="separate"/>
          </w:r>
          <w:r w:rsidR="00302D98">
            <w:rPr>
              <w:noProof/>
            </w:rPr>
            <w:t>(2018, Appendix B)</w:t>
          </w:r>
          <w:r w:rsidR="00302D98">
            <w:rPr>
              <w:noProof/>
            </w:rPr>
            <w:fldChar w:fldCharType="end"/>
          </w:r>
        </w:sdtContent>
      </w:sdt>
      <w:r w:rsidR="00302D98">
        <w:t>)</w:t>
      </w:r>
    </w:p>
    <w:p w14:paraId="4356A13B" w14:textId="2734A92A" w:rsidR="00737D1C" w:rsidRDefault="00737D1C" w:rsidP="003A2330">
      <w:r>
        <w:t>To</w:t>
      </w:r>
      <w:r w:rsidR="00807241">
        <w:t xml:space="preserve"> apply BERT for question answering, </w:t>
      </w:r>
      <w:r>
        <w:t>a</w:t>
      </w:r>
      <w:r w:rsidR="00336883">
        <w:t xml:space="preserve"> token-level </w:t>
      </w:r>
      <w:proofErr w:type="spellStart"/>
      <w:r w:rsidR="00336883">
        <w:t>softmax</w:t>
      </w:r>
      <w:proofErr w:type="spellEnd"/>
      <w:r w:rsidR="00336883">
        <w:t xml:space="preserve"> classifier </w:t>
      </w:r>
      <w:r>
        <w:t xml:space="preserve">is added </w:t>
      </w:r>
      <w:r w:rsidR="00336883">
        <w:t xml:space="preserve">on top of </w:t>
      </w:r>
      <w:r w:rsidR="00756BE8">
        <w:t>it</w:t>
      </w:r>
      <w:r>
        <w:t xml:space="preserve">. The classifier has two different weight vectors, so that the start and the end of the </w:t>
      </w:r>
      <w:r>
        <w:lastRenderedPageBreak/>
        <w:t xml:space="preserve">answer span can be predicted. The </w:t>
      </w:r>
      <w:proofErr w:type="spellStart"/>
      <w:r>
        <w:t>softmax</w:t>
      </w:r>
      <w:proofErr w:type="spellEnd"/>
      <w:r>
        <w:t xml:space="preserve"> classifier takes the final hidden state of each token from the paragraph and creates a probability distribution over all words. The word with the highest probability then corresponds to the start or end of the answer span, respectively.</w:t>
      </w:r>
      <w:r w:rsidR="001F77CF">
        <w:t xml:space="preserve"> </w:t>
      </w:r>
      <w:sdt>
        <w:sdtPr>
          <w:alias w:val="To edit, see citavi.com/edit"/>
          <w:tag w:val="CitaviPlaceholder#8ee1d929-0a1a-42a8-8aae-4e090e11e300"/>
          <w:id w:val="1770043022"/>
          <w:placeholder>
            <w:docPart w:val="DefaultPlaceholder_-1854013440"/>
          </w:placeholder>
        </w:sdtPr>
        <w:sdtEndPr/>
        <w:sdtContent>
          <w:r w:rsidR="001F77CF">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bWNjb3JtaWNrbWwuY29tLzIwMjAvMDMvMTAvcXVlc3Rpb24tYW5zd2VyaW5nLXdpdGgtYS1maW5lLXR1bmVkLUJFUlQvIiwiVXJpU3RyaW5nIjoiaHR0cHM6Ly9tY2Nvcm1pY2ttbC5jb20vMjAyMC8wMy8xMC9xdWVzdGlvbi1hbnN3ZXJpbmctd2l0aC1hLWZpbmUtdHVuZWQtQkVSV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}</w:instrText>
          </w:r>
          <w:r w:rsidR="001F77CF">
            <w:rPr>
              <w:noProof/>
            </w:rPr>
            <w:fldChar w:fldCharType="separate"/>
          </w:r>
          <w:r w:rsidR="001F77CF">
            <w:rPr>
              <w:noProof/>
            </w:rPr>
            <w:t>(McCormick, 2020)</w:t>
          </w:r>
          <w:r w:rsidR="001F77CF">
            <w:rPr>
              <w:noProof/>
            </w:rPr>
            <w:fldChar w:fldCharType="end"/>
          </w:r>
        </w:sdtContent>
      </w:sdt>
    </w:p>
    <w:p w14:paraId="33DD90BA" w14:textId="645A60B0" w:rsidR="003A2330" w:rsidRPr="003A2330" w:rsidRDefault="00737D1C" w:rsidP="007E5131">
      <w:pPr>
        <w:pStyle w:val="Folgeabsatz"/>
      </w:pPr>
      <w:r>
        <w:t xml:space="preserve">Again, the appropriate script from </w:t>
      </w:r>
      <w:proofErr w:type="spellStart"/>
      <w:r>
        <w:t>Huggingface</w:t>
      </w:r>
      <w:proofErr w:type="spellEnd"/>
      <w:r>
        <w:t xml:space="preserve"> Library was used for adapting and finetuning the three BERT models</w:t>
      </w:r>
      <w:r w:rsidR="00E8284E">
        <w:t>,</w:t>
      </w:r>
      <w:r w:rsidR="001F77CF">
        <w:t xml:space="preserve"> and the performance of them was evaluated via 10-fold cross validation</w:t>
      </w:r>
      <w:r>
        <w:t xml:space="preserve">. </w:t>
      </w:r>
      <w:r w:rsidR="00FF4E63">
        <w:t xml:space="preserve">The parameters chosen for finetuning are the ones proposed in the original BERT paper </w:t>
      </w:r>
      <w:sdt>
        <w:sdtPr>
          <w:alias w:val="To edit, see citavi.com/edit"/>
          <w:tag w:val="CitaviPlaceholder#fd5b11be-794c-45fa-99df-24883021c4cc"/>
          <w:id w:val="-1035725323"/>
          <w:placeholder>
            <w:docPart w:val="DefaultPlaceholder_-1854013440"/>
          </w:placeholder>
        </w:sdtPr>
        <w:sdtEndPr/>
        <w:sdtContent>
          <w:r w:rsidR="007C0DDB">
            <w:rPr>
              <w:noProof/>
            </w:rPr>
            <w:fldChar w:fldCharType="begin"/>
          </w:r>
          <w:r w:rsidR="007C0DD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DI1ZWZjLWMxZTItNDNkYy05YjQzLTkzYWRmNTRlNTJlZi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ZkNWIxMWJlLTc5NGMtNDVmYS05OWRmLTI0ODgzMDIxYzRjYyIsIlRleHQiOiIoRGV2bGluIGV0IGFsLiwgMjAxOCkiLCJXQUlWZXJzaW9uIjoiNi41LjAuMCJ9}</w:instrText>
          </w:r>
          <w:r w:rsidR="007C0DDB">
            <w:rPr>
              <w:noProof/>
            </w:rPr>
            <w:fldChar w:fldCharType="separate"/>
          </w:r>
          <w:r w:rsidR="007C0DDB">
            <w:rPr>
              <w:noProof/>
            </w:rPr>
            <w:t>(Devlin et al., 2018)</w:t>
          </w:r>
          <w:r w:rsidR="007C0DDB">
            <w:rPr>
              <w:noProof/>
            </w:rPr>
            <w:fldChar w:fldCharType="end"/>
          </w:r>
        </w:sdtContent>
      </w:sdt>
      <w:r w:rsidR="00FF4E63">
        <w:t xml:space="preserve">. This means the models are finetuned for three epochs with a learning rate of 5e-5 and a batch size of </w:t>
      </w:r>
      <w:r w:rsidR="007E5131">
        <w:t>32.</w:t>
      </w:r>
      <w:r w:rsidR="007C0DDB">
        <w:t xml:space="preserve"> The hypothesis regarding this task are as follows: </w:t>
      </w:r>
    </w:p>
    <w:p w14:paraId="611F4E11" w14:textId="38CA45E9" w:rsidR="008F0081" w:rsidRDefault="008F0081" w:rsidP="008F0081">
      <w:pPr>
        <w:pStyle w:val="Blockzitat"/>
        <w:spacing w:line="360" w:lineRule="auto"/>
      </w:pPr>
      <w:r w:rsidRPr="005A71A1">
        <w:rPr>
          <w:b/>
          <w:bCs/>
        </w:rPr>
        <w:t>H</w:t>
      </w:r>
      <w:r w:rsidR="00602877">
        <w:rPr>
          <w:b/>
          <w:bCs/>
        </w:rPr>
        <w:t>3</w:t>
      </w:r>
      <w:r w:rsidRPr="005A71A1">
        <w:rPr>
          <w:b/>
          <w:bCs/>
        </w:rPr>
        <w:t>.1</w:t>
      </w:r>
      <w:r>
        <w:t>: CookBERT performs significantly better than BERT</w:t>
      </w:r>
      <w:r w:rsidRPr="009B37A1">
        <w:rPr>
          <w:vertAlign w:val="subscript"/>
        </w:rPr>
        <w:t>BASE_UNCASED</w:t>
      </w:r>
      <w:r>
        <w:t xml:space="preserve"> for question answering on the </w:t>
      </w:r>
      <w:proofErr w:type="spellStart"/>
      <w:r>
        <w:t>DoQA</w:t>
      </w:r>
      <w:proofErr w:type="spellEnd"/>
      <w:r>
        <w:t xml:space="preserve"> cooking dataset. </w:t>
      </w:r>
    </w:p>
    <w:p w14:paraId="640CC574" w14:textId="76F16322" w:rsidR="00AA5D55" w:rsidRPr="00F039FC" w:rsidRDefault="008F0081" w:rsidP="001F77CF">
      <w:pPr>
        <w:pStyle w:val="Blockzitat"/>
        <w:spacing w:line="360" w:lineRule="auto"/>
      </w:pPr>
      <w:r w:rsidRPr="005A71A1">
        <w:rPr>
          <w:b/>
          <w:bCs/>
        </w:rPr>
        <w:t>H</w:t>
      </w:r>
      <w:r w:rsidR="00602877">
        <w:rPr>
          <w:b/>
          <w:bCs/>
        </w:rPr>
        <w:t>3</w:t>
      </w:r>
      <w:r w:rsidRPr="005A71A1">
        <w:rPr>
          <w:b/>
          <w:bCs/>
        </w:rPr>
        <w:t>.2</w:t>
      </w:r>
      <w:r>
        <w:t xml:space="preserve">: CookBERT performs significantly better than FoodBERT for question answering on the </w:t>
      </w:r>
      <w:proofErr w:type="spellStart"/>
      <w:r>
        <w:t>DoQA</w:t>
      </w:r>
      <w:proofErr w:type="spellEnd"/>
      <w:r>
        <w:t xml:space="preserve"> cooking dataset.</w:t>
      </w:r>
    </w:p>
    <w:p w14:paraId="506022FE" w14:textId="79195AC7" w:rsidR="0094192B" w:rsidRDefault="0094192B" w:rsidP="0094192B">
      <w:pPr>
        <w:pStyle w:val="berschrift1"/>
      </w:pPr>
      <w:bookmarkStart w:id="41" w:name="_Toc98674062"/>
      <w:r>
        <w:t>Evaluation</w:t>
      </w:r>
      <w:bookmarkEnd w:id="41"/>
    </w:p>
    <w:p w14:paraId="3BAA9C0D" w14:textId="7A08FA9D" w:rsidR="0094192B" w:rsidRDefault="000931BA" w:rsidP="0094192B">
      <w:pPr>
        <w:pStyle w:val="berschrift2"/>
      </w:pPr>
      <w:bookmarkStart w:id="42" w:name="_Toc98674063"/>
      <w:r>
        <w:t>Information Need</w:t>
      </w:r>
      <w:r w:rsidR="0094192B">
        <w:t xml:space="preserve"> </w:t>
      </w:r>
      <w:r w:rsidR="002F6FB0">
        <w:t>C</w:t>
      </w:r>
      <w:r w:rsidR="0094192B">
        <w:t>lassification</w:t>
      </w:r>
      <w:bookmarkEnd w:id="42"/>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D3F45">
            <w:pPr>
              <w:spacing w:line="240" w:lineRule="auto"/>
              <w:jc w:val="left"/>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D3F45">
            <w:pPr>
              <w:spacing w:line="240" w:lineRule="auto"/>
              <w:jc w:val="left"/>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D3F45">
            <w:pPr>
              <w:spacing w:line="240" w:lineRule="auto"/>
              <w:jc w:val="left"/>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D3F45">
            <w:pPr>
              <w:spacing w:line="240" w:lineRule="auto"/>
              <w:jc w:val="left"/>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D3F45">
            <w:pPr>
              <w:spacing w:line="240" w:lineRule="auto"/>
              <w:jc w:val="left"/>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D3F45">
            <w:pPr>
              <w:spacing w:line="240" w:lineRule="auto"/>
              <w:jc w:val="left"/>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ED82603" w:rsidR="00152AC8" w:rsidRPr="00045E24" w:rsidRDefault="00152AC8" w:rsidP="001D3F45">
            <w:pPr>
              <w:spacing w:line="240" w:lineRule="auto"/>
              <w:jc w:val="left"/>
              <w:rPr>
                <w:sz w:val="18"/>
                <w:szCs w:val="16"/>
              </w:rPr>
            </w:pPr>
            <w:r w:rsidRPr="00045E24">
              <w:rPr>
                <w:sz w:val="18"/>
                <w:szCs w:val="16"/>
              </w:rPr>
              <w:t>BERT base</w:t>
            </w:r>
          </w:p>
        </w:tc>
        <w:tc>
          <w:tcPr>
            <w:tcW w:w="0" w:type="auto"/>
            <w:tcBorders>
              <w:top w:val="single" w:sz="18" w:space="0" w:color="auto"/>
              <w:bottom w:val="nil"/>
            </w:tcBorders>
            <w:vAlign w:val="center"/>
          </w:tcPr>
          <w:p w14:paraId="2F16E0F4" w14:textId="778A3EF1"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D3F45">
            <w:pPr>
              <w:spacing w:line="240" w:lineRule="auto"/>
              <w:jc w:val="left"/>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D3F45">
            <w:pPr>
              <w:spacing w:line="240" w:lineRule="auto"/>
              <w:jc w:val="left"/>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D3F45">
            <w:pPr>
              <w:spacing w:line="240" w:lineRule="auto"/>
              <w:jc w:val="left"/>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D3F45">
            <w:pPr>
              <w:spacing w:line="240" w:lineRule="auto"/>
              <w:jc w:val="left"/>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D3F45">
            <w:pPr>
              <w:spacing w:line="240" w:lineRule="auto"/>
              <w:jc w:val="left"/>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D3F45">
            <w:pPr>
              <w:spacing w:line="240" w:lineRule="auto"/>
              <w:jc w:val="left"/>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D3F45">
            <w:pPr>
              <w:spacing w:line="240" w:lineRule="auto"/>
              <w:jc w:val="left"/>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D3F45">
            <w:pPr>
              <w:spacing w:line="240" w:lineRule="auto"/>
              <w:jc w:val="left"/>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D3F45">
            <w:pPr>
              <w:spacing w:line="240" w:lineRule="auto"/>
              <w:jc w:val="left"/>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D3F45">
            <w:pPr>
              <w:spacing w:line="240" w:lineRule="auto"/>
              <w:jc w:val="left"/>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D3F45">
            <w:pPr>
              <w:spacing w:line="240" w:lineRule="auto"/>
              <w:jc w:val="left"/>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D3F45">
            <w:pPr>
              <w:spacing w:line="240" w:lineRule="auto"/>
              <w:jc w:val="left"/>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D3F45">
            <w:pPr>
              <w:spacing w:line="240" w:lineRule="auto"/>
              <w:jc w:val="left"/>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D3F45">
            <w:pPr>
              <w:spacing w:line="240" w:lineRule="auto"/>
              <w:jc w:val="left"/>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D3F45">
            <w:pPr>
              <w:spacing w:line="240" w:lineRule="auto"/>
              <w:jc w:val="left"/>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D3F45">
            <w:pPr>
              <w:spacing w:line="240" w:lineRule="auto"/>
              <w:jc w:val="left"/>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D3F45">
            <w:pPr>
              <w:spacing w:line="240" w:lineRule="auto"/>
              <w:jc w:val="left"/>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D3F45">
            <w:pPr>
              <w:spacing w:line="240" w:lineRule="auto"/>
              <w:jc w:val="left"/>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D3F45">
            <w:pPr>
              <w:spacing w:line="240" w:lineRule="auto"/>
              <w:jc w:val="left"/>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D3F45">
            <w:pPr>
              <w:spacing w:line="240" w:lineRule="auto"/>
              <w:jc w:val="left"/>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D3F45">
            <w:pPr>
              <w:spacing w:line="240" w:lineRule="auto"/>
              <w:jc w:val="left"/>
              <w:rPr>
                <w:sz w:val="18"/>
                <w:szCs w:val="16"/>
              </w:rPr>
            </w:pPr>
            <w:r w:rsidRPr="00045E24">
              <w:rPr>
                <w:sz w:val="18"/>
                <w:szCs w:val="16"/>
              </w:rPr>
              <w:t>44.32%</w:t>
            </w:r>
          </w:p>
        </w:tc>
        <w:tc>
          <w:tcPr>
            <w:tcW w:w="0" w:type="auto"/>
            <w:tcBorders>
              <w:top w:val="single" w:sz="12" w:space="0" w:color="auto"/>
              <w:bottom w:val="nil"/>
            </w:tcBorders>
            <w:vAlign w:val="center"/>
          </w:tcPr>
          <w:p w14:paraId="6A1DED9E" w14:textId="6837BC7C" w:rsidR="00152AC8" w:rsidRPr="00045E24" w:rsidRDefault="00670575" w:rsidP="001D3F45">
            <w:pPr>
              <w:spacing w:line="240" w:lineRule="auto"/>
              <w:jc w:val="left"/>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D3F45">
            <w:pPr>
              <w:spacing w:line="240" w:lineRule="auto"/>
              <w:jc w:val="left"/>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D3F45">
            <w:pPr>
              <w:spacing w:line="240" w:lineRule="auto"/>
              <w:jc w:val="left"/>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D3F45">
            <w:pPr>
              <w:spacing w:line="240" w:lineRule="auto"/>
              <w:jc w:val="left"/>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D3F45">
            <w:pPr>
              <w:keepNext/>
              <w:spacing w:line="240" w:lineRule="auto"/>
              <w:jc w:val="left"/>
              <w:rPr>
                <w:sz w:val="18"/>
                <w:szCs w:val="16"/>
              </w:rPr>
            </w:pPr>
            <w:r w:rsidRPr="00045E24">
              <w:rPr>
                <w:sz w:val="18"/>
                <w:szCs w:val="16"/>
              </w:rPr>
              <w:t>[32.64%;43.55%]</w:t>
            </w:r>
          </w:p>
        </w:tc>
      </w:tr>
    </w:tbl>
    <w:p w14:paraId="17B96B7B" w14:textId="0DCCCDA0" w:rsidR="00EF39A2" w:rsidRDefault="00670575" w:rsidP="00EF39A2">
      <w:pPr>
        <w:pStyle w:val="Beschriftung"/>
      </w:pPr>
      <w:r>
        <w:t xml:space="preserve">Table </w:t>
      </w:r>
      <w:r>
        <w:fldChar w:fldCharType="begin"/>
      </w:r>
      <w:r>
        <w:instrText xml:space="preserve"> SEQ Table \* ARABIC </w:instrText>
      </w:r>
      <w:r>
        <w:fldChar w:fldCharType="separate"/>
      </w:r>
      <w:r w:rsidR="001A6633">
        <w:rPr>
          <w:noProof/>
        </w:rPr>
        <w:t>5</w:t>
      </w:r>
      <w:r>
        <w:fldChar w:fldCharType="end"/>
      </w:r>
      <w:r>
        <w:t xml:space="preserve">: </w:t>
      </w:r>
      <w:r w:rsidR="000931BA">
        <w:t>Information need</w:t>
      </w:r>
      <w:r w:rsidR="00675943">
        <w:t xml:space="preserve"> classification</w:t>
      </w:r>
      <w:r>
        <w:t xml:space="preserve"> </w:t>
      </w:r>
      <w:r w:rsidR="00675943">
        <w:t xml:space="preserve">experiment </w:t>
      </w:r>
      <w:r>
        <w:t>results after 10-fold cross validation grouped by model and condition.</w:t>
      </w:r>
    </w:p>
    <w:p w14:paraId="36A7AFF0" w14:textId="09C6450F" w:rsidR="00D84864" w:rsidRDefault="00B8552A" w:rsidP="00A120C1">
      <w:r>
        <w:t xml:space="preserve">The results </w:t>
      </w:r>
      <w:r w:rsidR="00A515CE">
        <w:t xml:space="preserve">for the precision, recall and F-measure </w:t>
      </w:r>
      <w:r>
        <w:t xml:space="preserve">for the </w:t>
      </w:r>
      <w:r w:rsidR="000931BA">
        <w:t>information need</w:t>
      </w:r>
      <w:r>
        <w:t xml:space="preserve"> classification </w:t>
      </w:r>
      <w:r w:rsidR="008C7506">
        <w:t xml:space="preserve">task </w:t>
      </w:r>
      <w:r>
        <w:t xml:space="preserve">are </w:t>
      </w:r>
      <w:r w:rsidRPr="00B8552A">
        <w:rPr>
          <w:highlight w:val="yellow"/>
        </w:rPr>
        <w:t>listed in table 4.</w:t>
      </w:r>
      <w:r w:rsidR="003375B5">
        <w:t xml:space="preserve"> Accuracy was not considered as it is not a reliable metric in this case due to the high imbalance of the dataset.</w:t>
      </w:r>
      <w:r>
        <w:t xml:space="preserve"> It shows that CookBERT performs best for both conditions, followed by BERT base which outperforms FoodBERT in both conditions. </w:t>
      </w:r>
    </w:p>
    <w:p w14:paraId="133E6BF0" w14:textId="6104AB40" w:rsidR="00A120C1" w:rsidRDefault="00B8552A" w:rsidP="00D84864">
      <w:pPr>
        <w:pStyle w:val="Folgeabsatz"/>
      </w:pPr>
      <w:r>
        <w:t xml:space="preserve">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conditions, a one-way ANOVA, followed by a pairwise post-</w:t>
      </w:r>
      <w:r w:rsidR="006208C7">
        <w:lastRenderedPageBreak/>
        <w:t xml:space="preserve">hoc t-test with Bonferroni-adjusted values was conducted. When comparing the model’s performance for the </w:t>
      </w:r>
      <w:r w:rsidR="006208C7" w:rsidRPr="006208C7">
        <w:rPr>
          <w:i/>
          <w:iCs/>
        </w:rPr>
        <w:t>no context</w:t>
      </w:r>
      <w:r w:rsidR="006208C7">
        <w:t xml:space="preserve"> condition, no significant differences were found (F = 1.5789635379047495, p = 0.2077566090518626). In case of the </w:t>
      </w:r>
      <w:r w:rsidR="000931BA" w:rsidRPr="000931BA">
        <w:rPr>
          <w:i/>
          <w:iCs/>
        </w:rPr>
        <w:t>one</w:t>
      </w:r>
      <w:r w:rsidR="006208C7" w:rsidRPr="006208C7">
        <w:rPr>
          <w:i/>
          <w:iCs/>
        </w:rPr>
        <w:t xml:space="preserve"> prev</w:t>
      </w:r>
      <w:r w:rsidR="000931BA">
        <w:rPr>
          <w:i/>
          <w:iCs/>
        </w:rPr>
        <w:t>ious</w:t>
      </w:r>
      <w:r w:rsidR="006208C7" w:rsidRPr="006208C7">
        <w:rPr>
          <w:i/>
          <w:iCs/>
        </w:rPr>
        <w:t xml:space="preserve">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 = 0.000103)</w:t>
      </w:r>
      <w:r w:rsidR="00A120C1">
        <w:t xml:space="preserve">. The </w:t>
      </w:r>
      <w:r w:rsidR="000776C7">
        <w:t xml:space="preserve">results between CookBERT and </w:t>
      </w:r>
      <w:proofErr w:type="spellStart"/>
      <w:r w:rsidR="000776C7">
        <w:t>BERTbase</w:t>
      </w:r>
      <w:proofErr w:type="spellEnd"/>
      <w:r w:rsidR="000776C7">
        <w:t xml:space="preserve"> (p = 0.062466) and </w:t>
      </w:r>
      <w:proofErr w:type="spellStart"/>
      <w:r w:rsidR="000776C7">
        <w:t>BERTbase</w:t>
      </w:r>
      <w:proofErr w:type="spellEnd"/>
      <w:r w:rsidR="000776C7">
        <w:t xml:space="preserve"> and FoodBERT (p = 0.177768) are not significant. </w:t>
      </w:r>
    </w:p>
    <w:p w14:paraId="48DFA416" w14:textId="77777777"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 xml:space="preserve">performs significantly better than BERT base (p = 0.033649) and FoodBERT (p = 0.000105). No significant difference was found between FoodBERT and </w:t>
      </w:r>
      <w:proofErr w:type="spellStart"/>
      <w:r w:rsidR="009B7FA1">
        <w:t>BERTbase</w:t>
      </w:r>
      <w:proofErr w:type="spellEnd"/>
      <w:r w:rsidR="009B7FA1">
        <w:t xml:space="preserve"> (p = 0.267011).</w:t>
      </w:r>
      <w:r>
        <w:t xml:space="preserve"> The overall performance over both conditions is 52.38% for CookBERT, 45.77% for BERT base and 41.21% for FoodBERT. </w:t>
      </w:r>
    </w:p>
    <w:p w14:paraId="70369AFF" w14:textId="7C760253" w:rsidR="00DB26E4" w:rsidRDefault="00DB26E4" w:rsidP="005D7E65">
      <w:pPr>
        <w:pStyle w:val="Folgeabsatz"/>
      </w:pPr>
      <w:r w:rsidRPr="00FF4805">
        <w:t xml:space="preserve">In addition, </w:t>
      </w:r>
      <w:r w:rsidR="00D11AC1" w:rsidRPr="00FF4805">
        <w:t xml:space="preserve">a one-way ANOVA was conducted to check if </w:t>
      </w:r>
      <w:r w:rsidR="00A515CE">
        <w:t xml:space="preserve">the best model’s performance, namely </w:t>
      </w:r>
      <w:proofErr w:type="spellStart"/>
      <w:r w:rsidRPr="00FF4805">
        <w:t>CookBERT’s</w:t>
      </w:r>
      <w:proofErr w:type="spellEnd"/>
      <w:r w:rsidR="00A515CE">
        <w:t>, i</w:t>
      </w:r>
      <w:r w:rsidR="005D7E65" w:rsidRPr="00FF4805">
        <w:t xml:space="preserve">s significantly different between both conditions. Although </w:t>
      </w:r>
      <w:r w:rsidR="00D11AC1" w:rsidRPr="00FF4805">
        <w:t xml:space="preserve">CookBERT performed better for the </w:t>
      </w:r>
      <w:r w:rsidR="000931BA">
        <w:rPr>
          <w:i/>
          <w:iCs/>
        </w:rPr>
        <w:t>one</w:t>
      </w:r>
      <w:r w:rsidR="00D11AC1" w:rsidRPr="00FF4805">
        <w:rPr>
          <w:i/>
          <w:iCs/>
        </w:rPr>
        <w:t xml:space="preserve"> prev</w:t>
      </w:r>
      <w:r w:rsidR="000931BA">
        <w:rPr>
          <w:i/>
          <w:iCs/>
        </w:rPr>
        <w:t>ious</w:t>
      </w:r>
      <w:r w:rsidR="00D11AC1" w:rsidRPr="00FF4805">
        <w:rPr>
          <w:i/>
          <w:iCs/>
        </w:rPr>
        <w:t xml:space="preserve"> turn</w:t>
      </w:r>
      <w:r w:rsidR="00D11AC1" w:rsidRPr="00FF4805">
        <w:t xml:space="preserve"> </w:t>
      </w:r>
      <w:r w:rsidR="00FF4805" w:rsidRPr="00FF4805">
        <w:t xml:space="preserve">condition </w:t>
      </w:r>
      <w:r w:rsidR="00A52EC0" w:rsidRPr="00FF4805">
        <w:t xml:space="preserve">(M = 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 = 50.72%)</w:t>
      </w:r>
      <w:r w:rsidR="00D11AC1" w:rsidRPr="00FF4805">
        <w:t>,</w:t>
      </w:r>
      <w:r w:rsidR="00ED24A8" w:rsidRPr="00FF4805">
        <w:t xml:space="preserve"> </w:t>
      </w:r>
      <w:r w:rsidR="0018221C" w:rsidRPr="00FF4805">
        <w:t>these findings are not significant (</w:t>
      </w:r>
      <w:r w:rsidR="00D11AC1" w:rsidRPr="00FF4805">
        <w:t>F = 0.8188998154262772, p = 0.3665010230982727</w:t>
      </w:r>
      <w:r w:rsidR="0018221C" w:rsidRPr="00FF4805">
        <w:t>).</w:t>
      </w:r>
    </w:p>
    <w:p w14:paraId="6DF02C79" w14:textId="6D9F31B6" w:rsidR="0094192B" w:rsidRDefault="0094192B" w:rsidP="0094192B">
      <w:pPr>
        <w:pStyle w:val="berschrift2"/>
      </w:pPr>
      <w:bookmarkStart w:id="43" w:name="_Toc98674064"/>
      <w:r>
        <w:t>Named</w:t>
      </w:r>
      <w:r w:rsidR="002F6FB0">
        <w:t xml:space="preserve"> E</w:t>
      </w:r>
      <w:r>
        <w:t xml:space="preserve">ntity </w:t>
      </w:r>
      <w:r w:rsidR="002F6FB0">
        <w:t>R</w:t>
      </w:r>
      <w:r>
        <w:t>ecognition</w:t>
      </w:r>
      <w:bookmarkEnd w:id="43"/>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36FF0E97" w:rsidR="00A31779" w:rsidRPr="00955995" w:rsidRDefault="00A31779" w:rsidP="001C5E9D">
            <w:pPr>
              <w:spacing w:line="240" w:lineRule="auto"/>
              <w:jc w:val="left"/>
              <w:rPr>
                <w:b/>
                <w:bCs/>
                <w:sz w:val="18"/>
                <w:szCs w:val="18"/>
              </w:rPr>
            </w:pPr>
            <w:r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4DC4330D" w:rsidR="00A31779" w:rsidRPr="00955995" w:rsidRDefault="00A31779" w:rsidP="001C5E9D">
            <w:pPr>
              <w:spacing w:line="240" w:lineRule="auto"/>
              <w:jc w:val="left"/>
              <w:rPr>
                <w:sz w:val="18"/>
                <w:szCs w:val="18"/>
              </w:rPr>
            </w:pPr>
            <w:r w:rsidRPr="00955995">
              <w:rPr>
                <w:sz w:val="18"/>
                <w:szCs w:val="18"/>
              </w:rPr>
              <w:t>BERT base</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31AD0B86" w:rsidR="007B1FE9" w:rsidRDefault="008D03D0" w:rsidP="008D03D0">
      <w:pPr>
        <w:pStyle w:val="Beschriftung"/>
      </w:pPr>
      <w:r>
        <w:t xml:space="preserve">Table </w:t>
      </w:r>
      <w:r>
        <w:fldChar w:fldCharType="begin"/>
      </w:r>
      <w:r>
        <w:instrText xml:space="preserve"> SEQ Table \* ARABIC </w:instrText>
      </w:r>
      <w:r>
        <w:fldChar w:fldCharType="separate"/>
      </w:r>
      <w:r w:rsidR="001A6633">
        <w:rPr>
          <w:noProof/>
        </w:rPr>
        <w:t>6</w:t>
      </w:r>
      <w:r>
        <w:fldChar w:fldCharType="end"/>
      </w:r>
      <w:r>
        <w:t>: Named entity recognition experiment results after 10-fold cross validation grouped by model and task.</w:t>
      </w:r>
    </w:p>
    <w:p w14:paraId="6C43FA5D" w14:textId="77777777" w:rsidR="003D64BE" w:rsidRDefault="00DE520F" w:rsidP="003D64BE">
      <w:r>
        <w:t xml:space="preserve">The results </w:t>
      </w:r>
      <w:r w:rsidR="00A515CE">
        <w:t xml:space="preserve">for the precision, recall and F-measure </w:t>
      </w:r>
      <w:r>
        <w:t xml:space="preserve">for the named entity recognition task are listed </w:t>
      </w:r>
      <w:r w:rsidRPr="00DE520F">
        <w:rPr>
          <w:highlight w:val="yellow"/>
        </w:rPr>
        <w:t>in table 5</w:t>
      </w:r>
      <w:r>
        <w:t xml:space="preserve">. </w:t>
      </w:r>
      <w:r w:rsidR="00331A26">
        <w:t xml:space="preserve">Just as with the classification evaluation in the previous section, the </w:t>
      </w:r>
      <w:r w:rsidR="00331A26">
        <w:lastRenderedPageBreak/>
        <w:t xml:space="preserve">accuracy was not </w:t>
      </w:r>
      <w:proofErr w:type="gramStart"/>
      <w:r w:rsidR="00331A26">
        <w:t>taken into account</w:t>
      </w:r>
      <w:proofErr w:type="gramEnd"/>
      <w:r w:rsidR="00331A26">
        <w:t xml:space="preserve"> here either, as it is not a reliable measure, since most of the tags are assigned with the outside tag and the accuracy is therefore very high for all systems and tasks. </w:t>
      </w:r>
      <w:r w:rsidR="00815686">
        <w:t>A</w:t>
      </w:r>
      <w:r w:rsidR="00656A7B">
        <w:t xml:space="preserve">s </w:t>
      </w:r>
      <w:r w:rsidR="00815686">
        <w:t>can be seen in the table</w:t>
      </w:r>
      <w:r w:rsidR="00656A7B">
        <w:t xml:space="preserve">, the order of the best-performing models is the same </w:t>
      </w:r>
      <w:r w:rsidR="00BF30F2">
        <w:t>across</w:t>
      </w:r>
      <w:r w:rsidR="00656A7B">
        <w:t xml:space="preserve"> all tasks: CookBERT achieves the best performance </w:t>
      </w:r>
      <w:r w:rsidR="00325C1C">
        <w:t>on</w:t>
      </w:r>
      <w:r w:rsidR="00656A7B">
        <w:t xml:space="preserve"> all tasks, followed by BERT base, and FoodBERT consistently performs the worst. </w:t>
      </w:r>
    </w:p>
    <w:p w14:paraId="70DCC5B8" w14:textId="5A5E5841" w:rsidR="00325C1C" w:rsidRDefault="009F64D9" w:rsidP="003D64B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p>
    <w:p w14:paraId="56B509D0" w14:textId="6E0AB672" w:rsidR="003D64BE" w:rsidRDefault="003D64BE" w:rsidP="003D64BE">
      <w:pPr>
        <w:pStyle w:val="Folgeabsatz"/>
      </w:pPr>
      <w:r>
        <w:t xml:space="preserve">Comparing CookBERT to FoodBERT, CookBERT performs significantly better on four tasks, including </w:t>
      </w:r>
      <w:r>
        <w:rPr>
          <w:i/>
          <w:iCs/>
        </w:rPr>
        <w:t>F</w:t>
      </w:r>
      <w:r w:rsidRPr="009527D8">
        <w:rPr>
          <w:i/>
          <w:iCs/>
        </w:rPr>
        <w:t>ood-classification</w:t>
      </w:r>
      <w:r>
        <w:rPr>
          <w:i/>
          <w:iCs/>
        </w:rPr>
        <w:t xml:space="preserve"> </w:t>
      </w:r>
      <w:r>
        <w:t xml:space="preserve">(p = 1.372926e-11), </w:t>
      </w:r>
      <w:proofErr w:type="spellStart"/>
      <w:r w:rsidRPr="003D64BE">
        <w:rPr>
          <w:i/>
          <w:iCs/>
        </w:rPr>
        <w:t>FoodOn</w:t>
      </w:r>
      <w:proofErr w:type="spellEnd"/>
      <w:r>
        <w:t xml:space="preserve"> (p = 3.122529e-07), </w:t>
      </w:r>
      <w:r w:rsidRPr="003D64BE">
        <w:rPr>
          <w:i/>
          <w:iCs/>
        </w:rPr>
        <w:t>Hansard-parent</w:t>
      </w:r>
      <w:r>
        <w:t xml:space="preserve"> (p = 1.259690e-09) and </w:t>
      </w:r>
      <w:r w:rsidRPr="003D64BE">
        <w:rPr>
          <w:i/>
          <w:iCs/>
        </w:rPr>
        <w:t>SNOMED CT</w:t>
      </w:r>
      <w:r>
        <w:t xml:space="preserve"> (p = 6.706296e-09). In comparison to BERT base, CookBERT</w:t>
      </w:r>
      <w:r w:rsidR="00EB15D8">
        <w:t xml:space="preserve"> </w:t>
      </w:r>
      <w:r>
        <w:t xml:space="preserve">performs significantly better on the three tasks Food-classification (p = 1.959512e-04), </w:t>
      </w:r>
      <w:proofErr w:type="spellStart"/>
      <w:r>
        <w:t>FoodOn</w:t>
      </w:r>
      <w:proofErr w:type="spellEnd"/>
      <w:r>
        <w:t xml:space="preserve"> (p = 0.001684) und SNOMED CT (p = 0.001708)</w:t>
      </w:r>
      <w:r w:rsidR="003C182A">
        <w:t>, but this is not the case for the Hansard-parent task (p = 6.731523e-02).</w:t>
      </w:r>
      <w:r w:rsidR="000B4D1D">
        <w:t xml:space="preserve"> Similar to CookBERT, BERT base performs significantly better than FoodBERT on the four tasks </w:t>
      </w:r>
      <w:r w:rsidR="000B4D1D">
        <w:rPr>
          <w:i/>
          <w:iCs/>
        </w:rPr>
        <w:t>F</w:t>
      </w:r>
      <w:r w:rsidR="000B4D1D" w:rsidRPr="009527D8">
        <w:rPr>
          <w:i/>
          <w:iCs/>
        </w:rPr>
        <w:t>ood-classification</w:t>
      </w:r>
      <w:r w:rsidR="000B4D1D">
        <w:rPr>
          <w:i/>
          <w:iCs/>
        </w:rPr>
        <w:t xml:space="preserve"> (</w:t>
      </w:r>
      <w:r w:rsidR="000B4D1D">
        <w:t>p = 4.758076e-09)</w:t>
      </w:r>
      <w:r w:rsidR="000B4D1D">
        <w:rPr>
          <w:i/>
          <w:iCs/>
        </w:rPr>
        <w:t xml:space="preserve"> </w:t>
      </w:r>
      <w:proofErr w:type="spellStart"/>
      <w:r w:rsidR="000B4D1D">
        <w:t>FoodOn</w:t>
      </w:r>
      <w:proofErr w:type="spellEnd"/>
      <w:r w:rsidR="000B4D1D">
        <w:t xml:space="preserve"> (p = 0.000113), Hansard-parent (p = 3.269430e-09) und SNOMED CT (p = 1.258617e-06). </w:t>
      </w:r>
      <w:r w:rsidR="000B4D1D" w:rsidRPr="00325C1C">
        <w:rPr>
          <w:i/>
          <w:iCs/>
        </w:rPr>
        <w:t>Hansard-closest</w:t>
      </w:r>
      <w:r w:rsidR="000B4D1D">
        <w:t xml:space="preserve"> is the only task where no significant performance differences between </w:t>
      </w:r>
      <w:r w:rsidR="00EB15D8">
        <w:t xml:space="preserve">any of </w:t>
      </w:r>
      <w:r w:rsidR="000B4D1D">
        <w:t>the three models could be found (F = 1.3139640931845475, p = 0.26668879504706366).</w:t>
      </w:r>
    </w:p>
    <w:p w14:paraId="6BA03A53" w14:textId="4274B1EF" w:rsidR="00D34CF6" w:rsidRPr="00D34CF6" w:rsidRDefault="000E7180" w:rsidP="000B4D1D">
      <w:pPr>
        <w:pStyle w:val="Folgeabsatz"/>
      </w:pPr>
      <w:r>
        <w:t>The</w:t>
      </w:r>
      <w:r w:rsidR="000B4D1D">
        <w:t xml:space="preserve"> overall performance for named entity recognition on the </w:t>
      </w:r>
      <w:proofErr w:type="spellStart"/>
      <w:r w:rsidR="000B4D1D">
        <w:t>FoodBase</w:t>
      </w:r>
      <w:proofErr w:type="spellEnd"/>
      <w:r w:rsidR="000B4D1D">
        <w:t xml:space="preserve"> corpus, given as the macro-averaged F-measure over all tasks, is 80.33%</w:t>
      </w:r>
      <w:r>
        <w:t xml:space="preserve"> for CookBERT, 77.65% for BERT</w:t>
      </w:r>
      <w:r w:rsidR="000A5F46" w:rsidRPr="000A5F46">
        <w:rPr>
          <w:vertAlign w:val="subscript"/>
        </w:rPr>
        <w:t>BASE_UNCASED</w:t>
      </w:r>
      <w:r w:rsidR="00D247FC" w:rsidRPr="00D247FC">
        <w:t>,</w:t>
      </w:r>
      <w:r w:rsidR="000A5F46" w:rsidRPr="00D247FC">
        <w:t xml:space="preserve"> </w:t>
      </w:r>
      <w:r>
        <w:t>and 67.87% for FoodBERT</w:t>
      </w:r>
      <w:r w:rsidR="000B4D1D">
        <w:t xml:space="preserve">. </w:t>
      </w:r>
    </w:p>
    <w:p w14:paraId="154B4229" w14:textId="2A76E708" w:rsidR="0094192B" w:rsidRDefault="0094192B" w:rsidP="0094192B">
      <w:pPr>
        <w:pStyle w:val="berschrift2"/>
      </w:pPr>
      <w:bookmarkStart w:id="44" w:name="_Toc98674065"/>
      <w:r>
        <w:t>Question Answering</w:t>
      </w:r>
      <w:bookmarkEnd w:id="44"/>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1B7E6CE5" w:rsidR="005273E8" w:rsidRPr="005273E8" w:rsidRDefault="005273E8" w:rsidP="005273E8">
            <w:pPr>
              <w:jc w:val="left"/>
              <w:rPr>
                <w:sz w:val="18"/>
                <w:szCs w:val="16"/>
              </w:rPr>
            </w:pPr>
            <w:r w:rsidRPr="005273E8">
              <w:rPr>
                <w:sz w:val="18"/>
                <w:szCs w:val="16"/>
              </w:rPr>
              <w:t>BERT base</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478E14E9" w:rsidR="00086629" w:rsidRDefault="005273E8" w:rsidP="00086629">
      <w:pPr>
        <w:pStyle w:val="Beschriftung"/>
      </w:pPr>
      <w:r>
        <w:t xml:space="preserve">Table </w:t>
      </w:r>
      <w:r>
        <w:fldChar w:fldCharType="begin"/>
      </w:r>
      <w:r>
        <w:instrText xml:space="preserve"> SEQ Table \* ARABIC </w:instrText>
      </w:r>
      <w:r>
        <w:fldChar w:fldCharType="separate"/>
      </w:r>
      <w:r w:rsidR="001A6633">
        <w:rPr>
          <w:noProof/>
        </w:rPr>
        <w:t>7</w:t>
      </w:r>
      <w:r>
        <w:fldChar w:fldCharType="end"/>
      </w:r>
      <w:r>
        <w:t xml:space="preserve">: </w:t>
      </w:r>
      <w:r w:rsidR="00675943">
        <w:t>Question answering e</w:t>
      </w:r>
      <w:r>
        <w:t>xperiment results after 10-fold cross validation.</w:t>
      </w:r>
    </w:p>
    <w:p w14:paraId="59F18EA0" w14:textId="553B9766" w:rsidR="00197618" w:rsidRPr="00197618" w:rsidRDefault="00197618" w:rsidP="00197618">
      <w:r>
        <w:t xml:space="preserve">The results for the exact match and F-measure for the question answering task are listed in </w:t>
      </w:r>
      <w:r w:rsidRPr="00197618">
        <w:rPr>
          <w:highlight w:val="yellow"/>
        </w:rPr>
        <w:t>table 6.</w:t>
      </w:r>
      <w:r w:rsidR="001F134F">
        <w:t xml:space="preserve"> </w:t>
      </w:r>
      <w:r w:rsidR="006A646B">
        <w:t>Between the three models, BERT base achieves the highest and FoodBERT the lowest scores for both metrics</w:t>
      </w:r>
      <w:r w:rsidR="00CF494F">
        <w:t xml:space="preserve">. </w:t>
      </w:r>
      <w:r w:rsidR="00CD5396">
        <w:t>A one-way ANOVA followed by a pairwise post-hoc t-</w:t>
      </w:r>
      <w:r w:rsidR="00CD5396">
        <w:lastRenderedPageBreak/>
        <w:t xml:space="preserve">test </w:t>
      </w:r>
      <w:r w:rsidR="00B270F2">
        <w:t xml:space="preserve">reveals that there is no significant difference in </w:t>
      </w:r>
      <w:proofErr w:type="spellStart"/>
      <w:r w:rsidR="00B270F2">
        <w:t>CookBERT’s</w:t>
      </w:r>
      <w:proofErr w:type="spellEnd"/>
      <w:r w:rsidR="00B270F2">
        <w:t xml:space="preserve"> and </w:t>
      </w:r>
      <w:proofErr w:type="spellStart"/>
      <w:r w:rsidR="00B270F2">
        <w:t>BERTbase’s</w:t>
      </w:r>
      <w:proofErr w:type="spellEnd"/>
      <w:r w:rsidR="00B270F2">
        <w:t xml:space="preserve"> performance (p = 0.072057). However, </w:t>
      </w:r>
      <w:r w:rsidR="00F719EC">
        <w:t xml:space="preserve">both CookBERT and </w:t>
      </w:r>
      <w:proofErr w:type="spellStart"/>
      <w:r w:rsidR="00F719EC">
        <w:t>BERTbase</w:t>
      </w:r>
      <w:proofErr w:type="spellEnd"/>
      <w:r w:rsidR="00F719EC">
        <w:t xml:space="preserve"> perform significantly better than FoodBERT (p = 0.000558 and p = 0.000003, respectively)</w:t>
      </w:r>
    </w:p>
    <w:p w14:paraId="76E42AE8" w14:textId="777968E4" w:rsidR="00D13EAC" w:rsidRDefault="00B40B67" w:rsidP="00D13EAC">
      <w:pPr>
        <w:pStyle w:val="berschrift1"/>
      </w:pPr>
      <w:bookmarkStart w:id="45" w:name="_Toc98674066"/>
      <w:r>
        <w:t>Discussion</w:t>
      </w:r>
      <w:bookmarkEnd w:id="45"/>
    </w:p>
    <w:p w14:paraId="5ECBE027" w14:textId="14D344EC" w:rsidR="004B6F54" w:rsidRDefault="00254D70" w:rsidP="00484CBE">
      <w:r>
        <w:t xml:space="preserve">Before discussing the reasons for the results obtained and the effects the results have for answering the main research question of this thesis, the hypotheses formulated in section 2.3 are first taken up again. </w:t>
      </w:r>
      <w:r w:rsidR="001056B4">
        <w:t>When looking at the performance of CookBERT for the classification of cooking information needs, a clear benefit of the domain adaption can be seen, since CookBERT achieves better results than the initial BERT</w:t>
      </w:r>
      <w:r w:rsidR="001056B4" w:rsidRPr="001056B4">
        <w:rPr>
          <w:vertAlign w:val="subscript"/>
        </w:rPr>
        <w:t>BASE_UNCASED</w:t>
      </w:r>
      <w:r w:rsidR="001056B4">
        <w:t xml:space="preserve"> for both conditions. Although these performance improvements are not significant when viewed individually and thus </w:t>
      </w:r>
      <w:r w:rsidR="001056B4" w:rsidRPr="00703A2A">
        <w:rPr>
          <w:b/>
          <w:bCs/>
        </w:rPr>
        <w:t>H1.4</w:t>
      </w:r>
      <w:r w:rsidR="001056B4">
        <w:t xml:space="preserve"> is not supported for either condition, the general performance improvement in the classification task is significant </w:t>
      </w:r>
      <w:r w:rsidR="00860E76">
        <w:t xml:space="preserve">according to expectations </w:t>
      </w:r>
      <w:r w:rsidR="001056B4">
        <w:t xml:space="preserve">and </w:t>
      </w:r>
      <w:r w:rsidR="001056B4" w:rsidRPr="00703A2A">
        <w:rPr>
          <w:b/>
          <w:bCs/>
        </w:rPr>
        <w:t>H1.1</w:t>
      </w:r>
      <w:r w:rsidR="001056B4">
        <w:t xml:space="preserve"> can therefore be accepted. </w:t>
      </w:r>
      <w:r w:rsidR="00860E76">
        <w:t xml:space="preserve">In comparison to the also cooking domain specific FoodBERT, </w:t>
      </w:r>
      <w:proofErr w:type="spellStart"/>
      <w:r w:rsidR="00860E76">
        <w:t>CookBERT’s</w:t>
      </w:r>
      <w:proofErr w:type="spellEnd"/>
      <w:r w:rsidR="00860E76">
        <w:t xml:space="preserve"> overall performance for this task is significantly better as well, which means </w:t>
      </w:r>
      <w:r w:rsidR="00860E76" w:rsidRPr="00860E76">
        <w:rPr>
          <w:b/>
          <w:bCs/>
        </w:rPr>
        <w:t>H1.2</w:t>
      </w:r>
      <w:r w:rsidR="00860E76">
        <w:t xml:space="preserve"> can be accepted. Additionally, </w:t>
      </w:r>
      <w:r w:rsidR="00860E76" w:rsidRPr="00860E76">
        <w:rPr>
          <w:b/>
          <w:bCs/>
        </w:rPr>
        <w:t>H1.5</w:t>
      </w:r>
      <w:r w:rsidR="00860E76">
        <w:rPr>
          <w:b/>
          <w:bCs/>
        </w:rPr>
        <w:t xml:space="preserve"> </w:t>
      </w:r>
      <w:r w:rsidR="00860E76" w:rsidRPr="00860E76">
        <w:t xml:space="preserve">can be accepted for the </w:t>
      </w:r>
      <w:r w:rsidR="00860E76" w:rsidRPr="00860E76">
        <w:rPr>
          <w:i/>
          <w:iCs/>
        </w:rPr>
        <w:t>one previous utterance</w:t>
      </w:r>
      <w:r w:rsidR="00860E76" w:rsidRPr="00860E76">
        <w:t xml:space="preserve"> </w:t>
      </w:r>
      <w:r w:rsidR="00884068" w:rsidRPr="00860E76">
        <w:t>condition</w:t>
      </w:r>
      <w:r w:rsidR="00884068">
        <w:t xml:space="preserve"> but</w:t>
      </w:r>
      <w:r w:rsidR="00860E76">
        <w:t xml:space="preserve"> is in return not supported for the </w:t>
      </w:r>
      <w:r w:rsidR="00860E76" w:rsidRPr="00860E76">
        <w:rPr>
          <w:i/>
          <w:iCs/>
        </w:rPr>
        <w:t>no context</w:t>
      </w:r>
      <w:r w:rsidR="00860E76">
        <w:t xml:space="preserve"> one. </w:t>
      </w:r>
      <w:r w:rsidR="00884068">
        <w:t xml:space="preserve">While </w:t>
      </w:r>
      <w:r w:rsidR="00884068" w:rsidRPr="00884068">
        <w:rPr>
          <w:b/>
          <w:bCs/>
        </w:rPr>
        <w:t>H1.3</w:t>
      </w:r>
      <w:r w:rsidR="00884068">
        <w:t xml:space="preserve"> is not supported, </w:t>
      </w:r>
      <w:r w:rsidR="005459CD">
        <w:t xml:space="preserve">it is still assumed that </w:t>
      </w:r>
      <w:proofErr w:type="spellStart"/>
      <w:r w:rsidR="005459CD">
        <w:t>CookBERT’s</w:t>
      </w:r>
      <w:proofErr w:type="spellEnd"/>
      <w:r w:rsidR="005459CD">
        <w:t xml:space="preserve"> performance in classifying certain information needs benefits from additional context information from previous utterances, </w:t>
      </w:r>
      <w:r w:rsidR="00603B68">
        <w:t xml:space="preserve">which was also </w:t>
      </w:r>
      <w:r w:rsidR="005459CD">
        <w:t xml:space="preserve">previously shown by </w:t>
      </w:r>
      <w:sdt>
        <w:sdtPr>
          <w:alias w:val="To edit, see citavi.com/edit"/>
          <w:tag w:val="CitaviPlaceholder#08c6ad14-1a6d-499d-acd4-b5b5a00d2daa"/>
          <w:id w:val="-459804760"/>
          <w:placeholder>
            <w:docPart w:val="DefaultPlaceholder_-1854013440"/>
          </w:placeholder>
        </w:sdtPr>
        <w:sdtEndPr/>
        <w:sdtContent>
          <w:r w:rsidR="005459CD">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zFjYTFhMDFiLWJlYWUtNDg0MC04MmJkLWRmYjAyOTIxY2ZlNyIsIkVudHJpZXMiOlt7IiRpZCI6IjIiLCIkdHlwZSI6IlN3aXNzQWNhZGVtaWMuQ2l0YXZpLkNpdGF0aW9ucy5Xb3JkUGxhY2Vob2xkZXJFbnRyeSwgU3dpc3NBY2FkZW1pYy5DaXRhdmkiLCJJZCI6IjRiZDA4OTc1LTJiZTAtNDQ0Yi05NDJhLTM2NWFjYzc3NmNjY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xVDE1OjExOjA2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A4YzZhZDE0LTFhNmQtNDk5ZC1hY2Q0LWI1YjVhMDBkMmRhYSIsIlRleHQiOiJGcnVtbWV0IGV0IGFsLiIsIldBSVZlcnNpb24iOiI2LjUuMC4wIn0=}</w:instrText>
          </w:r>
          <w:r w:rsidR="005459CD">
            <w:rPr>
              <w:noProof/>
            </w:rPr>
            <w:fldChar w:fldCharType="separate"/>
          </w:r>
          <w:r w:rsidR="005459CD">
            <w:rPr>
              <w:noProof/>
            </w:rPr>
            <w:t>Frummet et al.</w:t>
          </w:r>
          <w:r w:rsidR="005459CD">
            <w:rPr>
              <w:noProof/>
            </w:rPr>
            <w:fldChar w:fldCharType="end"/>
          </w:r>
        </w:sdtContent>
      </w:sdt>
      <w:r w:rsidR="005459CD">
        <w:t xml:space="preserve"> </w:t>
      </w:r>
      <w:sdt>
        <w:sdtPr>
          <w:alias w:val="To edit, see citavi.com/edit"/>
          <w:tag w:val="CitaviPlaceholder#1ca1a01b-beae-4840-82bd-dfb02921cfe7"/>
          <w:id w:val="-1244098399"/>
          <w:placeholder>
            <w:docPart w:val="DefaultPlaceholder_-1854013440"/>
          </w:placeholder>
        </w:sdtPr>
        <w:sdtEndPr/>
        <w:sdtContent>
          <w:r w:rsidR="005459CD">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zA4YzZhZDE0LTFhNmQtNDk5ZC1hY2Q0LWI1YjVhMDBkMmRhYSIsIkVudHJpZXMiOlt7IiRpZCI6IjIiLCIkdHlwZSI6IlN3aXNzQWNhZGVtaWMuQ2l0YXZpLkNpdGF0aW9ucy5Xb3JkUGxhY2Vob2xkZXJFbnRyeSwgU3dpc3NBY2FkZW1pYy5DaXRhdmkiLCJJZCI6ImMyYzFmYzY2LWExMDEtNGNmMC1hZjhmLTA2ODdkYTU1YzM2M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MVQxNToxMTowN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FjYTFhMDFiLWJlYWUtNDg0MC04MmJkLWRmYjAyOTIxY2ZlNyIsIlRleHQiOiIoMjAyMSkiLCJXQUlWZXJzaW9uIjoiNi41LjAuMCJ9}</w:instrText>
          </w:r>
          <w:r w:rsidR="005459CD">
            <w:rPr>
              <w:noProof/>
            </w:rPr>
            <w:fldChar w:fldCharType="separate"/>
          </w:r>
          <w:r w:rsidR="005459CD">
            <w:rPr>
              <w:noProof/>
            </w:rPr>
            <w:t>(2021)</w:t>
          </w:r>
          <w:r w:rsidR="005459CD">
            <w:rPr>
              <w:noProof/>
            </w:rPr>
            <w:fldChar w:fldCharType="end"/>
          </w:r>
        </w:sdtContent>
      </w:sdt>
      <w:r w:rsidR="005459CD">
        <w:t xml:space="preserve">. </w:t>
      </w:r>
      <w:r w:rsidR="00F24718">
        <w:t>However, as it is not part of this thesis, no further investigations towards this were attempted.</w:t>
      </w:r>
      <w:r w:rsidR="00484CBE">
        <w:t xml:space="preserve"> </w:t>
      </w:r>
      <w:r w:rsidR="0070214C">
        <w:t>Cooking domain adaption is also beneficial for the named entity recognition task. CookBERT outperforms BERT</w:t>
      </w:r>
      <w:r w:rsidR="0070214C" w:rsidRPr="007F39C4">
        <w:rPr>
          <w:vertAlign w:val="subscript"/>
        </w:rPr>
        <w:t>BASE_UNCASED</w:t>
      </w:r>
      <w:r w:rsidR="0070214C" w:rsidRPr="007F39C4">
        <w:t xml:space="preserve"> </w:t>
      </w:r>
      <w:r w:rsidR="0070214C">
        <w:t xml:space="preserve">in all of the five tagging tasks. For the three tagging schemes </w:t>
      </w:r>
      <w:r w:rsidR="0070214C" w:rsidRPr="0070214C">
        <w:rPr>
          <w:i/>
          <w:iCs/>
        </w:rPr>
        <w:t>Food-classification</w:t>
      </w:r>
      <w:r w:rsidR="0070214C">
        <w:t xml:space="preserve">, </w:t>
      </w:r>
      <w:proofErr w:type="spellStart"/>
      <w:r w:rsidR="0070214C" w:rsidRPr="0070214C">
        <w:rPr>
          <w:i/>
          <w:iCs/>
        </w:rPr>
        <w:t>FoodOn</w:t>
      </w:r>
      <w:proofErr w:type="spellEnd"/>
      <w:r w:rsidR="0070214C">
        <w:t xml:space="preserve"> and </w:t>
      </w:r>
      <w:r w:rsidR="0070214C" w:rsidRPr="0070214C">
        <w:rPr>
          <w:i/>
          <w:iCs/>
        </w:rPr>
        <w:t>SNOMED CT</w:t>
      </w:r>
      <w:r w:rsidR="0070214C">
        <w:t xml:space="preserve">, these findings are significant and </w:t>
      </w:r>
      <w:r w:rsidR="0070214C" w:rsidRPr="00A51A11">
        <w:rPr>
          <w:b/>
          <w:bCs/>
        </w:rPr>
        <w:t>H2.1</w:t>
      </w:r>
      <w:r w:rsidR="0070214C">
        <w:t xml:space="preserve"> can be accepted, but it is not supported for the tagging schemes </w:t>
      </w:r>
      <w:r w:rsidR="0070214C" w:rsidRPr="00A51A11">
        <w:rPr>
          <w:i/>
          <w:iCs/>
        </w:rPr>
        <w:t>Hansard-parent</w:t>
      </w:r>
      <w:r w:rsidR="0070214C">
        <w:t xml:space="preserve"> and </w:t>
      </w:r>
      <w:r w:rsidR="00A51A11" w:rsidRPr="00A51A11">
        <w:rPr>
          <w:i/>
          <w:iCs/>
        </w:rPr>
        <w:t>H</w:t>
      </w:r>
      <w:r w:rsidR="0070214C" w:rsidRPr="00A51A11">
        <w:rPr>
          <w:i/>
          <w:iCs/>
        </w:rPr>
        <w:t>ansard-closest</w:t>
      </w:r>
      <w:r w:rsidR="0070214C">
        <w:t>.</w:t>
      </w:r>
      <w:r w:rsidR="00A51A11">
        <w:t xml:space="preserve"> CookBERT also outperforms FoodBERT in all tasks and </w:t>
      </w:r>
      <w:r w:rsidR="00A51A11" w:rsidRPr="00A51A11">
        <w:rPr>
          <w:b/>
          <w:bCs/>
        </w:rPr>
        <w:t>H2.2</w:t>
      </w:r>
      <w:r w:rsidR="00A51A11">
        <w:t xml:space="preserve"> can be accepted for the </w:t>
      </w:r>
      <w:r w:rsidR="00A51A11" w:rsidRPr="00A51A11">
        <w:rPr>
          <w:i/>
          <w:iCs/>
        </w:rPr>
        <w:t>Food-classification</w:t>
      </w:r>
      <w:r w:rsidR="00A51A11">
        <w:t xml:space="preserve">, </w:t>
      </w:r>
      <w:proofErr w:type="spellStart"/>
      <w:r w:rsidR="00A51A11" w:rsidRPr="00A51A11">
        <w:rPr>
          <w:i/>
          <w:iCs/>
        </w:rPr>
        <w:t>FoodOn</w:t>
      </w:r>
      <w:proofErr w:type="spellEnd"/>
      <w:r w:rsidR="00A51A11">
        <w:t xml:space="preserve">, </w:t>
      </w:r>
      <w:r w:rsidR="00A51A11" w:rsidRPr="00A51A11">
        <w:rPr>
          <w:i/>
          <w:iCs/>
        </w:rPr>
        <w:t>SNOMED CT</w:t>
      </w:r>
      <w:r w:rsidR="00A51A11">
        <w:t xml:space="preserve"> </w:t>
      </w:r>
      <w:r w:rsidR="007F39C4">
        <w:t xml:space="preserve">as well as </w:t>
      </w:r>
      <w:r w:rsidR="00A51A11">
        <w:t xml:space="preserve">the </w:t>
      </w:r>
      <w:r w:rsidR="00A51A11" w:rsidRPr="00A51A11">
        <w:rPr>
          <w:i/>
          <w:iCs/>
        </w:rPr>
        <w:t>Hansard-parent</w:t>
      </w:r>
      <w:r w:rsidR="00A51A11">
        <w:t xml:space="preserve"> tagging scheme. Only </w:t>
      </w:r>
      <w:r w:rsidR="00000250">
        <w:t xml:space="preserve">the finding </w:t>
      </w:r>
      <w:r w:rsidR="00A51A11">
        <w:t xml:space="preserve">for </w:t>
      </w:r>
      <w:r w:rsidR="00A51A11" w:rsidRPr="00A51A11">
        <w:rPr>
          <w:i/>
          <w:iCs/>
        </w:rPr>
        <w:t>Hansard-closest</w:t>
      </w:r>
      <w:r w:rsidR="00A51A11">
        <w:t xml:space="preserve"> </w:t>
      </w:r>
      <w:r w:rsidR="00000250">
        <w:t>is not significant and thus the hypothesis for this tagging scheme</w:t>
      </w:r>
      <w:r w:rsidR="00A51A11">
        <w:t xml:space="preserve"> not supported. </w:t>
      </w:r>
      <w:r w:rsidR="00B53BEB">
        <w:t xml:space="preserve">Question answering is the only task where </w:t>
      </w:r>
      <w:r w:rsidR="00734C47">
        <w:t>the domain adaption did not yield performance improvements</w:t>
      </w:r>
      <w:r w:rsidR="00224A73">
        <w:t>, and CookBERT even performed worse than its base model, but this fin</w:t>
      </w:r>
      <w:r w:rsidR="00734C47">
        <w:t xml:space="preserve">ding is not significant. </w:t>
      </w:r>
      <w:r w:rsidR="00224A73">
        <w:t xml:space="preserve">This means </w:t>
      </w:r>
      <w:r w:rsidR="00224A73" w:rsidRPr="00224A73">
        <w:rPr>
          <w:b/>
          <w:bCs/>
        </w:rPr>
        <w:t>H3.1</w:t>
      </w:r>
      <w:r w:rsidR="00224A73">
        <w:t xml:space="preserve"> is not </w:t>
      </w:r>
      <w:r w:rsidR="00224A73">
        <w:lastRenderedPageBreak/>
        <w:t xml:space="preserve">supported. </w:t>
      </w:r>
      <w:r w:rsidR="00B96168">
        <w:t xml:space="preserve">In return, </w:t>
      </w:r>
      <w:r w:rsidR="00B96168" w:rsidRPr="00000250">
        <w:rPr>
          <w:b/>
          <w:bCs/>
        </w:rPr>
        <w:t>H3.2</w:t>
      </w:r>
      <w:r w:rsidR="00B96168">
        <w:t xml:space="preserve"> is supported, as CookBERT performs significantly better than FoodBERT, nonetheless. </w:t>
      </w:r>
    </w:p>
    <w:p w14:paraId="0182CFC2" w14:textId="553DC7B9" w:rsidR="006F332E" w:rsidRDefault="006F332E" w:rsidP="006F332E">
      <w:pPr>
        <w:pStyle w:val="Folgeabsatz"/>
      </w:pPr>
      <w:proofErr w:type="spellStart"/>
      <w:r>
        <w:t>Betrachtet</w:t>
      </w:r>
      <w:proofErr w:type="spellEnd"/>
      <w:r>
        <w:t xml:space="preserve"> man die Evaluation </w:t>
      </w:r>
      <w:proofErr w:type="spellStart"/>
      <w:r>
        <w:t>im</w:t>
      </w:r>
      <w:proofErr w:type="spellEnd"/>
      <w:r>
        <w:t xml:space="preserve"> </w:t>
      </w:r>
      <w:proofErr w:type="spellStart"/>
      <w:r>
        <w:t>Ganzen</w:t>
      </w:r>
      <w:proofErr w:type="spellEnd"/>
      <w:r>
        <w:t xml:space="preserve">, so </w:t>
      </w:r>
      <w:proofErr w:type="spellStart"/>
      <w:r w:rsidR="005C4583">
        <w:t>kann</w:t>
      </w:r>
      <w:proofErr w:type="spellEnd"/>
      <w:r w:rsidR="005C4583">
        <w:t xml:space="preserve"> die </w:t>
      </w:r>
      <w:proofErr w:type="spellStart"/>
      <w:r w:rsidR="005C4583">
        <w:t>Domänenadaption</w:t>
      </w:r>
      <w:proofErr w:type="spellEnd"/>
      <w:r w:rsidR="005C4583">
        <w:t xml:space="preserve">, </w:t>
      </w:r>
      <w:proofErr w:type="spellStart"/>
      <w:r w:rsidR="005C4583">
        <w:t>wie</w:t>
      </w:r>
      <w:proofErr w:type="spellEnd"/>
      <w:r w:rsidR="005C4583">
        <w:t xml:space="preserve"> </w:t>
      </w:r>
      <w:proofErr w:type="spellStart"/>
      <w:r w:rsidR="005C4583">
        <w:t>sie</w:t>
      </w:r>
      <w:proofErr w:type="spellEnd"/>
      <w:r w:rsidR="005C4583">
        <w:t xml:space="preserve"> </w:t>
      </w:r>
      <w:proofErr w:type="spellStart"/>
      <w:r w:rsidR="005C4583">
        <w:t>für</w:t>
      </w:r>
      <w:proofErr w:type="spellEnd"/>
      <w:r w:rsidR="005C4583">
        <w:t xml:space="preserve"> CookBERT </w:t>
      </w:r>
      <w:proofErr w:type="spellStart"/>
      <w:r w:rsidR="005C4583">
        <w:t>gemacht</w:t>
      </w:r>
      <w:proofErr w:type="spellEnd"/>
      <w:r w:rsidR="005C4583">
        <w:t xml:space="preserve"> </w:t>
      </w:r>
      <w:proofErr w:type="spellStart"/>
      <w:r w:rsidR="005C4583">
        <w:t>wurde</w:t>
      </w:r>
      <w:proofErr w:type="spellEnd"/>
      <w:r w:rsidR="005C4583">
        <w:t xml:space="preserve">, in </w:t>
      </w:r>
      <w:proofErr w:type="spellStart"/>
      <w:r w:rsidR="005C4583">
        <w:t>manchen</w:t>
      </w:r>
      <w:proofErr w:type="spellEnd"/>
      <w:r w:rsidR="005C4583">
        <w:t xml:space="preserve"> </w:t>
      </w:r>
      <w:proofErr w:type="spellStart"/>
      <w:r w:rsidR="005C4583">
        <w:t>Aufgaben</w:t>
      </w:r>
      <w:proofErr w:type="spellEnd"/>
      <w:r w:rsidR="005C4583">
        <w:t xml:space="preserve"> </w:t>
      </w:r>
      <w:proofErr w:type="spellStart"/>
      <w:r w:rsidR="005C4583">
        <w:t>zu</w:t>
      </w:r>
      <w:proofErr w:type="spellEnd"/>
      <w:r w:rsidR="005C4583">
        <w:t xml:space="preserve"> </w:t>
      </w:r>
      <w:proofErr w:type="spellStart"/>
      <w:r w:rsidR="005C4583">
        <w:t>besserer</w:t>
      </w:r>
      <w:proofErr w:type="spellEnd"/>
      <w:r w:rsidR="005C4583">
        <w:t xml:space="preserve"> Downstream task performance </w:t>
      </w:r>
      <w:proofErr w:type="spellStart"/>
      <w:r w:rsidR="005C4583">
        <w:t>führen</w:t>
      </w:r>
      <w:proofErr w:type="spellEnd"/>
      <w:r w:rsidR="005C4583">
        <w:t xml:space="preserve">, muss </w:t>
      </w:r>
      <w:proofErr w:type="spellStart"/>
      <w:r w:rsidR="005C4583">
        <w:t>aber</w:t>
      </w:r>
      <w:proofErr w:type="spellEnd"/>
      <w:r w:rsidR="005C4583">
        <w:t xml:space="preserve"> </w:t>
      </w:r>
      <w:proofErr w:type="spellStart"/>
      <w:r w:rsidR="005C4583">
        <w:t>nicht</w:t>
      </w:r>
      <w:proofErr w:type="spellEnd"/>
      <w:r w:rsidR="005C4583">
        <w:t xml:space="preserve"> </w:t>
      </w:r>
      <w:proofErr w:type="spellStart"/>
      <w:r w:rsidR="005C4583">
        <w:t>immer</w:t>
      </w:r>
      <w:proofErr w:type="spellEnd"/>
      <w:r w:rsidR="005C4583">
        <w:t xml:space="preserve"> der Fall sein.</w:t>
      </w:r>
      <w:r w:rsidR="00B765F4">
        <w:t xml:space="preserve"> </w:t>
      </w:r>
      <w:r w:rsidR="00CD343C">
        <w:t>Die</w:t>
      </w:r>
      <w:r w:rsidR="005C4583">
        <w:t xml:space="preserve"> </w:t>
      </w:r>
      <w:proofErr w:type="spellStart"/>
      <w:r w:rsidR="005C4583">
        <w:t>Resultate</w:t>
      </w:r>
      <w:proofErr w:type="spellEnd"/>
      <w:r w:rsidR="00CD343C">
        <w:t xml:space="preserve"> Thesis </w:t>
      </w:r>
      <w:proofErr w:type="spellStart"/>
      <w:r w:rsidR="00CD343C">
        <w:t>spiegelt</w:t>
      </w:r>
      <w:proofErr w:type="spellEnd"/>
      <w:r w:rsidR="00CD343C">
        <w:t xml:space="preserve"> </w:t>
      </w:r>
      <w:proofErr w:type="spellStart"/>
      <w:r w:rsidR="00CD343C">
        <w:t>demnach</w:t>
      </w:r>
      <w:proofErr w:type="spellEnd"/>
      <w:r w:rsidR="00CD343C">
        <w:t xml:space="preserve"> </w:t>
      </w:r>
      <w:proofErr w:type="spellStart"/>
      <w:r w:rsidR="00CD343C">
        <w:t>auch</w:t>
      </w:r>
      <w:proofErr w:type="spellEnd"/>
      <w:r w:rsidR="00CD343C">
        <w:t xml:space="preserve"> das </w:t>
      </w:r>
      <w:proofErr w:type="spellStart"/>
      <w:r w:rsidR="00CD343C">
        <w:t>wieder</w:t>
      </w:r>
      <w:proofErr w:type="spellEnd"/>
      <w:r w:rsidR="00CD343C">
        <w:t xml:space="preserve">, was in previous research </w:t>
      </w:r>
      <w:proofErr w:type="spellStart"/>
      <w:r w:rsidR="00CD343C">
        <w:t>schon</w:t>
      </w:r>
      <w:proofErr w:type="spellEnd"/>
      <w:r w:rsidR="00CD343C">
        <w:t xml:space="preserve"> </w:t>
      </w:r>
      <w:proofErr w:type="spellStart"/>
      <w:r w:rsidR="00CD343C">
        <w:t>herausgefunden</w:t>
      </w:r>
      <w:proofErr w:type="spellEnd"/>
      <w:r w:rsidR="00CD343C">
        <w:t xml:space="preserve"> </w:t>
      </w:r>
      <w:proofErr w:type="spellStart"/>
      <w:r w:rsidR="00CD343C">
        <w:t>wurde</w:t>
      </w:r>
      <w:proofErr w:type="spellEnd"/>
      <w:r w:rsidR="00CD343C">
        <w:t xml:space="preserve">. </w:t>
      </w:r>
      <w:r w:rsidR="00A93AC7">
        <w:t xml:space="preserve">Die </w:t>
      </w:r>
      <w:proofErr w:type="spellStart"/>
      <w:r w:rsidR="00A93AC7">
        <w:t>bessere</w:t>
      </w:r>
      <w:proofErr w:type="spellEnd"/>
      <w:r w:rsidR="00A93AC7">
        <w:t xml:space="preserve"> Performance </w:t>
      </w:r>
      <w:proofErr w:type="spellStart"/>
      <w:r w:rsidR="00A93AC7">
        <w:t>bei</w:t>
      </w:r>
      <w:proofErr w:type="spellEnd"/>
      <w:r w:rsidR="00A93AC7">
        <w:t xml:space="preserve"> den Tasks </w:t>
      </w:r>
      <w:r w:rsidR="000049DF">
        <w:t xml:space="preserve">NER und classification </w:t>
      </w:r>
      <w:proofErr w:type="spellStart"/>
      <w:r w:rsidR="000049DF">
        <w:t>ist</w:t>
      </w:r>
      <w:proofErr w:type="spellEnd"/>
      <w:r w:rsidR="000049DF">
        <w:t xml:space="preserve"> </w:t>
      </w:r>
      <w:r w:rsidR="00D430E6">
        <w:t xml:space="preserve">auf die </w:t>
      </w:r>
      <w:proofErr w:type="spellStart"/>
      <w:r w:rsidR="008A30FF">
        <w:t>Domänenadaption</w:t>
      </w:r>
      <w:proofErr w:type="spellEnd"/>
      <w:r w:rsidR="008A30FF">
        <w:t xml:space="preserve">, </w:t>
      </w:r>
      <w:proofErr w:type="spellStart"/>
      <w:r w:rsidR="008A30FF">
        <w:t>wie</w:t>
      </w:r>
      <w:proofErr w:type="spellEnd"/>
      <w:r w:rsidR="008A30FF">
        <w:t xml:space="preserve"> </w:t>
      </w:r>
      <w:proofErr w:type="spellStart"/>
      <w:r w:rsidR="008A30FF">
        <w:t>sie</w:t>
      </w:r>
      <w:proofErr w:type="spellEnd"/>
      <w:r w:rsidR="008A30FF">
        <w:t xml:space="preserve"> in </w:t>
      </w:r>
      <w:proofErr w:type="spellStart"/>
      <w:r w:rsidR="008A30FF">
        <w:t>dieser</w:t>
      </w:r>
      <w:proofErr w:type="spellEnd"/>
      <w:r w:rsidR="008A30FF">
        <w:t xml:space="preserve"> Thesis </w:t>
      </w:r>
      <w:proofErr w:type="spellStart"/>
      <w:r w:rsidR="008A30FF">
        <w:t>verwendet</w:t>
      </w:r>
      <w:proofErr w:type="spellEnd"/>
      <w:r w:rsidR="008A30FF">
        <w:t xml:space="preserve"> </w:t>
      </w:r>
      <w:proofErr w:type="spellStart"/>
      <w:r w:rsidR="008A30FF">
        <w:t>wurde</w:t>
      </w:r>
      <w:proofErr w:type="spellEnd"/>
      <w:r w:rsidR="002C6B18">
        <w:t xml:space="preserve"> und die </w:t>
      </w:r>
      <w:proofErr w:type="spellStart"/>
      <w:r w:rsidR="002C6B18">
        <w:t>damit</w:t>
      </w:r>
      <w:proofErr w:type="spellEnd"/>
      <w:r w:rsidR="002C6B18">
        <w:t xml:space="preserve"> </w:t>
      </w:r>
      <w:proofErr w:type="spellStart"/>
      <w:r w:rsidR="002C6B18">
        <w:t>besseren</w:t>
      </w:r>
      <w:proofErr w:type="spellEnd"/>
      <w:r w:rsidR="002C6B18">
        <w:t xml:space="preserve">, </w:t>
      </w:r>
      <w:proofErr w:type="spellStart"/>
      <w:r w:rsidR="002C6B18">
        <w:t>domänenspezifischeren</w:t>
      </w:r>
      <w:proofErr w:type="spellEnd"/>
      <w:r w:rsidR="002C6B18">
        <w:t xml:space="preserve"> language representations des CookBERT </w:t>
      </w:r>
      <w:proofErr w:type="spellStart"/>
      <w:r w:rsidR="002C6B18">
        <w:t>modells</w:t>
      </w:r>
      <w:proofErr w:type="spellEnd"/>
      <w:r w:rsidR="008A30FF">
        <w:t xml:space="preserve">, </w:t>
      </w:r>
      <w:proofErr w:type="spellStart"/>
      <w:r w:rsidR="008A30FF">
        <w:t>zurückzuführen</w:t>
      </w:r>
      <w:proofErr w:type="spellEnd"/>
      <w:r w:rsidR="00902381">
        <w:t xml:space="preserve">. Es </w:t>
      </w:r>
      <w:proofErr w:type="spellStart"/>
      <w:r w:rsidR="00902381">
        <w:t>ist</w:t>
      </w:r>
      <w:proofErr w:type="spellEnd"/>
      <w:r w:rsidR="00902381">
        <w:t xml:space="preserve"> </w:t>
      </w:r>
      <w:proofErr w:type="spellStart"/>
      <w:r w:rsidR="00902381">
        <w:t>allerdings</w:t>
      </w:r>
      <w:proofErr w:type="spellEnd"/>
      <w:r w:rsidR="00902381">
        <w:t xml:space="preserve"> </w:t>
      </w:r>
      <w:proofErr w:type="spellStart"/>
      <w:r w:rsidR="00902381">
        <w:t>unklar</w:t>
      </w:r>
      <w:proofErr w:type="spellEnd"/>
      <w:r w:rsidR="00902381">
        <w:t xml:space="preserve">, in </w:t>
      </w:r>
      <w:proofErr w:type="spellStart"/>
      <w:r w:rsidR="00902381">
        <w:t>welchem</w:t>
      </w:r>
      <w:proofErr w:type="spellEnd"/>
      <w:r w:rsidR="00902381">
        <w:t xml:space="preserve"> </w:t>
      </w:r>
      <w:proofErr w:type="spellStart"/>
      <w:r w:rsidR="00902381">
        <w:t>Ausmaß</w:t>
      </w:r>
      <w:proofErr w:type="spellEnd"/>
      <w:r w:rsidR="00902381">
        <w:t xml:space="preserve"> das </w:t>
      </w:r>
      <w:proofErr w:type="spellStart"/>
      <w:r w:rsidR="00902381">
        <w:t>Domänenspezifische</w:t>
      </w:r>
      <w:proofErr w:type="spellEnd"/>
      <w:r w:rsidR="00902381">
        <w:t xml:space="preserve"> </w:t>
      </w:r>
      <w:proofErr w:type="spellStart"/>
      <w:r w:rsidR="00902381">
        <w:t>zu</w:t>
      </w:r>
      <w:proofErr w:type="spellEnd"/>
      <w:r w:rsidR="00902381">
        <w:t xml:space="preserve"> </w:t>
      </w:r>
      <w:proofErr w:type="spellStart"/>
      <w:r w:rsidR="00902381">
        <w:t>einer</w:t>
      </w:r>
      <w:proofErr w:type="spellEnd"/>
      <w:r w:rsidR="00902381">
        <w:t xml:space="preserve"> </w:t>
      </w:r>
      <w:proofErr w:type="spellStart"/>
      <w:r w:rsidR="00902381">
        <w:t>besseren</w:t>
      </w:r>
      <w:proofErr w:type="spellEnd"/>
      <w:r w:rsidR="00902381">
        <w:t xml:space="preserve"> Performance </w:t>
      </w:r>
      <w:proofErr w:type="spellStart"/>
      <w:r w:rsidR="00902381">
        <w:t>beiträgt</w:t>
      </w:r>
      <w:proofErr w:type="spellEnd"/>
      <w:r w:rsidR="00D430E6">
        <w:t xml:space="preserve">. Auch </w:t>
      </w:r>
      <w:proofErr w:type="spellStart"/>
      <w:r w:rsidR="00D430E6">
        <w:t>unklar</w:t>
      </w:r>
      <w:proofErr w:type="spellEnd"/>
      <w:r w:rsidR="00D430E6">
        <w:t xml:space="preserve"> </w:t>
      </w:r>
      <w:proofErr w:type="spellStart"/>
      <w:r w:rsidR="00D430E6">
        <w:t>ist</w:t>
      </w:r>
      <w:proofErr w:type="spellEnd"/>
      <w:r w:rsidR="00D430E6">
        <w:t xml:space="preserve">, </w:t>
      </w:r>
      <w:proofErr w:type="spellStart"/>
      <w:r w:rsidR="00D430E6">
        <w:t>wieso</w:t>
      </w:r>
      <w:proofErr w:type="spellEnd"/>
      <w:r w:rsidR="00D430E6">
        <w:t xml:space="preserve"> CookBERT </w:t>
      </w:r>
      <w:proofErr w:type="spellStart"/>
      <w:r w:rsidR="00D430E6">
        <w:t>für</w:t>
      </w:r>
      <w:proofErr w:type="spellEnd"/>
      <w:r w:rsidR="00D430E6">
        <w:t xml:space="preserve"> Question answering </w:t>
      </w:r>
      <w:proofErr w:type="spellStart"/>
      <w:r w:rsidR="00D430E6">
        <w:t>keine</w:t>
      </w:r>
      <w:proofErr w:type="spellEnd"/>
      <w:r w:rsidR="00D430E6">
        <w:t xml:space="preserve"> Performance improvements </w:t>
      </w:r>
      <w:proofErr w:type="spellStart"/>
      <w:r w:rsidR="00D430E6">
        <w:t>erzielt</w:t>
      </w:r>
      <w:proofErr w:type="spellEnd"/>
      <w:r w:rsidR="00D430E6">
        <w:t xml:space="preserve">, </w:t>
      </w:r>
      <w:proofErr w:type="spellStart"/>
      <w:r w:rsidR="00D430E6">
        <w:t>sondern</w:t>
      </w:r>
      <w:proofErr w:type="spellEnd"/>
      <w:r w:rsidR="00D430E6">
        <w:t xml:space="preserve"> </w:t>
      </w:r>
      <w:proofErr w:type="spellStart"/>
      <w:r w:rsidR="00D430E6">
        <w:t>sogar</w:t>
      </w:r>
      <w:proofErr w:type="spellEnd"/>
      <w:r w:rsidR="00D430E6">
        <w:t xml:space="preserve"> </w:t>
      </w:r>
      <w:proofErr w:type="spellStart"/>
      <w:r w:rsidR="00D430E6">
        <w:t>Einbußen</w:t>
      </w:r>
      <w:proofErr w:type="spellEnd"/>
      <w:r w:rsidR="00D430E6">
        <w:t xml:space="preserve"> </w:t>
      </w:r>
      <w:proofErr w:type="spellStart"/>
      <w:r w:rsidR="00D430E6">
        <w:t>im</w:t>
      </w:r>
      <w:proofErr w:type="spellEnd"/>
      <w:r w:rsidR="00D430E6">
        <w:t xml:space="preserve"> </w:t>
      </w:r>
      <w:proofErr w:type="spellStart"/>
      <w:r w:rsidR="00D430E6">
        <w:t>Vergleich</w:t>
      </w:r>
      <w:proofErr w:type="spellEnd"/>
      <w:r w:rsidR="00D430E6">
        <w:t xml:space="preserve"> </w:t>
      </w:r>
      <w:proofErr w:type="spellStart"/>
      <w:r w:rsidR="00D430E6">
        <w:t>zu</w:t>
      </w:r>
      <w:proofErr w:type="spellEnd"/>
      <w:r w:rsidR="00D430E6">
        <w:t xml:space="preserve"> </w:t>
      </w:r>
      <w:proofErr w:type="spellStart"/>
      <w:r w:rsidR="00D430E6">
        <w:t>BERTbase</w:t>
      </w:r>
      <w:proofErr w:type="spellEnd"/>
      <w:r w:rsidR="00D430E6">
        <w:t xml:space="preserve"> </w:t>
      </w:r>
      <w:proofErr w:type="spellStart"/>
      <w:r w:rsidR="00D430E6">
        <w:t>zu</w:t>
      </w:r>
      <w:proofErr w:type="spellEnd"/>
      <w:r w:rsidR="00D430E6">
        <w:t xml:space="preserve"> Erlangen </w:t>
      </w:r>
      <w:proofErr w:type="spellStart"/>
      <w:r w:rsidR="00D430E6">
        <w:t>scheint</w:t>
      </w:r>
      <w:proofErr w:type="spellEnd"/>
      <w:r w:rsidR="00D430E6">
        <w:t xml:space="preserve">. </w:t>
      </w:r>
      <w:r w:rsidR="0062082D">
        <w:t xml:space="preserve">Eine </w:t>
      </w:r>
      <w:proofErr w:type="spellStart"/>
      <w:r w:rsidR="0062082D">
        <w:t>mögliche</w:t>
      </w:r>
      <w:proofErr w:type="spellEnd"/>
      <w:r w:rsidR="0062082D">
        <w:t xml:space="preserve"> </w:t>
      </w:r>
      <w:proofErr w:type="spellStart"/>
      <w:r w:rsidR="0062082D">
        <w:t>Erklärung</w:t>
      </w:r>
      <w:proofErr w:type="spellEnd"/>
      <w:r w:rsidR="0062082D">
        <w:t xml:space="preserve"> </w:t>
      </w:r>
      <w:proofErr w:type="spellStart"/>
      <w:r w:rsidR="0062082D">
        <w:t>dafür</w:t>
      </w:r>
      <w:proofErr w:type="spellEnd"/>
      <w:r w:rsidR="0062082D">
        <w:t xml:space="preserve"> </w:t>
      </w:r>
      <w:proofErr w:type="spellStart"/>
      <w:r w:rsidR="0062082D">
        <w:t>könnte</w:t>
      </w:r>
      <w:proofErr w:type="spellEnd"/>
      <w:r w:rsidR="0062082D">
        <w:t xml:space="preserve"> in den </w:t>
      </w:r>
      <w:proofErr w:type="spellStart"/>
      <w:r w:rsidR="0062082D">
        <w:t>Eigenschaften</w:t>
      </w:r>
      <w:proofErr w:type="spellEnd"/>
      <w:r w:rsidR="0062082D">
        <w:t xml:space="preserve"> de</w:t>
      </w:r>
      <w:r w:rsidR="00152789">
        <w:t xml:space="preserve">s </w:t>
      </w:r>
      <w:proofErr w:type="spellStart"/>
      <w:r w:rsidR="00324461">
        <w:t>verwendeten</w:t>
      </w:r>
      <w:proofErr w:type="spellEnd"/>
      <w:r w:rsidR="00324461">
        <w:t xml:space="preserve"> DAPT </w:t>
      </w:r>
      <w:proofErr w:type="spellStart"/>
      <w:r w:rsidR="00152789">
        <w:t>Trainingskorpus</w:t>
      </w:r>
      <w:proofErr w:type="spellEnd"/>
      <w:r w:rsidR="0062082D">
        <w:t xml:space="preserve"> </w:t>
      </w:r>
      <w:proofErr w:type="spellStart"/>
      <w:r w:rsidR="0062082D">
        <w:t>liegen</w:t>
      </w:r>
      <w:proofErr w:type="spellEnd"/>
      <w:r w:rsidR="0062082D">
        <w:t xml:space="preserve"> und </w:t>
      </w:r>
      <w:proofErr w:type="spellStart"/>
      <w:r w:rsidR="0062082D">
        <w:t>wird</w:t>
      </w:r>
      <w:proofErr w:type="spellEnd"/>
      <w:r w:rsidR="0062082D">
        <w:t xml:space="preserve"> </w:t>
      </w:r>
      <w:proofErr w:type="spellStart"/>
      <w:r w:rsidR="0062082D">
        <w:t>bei</w:t>
      </w:r>
      <w:proofErr w:type="spellEnd"/>
      <w:r w:rsidR="0062082D">
        <w:t xml:space="preserve"> den </w:t>
      </w:r>
      <w:proofErr w:type="spellStart"/>
      <w:r w:rsidR="0062082D">
        <w:t>Limitierungen</w:t>
      </w:r>
      <w:proofErr w:type="spellEnd"/>
      <w:r w:rsidR="0062082D">
        <w:t xml:space="preserve"> in der </w:t>
      </w:r>
      <w:proofErr w:type="spellStart"/>
      <w:r w:rsidR="0062082D">
        <w:t>folgenden</w:t>
      </w:r>
      <w:proofErr w:type="spellEnd"/>
      <w:r w:rsidR="0062082D">
        <w:t xml:space="preserve"> </w:t>
      </w:r>
      <w:proofErr w:type="spellStart"/>
      <w:r w:rsidR="0062082D">
        <w:t>Sektion</w:t>
      </w:r>
      <w:proofErr w:type="spellEnd"/>
      <w:r w:rsidR="0062082D">
        <w:t xml:space="preserve"> </w:t>
      </w:r>
      <w:proofErr w:type="spellStart"/>
      <w:r w:rsidR="0062082D">
        <w:t>tausführlich</w:t>
      </w:r>
      <w:proofErr w:type="spellEnd"/>
      <w:r w:rsidR="0062082D">
        <w:t xml:space="preserve"> </w:t>
      </w:r>
      <w:proofErr w:type="spellStart"/>
      <w:r w:rsidR="0062082D">
        <w:t>erläuter</w:t>
      </w:r>
      <w:proofErr w:type="spellEnd"/>
      <w:r w:rsidR="0062082D">
        <w:t xml:space="preserve">. </w:t>
      </w:r>
      <w:r w:rsidR="00E3518A">
        <w:t xml:space="preserve">Was FoodBERT </w:t>
      </w:r>
      <w:proofErr w:type="spellStart"/>
      <w:r w:rsidR="00E3518A">
        <w:t>angeht</w:t>
      </w:r>
      <w:proofErr w:type="spellEnd"/>
      <w:r w:rsidR="00E3518A">
        <w:t xml:space="preserve"> </w:t>
      </w:r>
      <w:proofErr w:type="spellStart"/>
      <w:r w:rsidR="00AB1FB0">
        <w:t>sind</w:t>
      </w:r>
      <w:proofErr w:type="spellEnd"/>
      <w:r w:rsidR="00AB1FB0">
        <w:t xml:space="preserve"> die </w:t>
      </w:r>
      <w:proofErr w:type="spellStart"/>
      <w:r w:rsidR="00AB1FB0">
        <w:t>Ergebnisse</w:t>
      </w:r>
      <w:proofErr w:type="spellEnd"/>
      <w:r w:rsidR="00F654A5">
        <w:t xml:space="preserve">, </w:t>
      </w:r>
      <w:proofErr w:type="spellStart"/>
      <w:r w:rsidR="00F654A5">
        <w:t>dass</w:t>
      </w:r>
      <w:proofErr w:type="spellEnd"/>
      <w:r w:rsidR="00F654A5">
        <w:t xml:space="preserve"> es in </w:t>
      </w:r>
      <w:proofErr w:type="spellStart"/>
      <w:r w:rsidR="00F654A5">
        <w:t>jedem</w:t>
      </w:r>
      <w:proofErr w:type="spellEnd"/>
      <w:r w:rsidR="00F654A5">
        <w:t xml:space="preserve"> Task und </w:t>
      </w:r>
      <w:proofErr w:type="spellStart"/>
      <w:r w:rsidR="00F654A5">
        <w:t>jeder</w:t>
      </w:r>
      <w:proofErr w:type="spellEnd"/>
      <w:r w:rsidR="00F654A5">
        <w:t xml:space="preserve"> Condition am </w:t>
      </w:r>
      <w:proofErr w:type="spellStart"/>
      <w:r w:rsidR="00F654A5">
        <w:t>schlechtesten</w:t>
      </w:r>
      <w:proofErr w:type="spellEnd"/>
      <w:r w:rsidR="000A4CF6">
        <w:t xml:space="preserve"> von den </w:t>
      </w:r>
      <w:proofErr w:type="spellStart"/>
      <w:r w:rsidR="000A4CF6">
        <w:t>drei</w:t>
      </w:r>
      <w:proofErr w:type="spellEnd"/>
      <w:r w:rsidR="000A4CF6">
        <w:t xml:space="preserve"> </w:t>
      </w:r>
      <w:proofErr w:type="spellStart"/>
      <w:r w:rsidR="000A4CF6">
        <w:t>Modellen</w:t>
      </w:r>
      <w:proofErr w:type="spellEnd"/>
      <w:r w:rsidR="00F654A5">
        <w:t xml:space="preserve"> </w:t>
      </w:r>
      <w:proofErr w:type="spellStart"/>
      <w:r w:rsidR="00F654A5">
        <w:t>abschneidet</w:t>
      </w:r>
      <w:proofErr w:type="spellEnd"/>
      <w:r w:rsidR="00F654A5">
        <w:t>,</w:t>
      </w:r>
      <w:r w:rsidR="00AB1FB0">
        <w:t xml:space="preserve"> </w:t>
      </w:r>
      <w:proofErr w:type="spellStart"/>
      <w:r w:rsidR="00AB1FB0">
        <w:t>doch</w:t>
      </w:r>
      <w:proofErr w:type="spellEnd"/>
      <w:r w:rsidR="00AB1FB0">
        <w:t xml:space="preserve"> </w:t>
      </w:r>
      <w:proofErr w:type="spellStart"/>
      <w:r w:rsidR="00AB1FB0">
        <w:t>recht</w:t>
      </w:r>
      <w:proofErr w:type="spellEnd"/>
      <w:r w:rsidR="00AB1FB0">
        <w:t xml:space="preserve"> </w:t>
      </w:r>
      <w:proofErr w:type="spellStart"/>
      <w:r w:rsidR="00AB1FB0">
        <w:t>überraschend</w:t>
      </w:r>
      <w:proofErr w:type="spellEnd"/>
      <w:r w:rsidR="00AB1FB0">
        <w:t xml:space="preserve">, da es </w:t>
      </w:r>
      <w:proofErr w:type="spellStart"/>
      <w:r w:rsidR="00AB1FB0">
        <w:t>ja</w:t>
      </w:r>
      <w:proofErr w:type="spellEnd"/>
      <w:r w:rsidR="00AB1FB0">
        <w:t xml:space="preserve"> </w:t>
      </w:r>
      <w:proofErr w:type="spellStart"/>
      <w:r w:rsidR="00AB1FB0">
        <w:t>schließlich</w:t>
      </w:r>
      <w:proofErr w:type="spellEnd"/>
      <w:r w:rsidR="00AB1FB0">
        <w:t xml:space="preserve"> </w:t>
      </w:r>
      <w:proofErr w:type="spellStart"/>
      <w:r w:rsidR="00AB1FB0">
        <w:t>auch</w:t>
      </w:r>
      <w:proofErr w:type="spellEnd"/>
      <w:r w:rsidR="00AB1FB0">
        <w:t xml:space="preserve"> </w:t>
      </w:r>
      <w:proofErr w:type="spellStart"/>
      <w:r w:rsidR="00AB1FB0">
        <w:t>ein</w:t>
      </w:r>
      <w:proofErr w:type="spellEnd"/>
      <w:r w:rsidR="00AB1FB0">
        <w:t xml:space="preserve"> </w:t>
      </w:r>
      <w:proofErr w:type="spellStart"/>
      <w:r w:rsidR="00AB1FB0">
        <w:t>kochspezifisches</w:t>
      </w:r>
      <w:proofErr w:type="spellEnd"/>
      <w:r w:rsidR="00AB1FB0">
        <w:t xml:space="preserve"> Modell </w:t>
      </w:r>
      <w:proofErr w:type="spellStart"/>
      <w:r w:rsidR="00AB1FB0">
        <w:t>ist</w:t>
      </w:r>
      <w:proofErr w:type="spellEnd"/>
      <w:r w:rsidR="00AB1FB0">
        <w:t xml:space="preserve">, was auf </w:t>
      </w:r>
      <w:proofErr w:type="spellStart"/>
      <w:r w:rsidR="00AB1FB0">
        <w:t>sehr</w:t>
      </w:r>
      <w:proofErr w:type="spellEnd"/>
      <w:r w:rsidR="00AB1FB0">
        <w:t xml:space="preserve"> </w:t>
      </w:r>
      <w:proofErr w:type="spellStart"/>
      <w:r w:rsidR="00AB1FB0">
        <w:t>ähnliche</w:t>
      </w:r>
      <w:proofErr w:type="spellEnd"/>
      <w:r w:rsidR="00AB1FB0">
        <w:t xml:space="preserve"> </w:t>
      </w:r>
      <w:proofErr w:type="spellStart"/>
      <w:r w:rsidR="00AB1FB0">
        <w:t>Daten</w:t>
      </w:r>
      <w:proofErr w:type="spellEnd"/>
      <w:r w:rsidR="00AB1FB0">
        <w:t xml:space="preserve"> </w:t>
      </w:r>
      <w:proofErr w:type="spellStart"/>
      <w:r w:rsidR="00AB1FB0">
        <w:t>wie</w:t>
      </w:r>
      <w:proofErr w:type="spellEnd"/>
      <w:r w:rsidR="00AB1FB0">
        <w:t xml:space="preserve"> CookBERT </w:t>
      </w:r>
      <w:proofErr w:type="spellStart"/>
      <w:r w:rsidR="00AB1FB0">
        <w:t>vortrainiert</w:t>
      </w:r>
      <w:proofErr w:type="spellEnd"/>
      <w:r w:rsidR="00AB1FB0">
        <w:t xml:space="preserve"> </w:t>
      </w:r>
      <w:proofErr w:type="spellStart"/>
      <w:r w:rsidR="00AB1FB0">
        <w:t>wurde</w:t>
      </w:r>
      <w:proofErr w:type="spellEnd"/>
      <w:r w:rsidR="00AB1FB0">
        <w:t xml:space="preserve">. </w:t>
      </w:r>
      <w:r w:rsidR="00534989">
        <w:t xml:space="preserve">Der </w:t>
      </w:r>
      <w:proofErr w:type="spellStart"/>
      <w:r w:rsidR="00534989">
        <w:t>Unterschied</w:t>
      </w:r>
      <w:proofErr w:type="spellEnd"/>
      <w:r w:rsidR="00534989">
        <w:t xml:space="preserve"> </w:t>
      </w:r>
      <w:proofErr w:type="spellStart"/>
      <w:r w:rsidR="00534989">
        <w:t>zu</w:t>
      </w:r>
      <w:proofErr w:type="spellEnd"/>
      <w:r w:rsidR="00534989">
        <w:t xml:space="preserve"> CookBERT </w:t>
      </w:r>
      <w:proofErr w:type="spellStart"/>
      <w:r w:rsidR="00534989">
        <w:t>liegt</w:t>
      </w:r>
      <w:proofErr w:type="spellEnd"/>
      <w:r w:rsidR="00534989">
        <w:t xml:space="preserve"> </w:t>
      </w:r>
      <w:proofErr w:type="spellStart"/>
      <w:r w:rsidR="00534989">
        <w:t>hier</w:t>
      </w:r>
      <w:proofErr w:type="spellEnd"/>
      <w:r w:rsidR="00534989">
        <w:t xml:space="preserve"> </w:t>
      </w:r>
      <w:proofErr w:type="spellStart"/>
      <w:r w:rsidR="00534989">
        <w:t>aber</w:t>
      </w:r>
      <w:proofErr w:type="spellEnd"/>
      <w:r w:rsidR="00534989">
        <w:t xml:space="preserve"> </w:t>
      </w:r>
      <w:proofErr w:type="spellStart"/>
      <w:r w:rsidR="00534989">
        <w:t>wie</w:t>
      </w:r>
      <w:proofErr w:type="spellEnd"/>
      <w:r w:rsidR="00534989">
        <w:t xml:space="preserve"> in </w:t>
      </w:r>
      <w:proofErr w:type="spellStart"/>
      <w:r w:rsidR="00534989">
        <w:t>vorherigen</w:t>
      </w:r>
      <w:proofErr w:type="spellEnd"/>
      <w:r w:rsidR="00534989">
        <w:t xml:space="preserve"> </w:t>
      </w:r>
      <w:proofErr w:type="spellStart"/>
      <w:r w:rsidR="00534989">
        <w:t>Kapiteln</w:t>
      </w:r>
      <w:proofErr w:type="spellEnd"/>
      <w:r w:rsidR="00534989">
        <w:t xml:space="preserve"> </w:t>
      </w:r>
      <w:proofErr w:type="spellStart"/>
      <w:r w:rsidR="00534989">
        <w:t>schon</w:t>
      </w:r>
      <w:proofErr w:type="spellEnd"/>
      <w:r w:rsidR="00534989">
        <w:t xml:space="preserve"> </w:t>
      </w:r>
      <w:proofErr w:type="spellStart"/>
      <w:r w:rsidR="00534989">
        <w:t>erwähnt</w:t>
      </w:r>
      <w:proofErr w:type="spellEnd"/>
      <w:r w:rsidR="00534989">
        <w:t xml:space="preserve">, in der </w:t>
      </w:r>
      <w:proofErr w:type="spellStart"/>
      <w:r w:rsidR="00534989">
        <w:t>geringeren</w:t>
      </w:r>
      <w:proofErr w:type="spellEnd"/>
      <w:r w:rsidR="00534989">
        <w:t xml:space="preserve"> DAPT corpus </w:t>
      </w:r>
      <w:proofErr w:type="spellStart"/>
      <w:r w:rsidR="00534989">
        <w:t>größe</w:t>
      </w:r>
      <w:proofErr w:type="spellEnd"/>
      <w:r w:rsidR="00534989">
        <w:t xml:space="preserve">, </w:t>
      </w:r>
      <w:proofErr w:type="spellStart"/>
      <w:r w:rsidR="00534989">
        <w:t>de</w:t>
      </w:r>
      <w:r w:rsidR="001A0DF9">
        <w:t>m</w:t>
      </w:r>
      <w:proofErr w:type="spellEnd"/>
      <w:r w:rsidR="001A0DF9">
        <w:t xml:space="preserve"> in </w:t>
      </w:r>
      <w:proofErr w:type="spellStart"/>
      <w:r w:rsidR="001A0DF9">
        <w:t>dieser</w:t>
      </w:r>
      <w:proofErr w:type="spellEnd"/>
      <w:r w:rsidR="001A0DF9">
        <w:t xml:space="preserve"> Arbeit </w:t>
      </w:r>
      <w:proofErr w:type="spellStart"/>
      <w:r w:rsidR="001A0DF9">
        <w:t>als</w:t>
      </w:r>
      <w:proofErr w:type="spellEnd"/>
      <w:r w:rsidR="001A0DF9">
        <w:t xml:space="preserve"> suboptimal </w:t>
      </w:r>
      <w:proofErr w:type="spellStart"/>
      <w:r w:rsidR="001A0DF9">
        <w:t>empfundenem</w:t>
      </w:r>
      <w:proofErr w:type="spellEnd"/>
      <w:r w:rsidR="001A0DF9">
        <w:t xml:space="preserve"> </w:t>
      </w:r>
      <w:proofErr w:type="spellStart"/>
      <w:r w:rsidR="001A0DF9">
        <w:t>Vorgehen</w:t>
      </w:r>
      <w:proofErr w:type="spellEnd"/>
      <w:r w:rsidR="001A0DF9">
        <w:t xml:space="preserve"> </w:t>
      </w:r>
      <w:proofErr w:type="spellStart"/>
      <w:r w:rsidR="001A0DF9">
        <w:t>bei</w:t>
      </w:r>
      <w:proofErr w:type="spellEnd"/>
      <w:r w:rsidR="001A0DF9">
        <w:t xml:space="preserve"> der </w:t>
      </w:r>
      <w:proofErr w:type="spellStart"/>
      <w:r w:rsidR="001A0DF9">
        <w:t>Erweiterung</w:t>
      </w:r>
      <w:proofErr w:type="spellEnd"/>
      <w:r w:rsidR="001A0DF9">
        <w:t xml:space="preserve"> des </w:t>
      </w:r>
      <w:proofErr w:type="spellStart"/>
      <w:r w:rsidR="001A0DF9">
        <w:t>Vokabulars</w:t>
      </w:r>
      <w:proofErr w:type="spellEnd"/>
      <w:r w:rsidR="00534989">
        <w:t xml:space="preserve">, </w:t>
      </w:r>
      <w:proofErr w:type="spellStart"/>
      <w:r w:rsidR="00534989">
        <w:t>sowie</w:t>
      </w:r>
      <w:proofErr w:type="spellEnd"/>
      <w:r w:rsidR="00534989">
        <w:t xml:space="preserve"> der </w:t>
      </w:r>
      <w:proofErr w:type="spellStart"/>
      <w:r w:rsidR="00534989">
        <w:t>Tatsache</w:t>
      </w:r>
      <w:proofErr w:type="spellEnd"/>
      <w:r w:rsidR="00534989">
        <w:t xml:space="preserve">, </w:t>
      </w:r>
      <w:proofErr w:type="spellStart"/>
      <w:r w:rsidR="00534989">
        <w:t>dass</w:t>
      </w:r>
      <w:proofErr w:type="spellEnd"/>
      <w:r w:rsidR="00534989">
        <w:t xml:space="preserve"> BERTBASE_CASED </w:t>
      </w:r>
      <w:proofErr w:type="spellStart"/>
      <w:r w:rsidR="00534989">
        <w:t>als</w:t>
      </w:r>
      <w:proofErr w:type="spellEnd"/>
      <w:r w:rsidR="00534989">
        <w:t xml:space="preserve"> </w:t>
      </w:r>
      <w:proofErr w:type="spellStart"/>
      <w:r w:rsidR="00534989">
        <w:t>Initialisierungsmodell</w:t>
      </w:r>
      <w:proofErr w:type="spellEnd"/>
      <w:r w:rsidR="00534989">
        <w:t xml:space="preserve"> </w:t>
      </w:r>
      <w:proofErr w:type="spellStart"/>
      <w:r w:rsidR="00534989">
        <w:t>gedient</w:t>
      </w:r>
      <w:proofErr w:type="spellEnd"/>
      <w:r w:rsidR="00534989">
        <w:t xml:space="preserve"> hat. </w:t>
      </w:r>
      <w:proofErr w:type="spellStart"/>
      <w:r w:rsidR="008945A6">
        <w:t>Welche</w:t>
      </w:r>
      <w:proofErr w:type="spellEnd"/>
      <w:r w:rsidR="008945A6">
        <w:t xml:space="preserve"> </w:t>
      </w:r>
      <w:proofErr w:type="spellStart"/>
      <w:r w:rsidR="008945A6">
        <w:t>Aspekte</w:t>
      </w:r>
      <w:proofErr w:type="spellEnd"/>
      <w:r w:rsidR="008945A6">
        <w:t xml:space="preserve">, </w:t>
      </w:r>
      <w:proofErr w:type="spellStart"/>
      <w:r w:rsidR="008945A6">
        <w:t>bzw</w:t>
      </w:r>
      <w:proofErr w:type="spellEnd"/>
      <w:r w:rsidR="008945A6">
        <w:t xml:space="preserve">. </w:t>
      </w:r>
      <w:proofErr w:type="spellStart"/>
      <w:r w:rsidR="008945A6">
        <w:t>Welche</w:t>
      </w:r>
      <w:proofErr w:type="spellEnd"/>
      <w:r w:rsidR="008945A6">
        <w:t xml:space="preserve"> </w:t>
      </w:r>
      <w:proofErr w:type="spellStart"/>
      <w:r w:rsidR="008945A6">
        <w:t>Kombination</w:t>
      </w:r>
      <w:proofErr w:type="spellEnd"/>
      <w:r w:rsidR="008945A6">
        <w:t xml:space="preserve"> </w:t>
      </w:r>
      <w:proofErr w:type="spellStart"/>
      <w:r w:rsidR="008945A6">
        <w:t>dieser</w:t>
      </w:r>
      <w:proofErr w:type="spellEnd"/>
      <w:r w:rsidR="008945A6">
        <w:t xml:space="preserve"> </w:t>
      </w:r>
      <w:proofErr w:type="spellStart"/>
      <w:r w:rsidR="008945A6">
        <w:t>Aspekte</w:t>
      </w:r>
      <w:proofErr w:type="spellEnd"/>
      <w:r w:rsidR="008945A6">
        <w:t xml:space="preserve"> </w:t>
      </w:r>
      <w:proofErr w:type="spellStart"/>
      <w:r w:rsidR="007F0D53">
        <w:t>tatsächlich</w:t>
      </w:r>
      <w:proofErr w:type="spellEnd"/>
      <w:r w:rsidR="007F0D53">
        <w:t xml:space="preserve"> </w:t>
      </w:r>
      <w:proofErr w:type="spellStart"/>
      <w:r w:rsidR="007F0D53">
        <w:t>einfluss</w:t>
      </w:r>
      <w:proofErr w:type="spellEnd"/>
      <w:r w:rsidR="007F0D53">
        <w:t xml:space="preserve"> auf die </w:t>
      </w:r>
      <w:proofErr w:type="spellStart"/>
      <w:r w:rsidR="00C620AF">
        <w:t>erzielten</w:t>
      </w:r>
      <w:proofErr w:type="spellEnd"/>
      <w:r w:rsidR="00C620AF">
        <w:t xml:space="preserve"> </w:t>
      </w:r>
      <w:proofErr w:type="spellStart"/>
      <w:r w:rsidR="00C620AF">
        <w:t>Resultaten</w:t>
      </w:r>
      <w:proofErr w:type="spellEnd"/>
      <w:r w:rsidR="00C620AF">
        <w:t xml:space="preserve"> </w:t>
      </w:r>
      <w:r w:rsidR="007F0D53">
        <w:t>h</w:t>
      </w:r>
      <w:r w:rsidR="00C620AF">
        <w:t xml:space="preserve">at, </w:t>
      </w:r>
      <w:proofErr w:type="spellStart"/>
      <w:r w:rsidR="00C620AF">
        <w:t>ist</w:t>
      </w:r>
      <w:proofErr w:type="spellEnd"/>
      <w:r w:rsidR="00C620AF">
        <w:t xml:space="preserve"> </w:t>
      </w:r>
      <w:proofErr w:type="spellStart"/>
      <w:r w:rsidR="00E67D29">
        <w:t>allerdings</w:t>
      </w:r>
      <w:proofErr w:type="spellEnd"/>
      <w:r w:rsidR="00E67D29">
        <w:t xml:space="preserve"> </w:t>
      </w:r>
      <w:proofErr w:type="spellStart"/>
      <w:r w:rsidR="00E67D29">
        <w:t>unklar</w:t>
      </w:r>
      <w:proofErr w:type="spellEnd"/>
      <w:r w:rsidR="00C620AF">
        <w:t xml:space="preserve"> und </w:t>
      </w:r>
      <w:proofErr w:type="spellStart"/>
      <w:r w:rsidR="00C620AF">
        <w:t>bedarf</w:t>
      </w:r>
      <w:proofErr w:type="spellEnd"/>
      <w:r w:rsidR="00C620AF">
        <w:t xml:space="preserve"> </w:t>
      </w:r>
      <w:proofErr w:type="spellStart"/>
      <w:r w:rsidR="00C620AF">
        <w:t>weiterer</w:t>
      </w:r>
      <w:proofErr w:type="spellEnd"/>
      <w:r w:rsidR="00C620AF">
        <w:t xml:space="preserve"> Recherche. </w:t>
      </w:r>
    </w:p>
    <w:p w14:paraId="7F076597" w14:textId="333CA310" w:rsidR="0062082D" w:rsidRDefault="000E104E" w:rsidP="006F332E">
      <w:pPr>
        <w:pStyle w:val="Folgeabsatz"/>
      </w:pPr>
      <w:proofErr w:type="spellStart"/>
      <w:r>
        <w:t>Betrachtet</w:t>
      </w:r>
      <w:proofErr w:type="spellEnd"/>
      <w:r>
        <w:t xml:space="preserve"> man </w:t>
      </w:r>
      <w:proofErr w:type="spellStart"/>
      <w:r>
        <w:t>noch</w:t>
      </w:r>
      <w:proofErr w:type="spellEnd"/>
      <w:r>
        <w:t xml:space="preserve"> </w:t>
      </w:r>
      <w:proofErr w:type="spellStart"/>
      <w:r>
        <w:t>einmal</w:t>
      </w:r>
      <w:proofErr w:type="spellEnd"/>
      <w:r>
        <w:t xml:space="preserve"> die research question</w:t>
      </w:r>
    </w:p>
    <w:p w14:paraId="1CE380DB" w14:textId="729BD710" w:rsidR="00B75A72" w:rsidRPr="00B75A72" w:rsidRDefault="00882CFC" w:rsidP="00000250">
      <w:pPr>
        <w:pStyle w:val="Folgeabsatz"/>
        <w:ind w:firstLine="0"/>
      </w:pPr>
      <w:proofErr w:type="spellStart"/>
      <w:r>
        <w:t>Kann</w:t>
      </w:r>
      <w:proofErr w:type="spellEnd"/>
      <w:r>
        <w:t xml:space="preserve"> </w:t>
      </w:r>
      <w:proofErr w:type="spellStart"/>
      <w:r>
        <w:t>diese</w:t>
      </w:r>
      <w:proofErr w:type="spellEnd"/>
      <w:r>
        <w:t xml:space="preserve"> nun </w:t>
      </w:r>
      <w:proofErr w:type="spellStart"/>
      <w:r>
        <w:t>folgendermaßen</w:t>
      </w:r>
      <w:proofErr w:type="spellEnd"/>
      <w:r>
        <w:t xml:space="preserve"> </w:t>
      </w:r>
      <w:proofErr w:type="spellStart"/>
      <w:r>
        <w:t>beantwortet</w:t>
      </w:r>
      <w:proofErr w:type="spellEnd"/>
      <w:r>
        <w:t xml:space="preserve"> </w:t>
      </w:r>
      <w:proofErr w:type="spellStart"/>
      <w:r>
        <w:t>werden</w:t>
      </w:r>
      <w:proofErr w:type="spellEnd"/>
      <w:r>
        <w:t xml:space="preserve">. </w:t>
      </w:r>
      <w:r w:rsidR="007332C6">
        <w:t xml:space="preserve">DAPT is definitely a viable strategy for adapting </w:t>
      </w:r>
      <w:r w:rsidR="00476935">
        <w:t xml:space="preserve">BERT for the cooking domain </w:t>
      </w:r>
    </w:p>
    <w:p w14:paraId="25F2BEB5" w14:textId="5441B968" w:rsidR="00785EA7" w:rsidRDefault="00785EA7" w:rsidP="00785EA7">
      <w:pPr>
        <w:pStyle w:val="berschrift1"/>
      </w:pPr>
      <w:bookmarkStart w:id="46" w:name="_Toc98674067"/>
      <w:r>
        <w:t>Limitations</w:t>
      </w:r>
      <w:bookmarkEnd w:id="46"/>
    </w:p>
    <w:p w14:paraId="0C6778EC" w14:textId="7896ADB4" w:rsidR="00A40DFE" w:rsidRPr="00A40DFE" w:rsidRDefault="005C75BC" w:rsidP="00A40DFE">
      <w:r>
        <w:t xml:space="preserve">This section reflects on the limitations of this thesis. </w:t>
      </w:r>
      <w:r w:rsidR="00E030EB">
        <w:t xml:space="preserve">First of all, the </w:t>
      </w:r>
      <w:r w:rsidR="00CF400E">
        <w:t>data used</w:t>
      </w:r>
      <w:r w:rsidR="00B437F1">
        <w:t xml:space="preserve"> for </w:t>
      </w:r>
      <w:r w:rsidR="002E1844">
        <w:t>DAPT</w:t>
      </w:r>
      <w:r w:rsidR="00B437F1">
        <w:t xml:space="preserve"> is not considered optimal</w:t>
      </w:r>
      <w:r w:rsidR="00CF400E">
        <w:t xml:space="preserve">, as it only consists of recipe instructions. This is good in the sense that it contains a lot of cooking-specific vocabulary to adjust BERT’s weights to the </w:t>
      </w:r>
      <w:r w:rsidR="00CF400E">
        <w:lastRenderedPageBreak/>
        <w:t xml:space="preserve">cooking domain accordingly, and that there are also sufficient training samples for the newly added vocabulary. However, they </w:t>
      </w:r>
      <w:r w:rsidR="00F60088">
        <w:t>are not very natural, since the instructions are mostly formulated as imperative, the syntax is often incorrect due to omitted articles and pronouns, and words are often replaced by abbreviations.</w:t>
      </w:r>
      <w:r w:rsidR="0013607D">
        <w:t xml:space="preserve"> The sentence</w:t>
      </w:r>
      <w:r w:rsidR="00F60088">
        <w:t xml:space="preserve"> “add egg and 3 </w:t>
      </w:r>
      <w:proofErr w:type="spellStart"/>
      <w:r w:rsidR="00F60088">
        <w:t>tbls</w:t>
      </w:r>
      <w:proofErr w:type="spellEnd"/>
      <w:r w:rsidR="00F60088">
        <w:t xml:space="preserve"> butter to batter” </w:t>
      </w:r>
      <w:r w:rsidR="0013607D">
        <w:t>provides a good example for this</w:t>
      </w:r>
      <w:r w:rsidR="00F60088">
        <w:t xml:space="preserve">. This unnaturalness could have a negative impact on </w:t>
      </w:r>
      <w:proofErr w:type="spellStart"/>
      <w:r w:rsidR="00F60088">
        <w:t>CookBERT’s</w:t>
      </w:r>
      <w:proofErr w:type="spellEnd"/>
      <w:r w:rsidR="00F60088">
        <w:t xml:space="preserve"> linguistic </w:t>
      </w:r>
      <w:r w:rsidR="00D84736">
        <w:t xml:space="preserve">competence as it might </w:t>
      </w:r>
      <w:r w:rsidR="00FB0BD7">
        <w:t xml:space="preserve">be </w:t>
      </w:r>
      <w:r w:rsidR="00D84736">
        <w:t>adopt</w:t>
      </w:r>
      <w:r w:rsidR="00FB0BD7">
        <w:t xml:space="preserve">ed </w:t>
      </w:r>
      <w:r w:rsidR="00A03747">
        <w:t>during</w:t>
      </w:r>
      <w:r w:rsidR="00FB0BD7">
        <w:t xml:space="preserve"> DAPT</w:t>
      </w:r>
      <w:r w:rsidR="00D84736">
        <w:t xml:space="preserve">. In </w:t>
      </w:r>
      <w:r w:rsidR="00D84736" w:rsidRPr="00D84736">
        <w:rPr>
          <w:highlight w:val="yellow"/>
        </w:rPr>
        <w:t>section Discussion</w:t>
      </w:r>
      <w:r w:rsidR="00D84736">
        <w:t xml:space="preserve"> this is also listed as </w:t>
      </w:r>
      <w:r w:rsidR="00FB0BD7">
        <w:t>a possible reason why</w:t>
      </w:r>
      <w:r w:rsidR="00D84736">
        <w:t xml:space="preserve"> CookBERT perform</w:t>
      </w:r>
      <w:r w:rsidR="00FB0BD7">
        <w:t>s</w:t>
      </w:r>
      <w:r w:rsidR="00D84736">
        <w:t xml:space="preserve"> worse in question answering than BERT base. </w:t>
      </w:r>
      <w:r w:rsidR="002863DA">
        <w:t>This</w:t>
      </w:r>
      <w:r w:rsidR="00384D57">
        <w:t xml:space="preserve"> </w:t>
      </w:r>
      <w:r w:rsidR="002863DA">
        <w:t>limitation</w:t>
      </w:r>
      <w:r w:rsidR="00384D57">
        <w:t xml:space="preserve"> is difficult to </w:t>
      </w:r>
      <w:r w:rsidR="002863DA">
        <w:t>remedy</w:t>
      </w:r>
      <w:r w:rsidR="00384D57">
        <w:t xml:space="preserve"> because only few </w:t>
      </w:r>
      <w:r w:rsidR="00A03747">
        <w:t xml:space="preserve">small-scale </w:t>
      </w:r>
      <w:r w:rsidR="00384D57">
        <w:t>datasets exist that provide</w:t>
      </w:r>
      <w:r w:rsidR="00A03747">
        <w:t xml:space="preserve"> natural cooking</w:t>
      </w:r>
      <w:r w:rsidR="00384D57">
        <w:t xml:space="preserve"> data.</w:t>
      </w:r>
      <w:r w:rsidR="00F15AFB">
        <w:t xml:space="preserve"> </w:t>
      </w:r>
      <w:r w:rsidR="002863DA">
        <w:t>So,</w:t>
      </w:r>
      <w:r w:rsidR="00F15AFB">
        <w:t xml:space="preserve"> the best approach would be to collect a huge amount of natural, cooking specific data yourself,</w:t>
      </w:r>
      <w:r w:rsidR="00A03747">
        <w:t xml:space="preserve"> </w:t>
      </w:r>
      <w:r w:rsidR="00F66B53">
        <w:t>for example from subtitles of cooking shows</w:t>
      </w:r>
      <w:r w:rsidR="007B4D28">
        <w:t xml:space="preserve"> (which was also suggested from</w:t>
      </w:r>
      <w:r w:rsidR="0022525D">
        <w:t xml:space="preserve"> </w:t>
      </w:r>
      <w:sdt>
        <w:sdtPr>
          <w:alias w:val="To edit, see citavi.com/edit"/>
          <w:tag w:val="CitaviPlaceholder#87c54d0f-e831-447f-ada9-35884ada358a"/>
          <w:id w:val="-1171334497"/>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UyOTE5ZjI0LWM1ZDAtNGQ3Ni04ZTc5LTU1NTk3MThjNThmYSIsIkVudHJpZXMiOlt7IiRpZCI6IjIiLCIkdHlwZSI6IlN3aXNzQWNhZGVtaWMuQ2l0YXZpLkNpdGF0aW9ucy5Xb3JkUGxhY2Vob2xkZXJFbnRyeSwgU3dpc3NBY2FkZW1pYy5DaXRhdmkiLCJJZCI6IjgzMDYyMTgwLWZmNjItNDkwYi04YjgxLTEwODI1YTU2MzQ0Mi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4N2M1NGQwZi1lODMxLTQ0N2YtYWRhOS0zNTg4NGFkYTM1OGEiLCJUZXh0IjoiU2Nod2FibCIsIldBSVZlcnNpb24iOiI2LjUuMC4wIn0=}</w:instrText>
          </w:r>
          <w:r w:rsidR="0022525D">
            <w:rPr>
              <w:noProof/>
            </w:rPr>
            <w:fldChar w:fldCharType="separate"/>
          </w:r>
          <w:r w:rsidR="00302D98">
            <w:rPr>
              <w:noProof/>
            </w:rPr>
            <w:t>Schwabl</w:t>
          </w:r>
          <w:r w:rsidR="0022525D">
            <w:rPr>
              <w:noProof/>
            </w:rPr>
            <w:fldChar w:fldCharType="end"/>
          </w:r>
        </w:sdtContent>
      </w:sdt>
      <w:r w:rsidR="0022525D">
        <w:t xml:space="preserve"> </w:t>
      </w:r>
      <w:sdt>
        <w:sdtPr>
          <w:alias w:val="To edit, see citavi.com/edit"/>
          <w:tag w:val="CitaviPlaceholder#52919f24-c5d0-4d76-8e79-5559718c58fa"/>
          <w:id w:val="-320275782"/>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4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UyODMvRVBVQi40NjMwOCIsIlVyaVN0cmluZyI6Imh0dHBzOi8vZG9pLm9yZy8xMC41MjgzL0VQVUIuNDYzM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OCJ9fV0sIk9yZ2FuaXphdGlvbnMiOlt7IiRpZCI6IjEy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OC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yMSwgcHAuwqA4MuKAkzgzKSJ9XX0sIlRhZyI6IkNpdGF2aVBsYWNlaG9sZGVyIzUyOTE5ZjI0LWM1ZDAtNGQ3Ni04ZTc5LTU1NTk3MThjNThmYSIsIlRleHQiOiIoMjAyMSwgcHAuwqA4MuKAkzgzKSIsIldBSVZlcnNpb24iOiI2LjUuMC4wIn0=}</w:instrText>
          </w:r>
          <w:r w:rsidR="0022525D">
            <w:rPr>
              <w:noProof/>
            </w:rPr>
            <w:fldChar w:fldCharType="separate"/>
          </w:r>
          <w:r w:rsidR="00302D98">
            <w:rPr>
              <w:noProof/>
            </w:rPr>
            <w:t>(2021, pp. 82–83)</w:t>
          </w:r>
          <w:r w:rsidR="0022525D">
            <w:rPr>
              <w:noProof/>
            </w:rPr>
            <w:fldChar w:fldCharType="end"/>
          </w:r>
        </w:sdtContent>
      </w:sdt>
      <w:r w:rsidR="00F66B53">
        <w:t>, from cooking podcast transcripts, or from general cookbooks</w:t>
      </w:r>
      <w:r w:rsidR="002E50B6">
        <w:t xml:space="preserve"> </w:t>
      </w:r>
      <w:r w:rsidR="00F66B53">
        <w:t xml:space="preserve">that do not only contain </w:t>
      </w:r>
      <w:r w:rsidR="002E50B6">
        <w:t xml:space="preserve">plain </w:t>
      </w:r>
      <w:r w:rsidR="00F66B53">
        <w:t xml:space="preserve">recipe instructions. </w:t>
      </w:r>
    </w:p>
    <w:p w14:paraId="728E672C" w14:textId="4792C688" w:rsidR="00D60F50" w:rsidRDefault="0030322B" w:rsidP="00EF22A7">
      <w:pPr>
        <w:pStyle w:val="Folgeabsatz"/>
      </w:pPr>
      <w:r>
        <w:t xml:space="preserve">Another limitation of this thesis is the relatively small </w:t>
      </w:r>
      <w:r w:rsidR="002839F6">
        <w:t>number</w:t>
      </w:r>
      <w:r>
        <w:t xml:space="preserve"> of tasks that </w:t>
      </w:r>
      <w:proofErr w:type="spellStart"/>
      <w:r>
        <w:t>CookBERT’s</w:t>
      </w:r>
      <w:proofErr w:type="spellEnd"/>
      <w:r>
        <w:t xml:space="preserve"> performance was evaluated on, which is due to the scarcity of suitable cooking datasets. Despite promising results, it is thus difficult to make general statements about </w:t>
      </w:r>
      <w:proofErr w:type="spellStart"/>
      <w:r>
        <w:t>CookBERT’s</w:t>
      </w:r>
      <w:proofErr w:type="spellEnd"/>
      <w:r>
        <w:t xml:space="preserve">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proofErr w:type="spellStart"/>
      <w:r w:rsidR="002839F6">
        <w:t>FoodBase</w:t>
      </w:r>
      <w:proofErr w:type="spellEnd"/>
      <w:r w:rsidR="002839F6">
        <w:t>, like RecipeNLG, only contains text 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64D717DC" w14:textId="3624E696" w:rsidR="00A40DFE" w:rsidRDefault="00A40DFE" w:rsidP="00EF22A7">
      <w:pPr>
        <w:pStyle w:val="Folgeabsatz"/>
      </w:pPr>
      <w:r w:rsidRPr="00FA2B9D">
        <w:rPr>
          <w:highlight w:val="yellow"/>
        </w:rPr>
        <w:t xml:space="preserve">It is furthermore not possible, </w:t>
      </w:r>
      <w:proofErr w:type="spellStart"/>
      <w:r w:rsidRPr="00FA2B9D">
        <w:rPr>
          <w:highlight w:val="yellow"/>
        </w:rPr>
        <w:t>basierend</w:t>
      </w:r>
      <w:proofErr w:type="spellEnd"/>
      <w:r w:rsidRPr="00FA2B9D">
        <w:rPr>
          <w:highlight w:val="yellow"/>
        </w:rPr>
        <w:t xml:space="preserve"> auf </w:t>
      </w:r>
      <w:proofErr w:type="spellStart"/>
      <w:r w:rsidRPr="00FA2B9D">
        <w:rPr>
          <w:highlight w:val="yellow"/>
        </w:rPr>
        <w:t>dieser</w:t>
      </w:r>
      <w:proofErr w:type="spellEnd"/>
      <w:r w:rsidRPr="00FA2B9D">
        <w:rPr>
          <w:highlight w:val="yellow"/>
        </w:rPr>
        <w:t xml:space="preserve"> Arbeit </w:t>
      </w:r>
      <w:proofErr w:type="spellStart"/>
      <w:r w:rsidRPr="00FA2B9D">
        <w:rPr>
          <w:highlight w:val="yellow"/>
        </w:rPr>
        <w:t>zu</w:t>
      </w:r>
      <w:proofErr w:type="spellEnd"/>
      <w:r w:rsidRPr="00FA2B9D">
        <w:rPr>
          <w:highlight w:val="yellow"/>
        </w:rPr>
        <w:t xml:space="preserve"> </w:t>
      </w:r>
      <w:proofErr w:type="spellStart"/>
      <w:r w:rsidRPr="00FA2B9D">
        <w:rPr>
          <w:highlight w:val="yellow"/>
        </w:rPr>
        <w:t>sagen</w:t>
      </w:r>
      <w:proofErr w:type="spellEnd"/>
      <w:r w:rsidRPr="00FA2B9D">
        <w:rPr>
          <w:highlight w:val="yellow"/>
        </w:rPr>
        <w:t xml:space="preserve">, </w:t>
      </w:r>
      <w:proofErr w:type="spellStart"/>
      <w:r w:rsidRPr="00FA2B9D">
        <w:rPr>
          <w:highlight w:val="yellow"/>
        </w:rPr>
        <w:t>aus</w:t>
      </w:r>
      <w:proofErr w:type="spellEnd"/>
      <w:r w:rsidRPr="00FA2B9D">
        <w:rPr>
          <w:highlight w:val="yellow"/>
        </w:rPr>
        <w:t xml:space="preserve"> </w:t>
      </w:r>
      <w:proofErr w:type="spellStart"/>
      <w:r w:rsidRPr="00FA2B9D">
        <w:rPr>
          <w:highlight w:val="yellow"/>
        </w:rPr>
        <w:t>welchem</w:t>
      </w:r>
      <w:proofErr w:type="spellEnd"/>
      <w:r w:rsidRPr="00FA2B9D">
        <w:rPr>
          <w:highlight w:val="yellow"/>
        </w:rPr>
        <w:t xml:space="preserve"> </w:t>
      </w:r>
      <w:proofErr w:type="spellStart"/>
      <w:r w:rsidRPr="00FA2B9D">
        <w:rPr>
          <w:highlight w:val="yellow"/>
        </w:rPr>
        <w:t>Grund</w:t>
      </w:r>
      <w:proofErr w:type="spellEnd"/>
      <w:r w:rsidRPr="00FA2B9D">
        <w:rPr>
          <w:highlight w:val="yellow"/>
        </w:rPr>
        <w:t xml:space="preserve"> CookBERT </w:t>
      </w:r>
      <w:proofErr w:type="spellStart"/>
      <w:r w:rsidRPr="00FA2B9D">
        <w:rPr>
          <w:highlight w:val="yellow"/>
        </w:rPr>
        <w:t>zu</w:t>
      </w:r>
      <w:proofErr w:type="spellEnd"/>
      <w:r w:rsidRPr="00FA2B9D">
        <w:rPr>
          <w:highlight w:val="yellow"/>
        </w:rPr>
        <w:t xml:space="preserve"> </w:t>
      </w:r>
      <w:proofErr w:type="spellStart"/>
      <w:r w:rsidRPr="00FA2B9D">
        <w:rPr>
          <w:highlight w:val="yellow"/>
        </w:rPr>
        <w:t>besseren</w:t>
      </w:r>
      <w:proofErr w:type="spellEnd"/>
      <w:r w:rsidRPr="00FA2B9D">
        <w:rPr>
          <w:highlight w:val="yellow"/>
        </w:rPr>
        <w:t xml:space="preserve">/ </w:t>
      </w:r>
      <w:proofErr w:type="spellStart"/>
      <w:r w:rsidRPr="00FA2B9D">
        <w:rPr>
          <w:highlight w:val="yellow"/>
        </w:rPr>
        <w:t>nicht</w:t>
      </w:r>
      <w:proofErr w:type="spellEnd"/>
      <w:r w:rsidRPr="00FA2B9D">
        <w:rPr>
          <w:highlight w:val="yellow"/>
        </w:rPr>
        <w:t xml:space="preserve"> </w:t>
      </w:r>
      <w:proofErr w:type="spellStart"/>
      <w:r w:rsidRPr="00FA2B9D">
        <w:rPr>
          <w:highlight w:val="yellow"/>
        </w:rPr>
        <w:t>besseren</w:t>
      </w:r>
      <w:proofErr w:type="spellEnd"/>
      <w:r w:rsidRPr="00FA2B9D">
        <w:rPr>
          <w:highlight w:val="yellow"/>
        </w:rPr>
        <w:t xml:space="preserve"> </w:t>
      </w:r>
      <w:proofErr w:type="spellStart"/>
      <w:r w:rsidRPr="00FA2B9D">
        <w:rPr>
          <w:highlight w:val="yellow"/>
        </w:rPr>
        <w:t>Ergebnissen</w:t>
      </w:r>
      <w:proofErr w:type="spellEnd"/>
      <w:r w:rsidRPr="00FA2B9D">
        <w:rPr>
          <w:highlight w:val="yellow"/>
        </w:rPr>
        <w:t xml:space="preserve"> </w:t>
      </w:r>
      <w:proofErr w:type="spellStart"/>
      <w:r w:rsidRPr="00FA2B9D">
        <w:rPr>
          <w:highlight w:val="yellow"/>
        </w:rPr>
        <w:t>geführt</w:t>
      </w:r>
      <w:proofErr w:type="spellEnd"/>
      <w:r w:rsidRPr="00FA2B9D">
        <w:rPr>
          <w:highlight w:val="yellow"/>
        </w:rPr>
        <w:t xml:space="preserve"> hat </w:t>
      </w:r>
      <w:proofErr w:type="spellStart"/>
      <w:r w:rsidRPr="00FA2B9D">
        <w:rPr>
          <w:highlight w:val="yellow"/>
        </w:rPr>
        <w:t>als</w:t>
      </w:r>
      <w:proofErr w:type="spellEnd"/>
      <w:r w:rsidRPr="00FA2B9D">
        <w:rPr>
          <w:highlight w:val="yellow"/>
        </w:rPr>
        <w:t xml:space="preserve"> das base </w:t>
      </w:r>
      <w:proofErr w:type="spellStart"/>
      <w:r w:rsidRPr="00FA2B9D">
        <w:rPr>
          <w:highlight w:val="yellow"/>
        </w:rPr>
        <w:t>modell</w:t>
      </w:r>
      <w:proofErr w:type="spellEnd"/>
      <w:r w:rsidRPr="00FA2B9D">
        <w:rPr>
          <w:highlight w:val="yellow"/>
        </w:rPr>
        <w:t xml:space="preserve"> </w:t>
      </w:r>
      <w:proofErr w:type="spellStart"/>
      <w:r w:rsidRPr="00FA2B9D">
        <w:rPr>
          <w:highlight w:val="yellow"/>
        </w:rPr>
        <w:t>oder</w:t>
      </w:r>
      <w:proofErr w:type="spellEnd"/>
      <w:r w:rsidRPr="00FA2B9D">
        <w:rPr>
          <w:highlight w:val="yellow"/>
        </w:rPr>
        <w:t xml:space="preserve"> </w:t>
      </w:r>
      <w:proofErr w:type="spellStart"/>
      <w:r w:rsidRPr="00FA2B9D">
        <w:rPr>
          <w:highlight w:val="yellow"/>
        </w:rPr>
        <w:t>als</w:t>
      </w:r>
      <w:proofErr w:type="spellEnd"/>
      <w:r w:rsidRPr="00FA2B9D">
        <w:rPr>
          <w:highlight w:val="yellow"/>
        </w:rPr>
        <w:t xml:space="preserve"> FoodBERT. Das </w:t>
      </w:r>
      <w:proofErr w:type="spellStart"/>
      <w:r w:rsidRPr="00FA2B9D">
        <w:rPr>
          <w:highlight w:val="yellow"/>
        </w:rPr>
        <w:t>könnte</w:t>
      </w:r>
      <w:proofErr w:type="spellEnd"/>
      <w:r w:rsidRPr="00FA2B9D">
        <w:rPr>
          <w:highlight w:val="yellow"/>
        </w:rPr>
        <w:t xml:space="preserve"> an </w:t>
      </w:r>
      <w:proofErr w:type="spellStart"/>
      <w:r w:rsidRPr="00FA2B9D">
        <w:rPr>
          <w:highlight w:val="yellow"/>
        </w:rPr>
        <w:t>nur</w:t>
      </w:r>
      <w:proofErr w:type="spellEnd"/>
      <w:r w:rsidRPr="00FA2B9D">
        <w:rPr>
          <w:highlight w:val="yellow"/>
        </w:rPr>
        <w:t xml:space="preserve"> </w:t>
      </w:r>
      <w:proofErr w:type="spellStart"/>
      <w:r w:rsidRPr="00FA2B9D">
        <w:rPr>
          <w:highlight w:val="yellow"/>
        </w:rPr>
        <w:t>einem</w:t>
      </w:r>
      <w:proofErr w:type="spellEnd"/>
      <w:r w:rsidRPr="00FA2B9D">
        <w:rPr>
          <w:highlight w:val="yellow"/>
        </w:rPr>
        <w:t xml:space="preserve"> </w:t>
      </w:r>
      <w:proofErr w:type="spellStart"/>
      <w:r w:rsidRPr="00FA2B9D">
        <w:rPr>
          <w:highlight w:val="yellow"/>
        </w:rPr>
        <w:t>Aspekt</w:t>
      </w:r>
      <w:proofErr w:type="spellEnd"/>
      <w:r w:rsidRPr="00FA2B9D">
        <w:rPr>
          <w:highlight w:val="yellow"/>
        </w:rPr>
        <w:t xml:space="preserve"> </w:t>
      </w:r>
      <w:proofErr w:type="spellStart"/>
      <w:r w:rsidRPr="00FA2B9D">
        <w:rPr>
          <w:highlight w:val="yellow"/>
        </w:rPr>
        <w:t>liegen</w:t>
      </w:r>
      <w:proofErr w:type="spellEnd"/>
      <w:r w:rsidRPr="00FA2B9D">
        <w:rPr>
          <w:highlight w:val="yellow"/>
        </w:rPr>
        <w:t xml:space="preserve"> (der </w:t>
      </w:r>
      <w:proofErr w:type="spellStart"/>
      <w:r w:rsidRPr="00FA2B9D">
        <w:rPr>
          <w:highlight w:val="yellow"/>
        </w:rPr>
        <w:t>zuätzlich</w:t>
      </w:r>
      <w:proofErr w:type="spellEnd"/>
      <w:r w:rsidRPr="00FA2B9D">
        <w:rPr>
          <w:highlight w:val="yellow"/>
        </w:rPr>
        <w:t xml:space="preserve"> </w:t>
      </w:r>
      <w:proofErr w:type="spellStart"/>
      <w:r w:rsidRPr="00FA2B9D">
        <w:rPr>
          <w:highlight w:val="yellow"/>
        </w:rPr>
        <w:t>großen</w:t>
      </w:r>
      <w:proofErr w:type="spellEnd"/>
      <w:r w:rsidRPr="00FA2B9D">
        <w:rPr>
          <w:highlight w:val="yellow"/>
        </w:rPr>
        <w:t xml:space="preserve"> </w:t>
      </w:r>
      <w:proofErr w:type="spellStart"/>
      <w:r w:rsidRPr="00FA2B9D">
        <w:rPr>
          <w:highlight w:val="yellow"/>
        </w:rPr>
        <w:t>Datenmenge</w:t>
      </w:r>
      <w:proofErr w:type="spellEnd"/>
      <w:r w:rsidRPr="00FA2B9D">
        <w:rPr>
          <w:highlight w:val="yellow"/>
        </w:rPr>
        <w:t xml:space="preserve"> an </w:t>
      </w:r>
      <w:proofErr w:type="spellStart"/>
      <w:r w:rsidRPr="00FA2B9D">
        <w:rPr>
          <w:highlight w:val="yellow"/>
        </w:rPr>
        <w:t>kochspezifischen</w:t>
      </w:r>
      <w:proofErr w:type="spellEnd"/>
      <w:r w:rsidRPr="00FA2B9D">
        <w:rPr>
          <w:highlight w:val="yellow"/>
        </w:rPr>
        <w:t xml:space="preserve"> </w:t>
      </w:r>
      <w:proofErr w:type="spellStart"/>
      <w:r w:rsidRPr="00FA2B9D">
        <w:rPr>
          <w:highlight w:val="yellow"/>
        </w:rPr>
        <w:t>Daten</w:t>
      </w:r>
      <w:proofErr w:type="spellEnd"/>
      <w:r w:rsidRPr="00FA2B9D">
        <w:rPr>
          <w:highlight w:val="yellow"/>
        </w:rPr>
        <w:t xml:space="preserve">) </w:t>
      </w:r>
      <w:proofErr w:type="spellStart"/>
      <w:r w:rsidRPr="00FA2B9D">
        <w:rPr>
          <w:highlight w:val="yellow"/>
        </w:rPr>
        <w:t>oder</w:t>
      </w:r>
      <w:proofErr w:type="spellEnd"/>
      <w:r w:rsidRPr="00FA2B9D">
        <w:rPr>
          <w:highlight w:val="yellow"/>
        </w:rPr>
        <w:t xml:space="preserve"> an der combination </w:t>
      </w:r>
      <w:proofErr w:type="spellStart"/>
      <w:r w:rsidRPr="00FA2B9D">
        <w:rPr>
          <w:highlight w:val="yellow"/>
        </w:rPr>
        <w:t>aus</w:t>
      </w:r>
      <w:proofErr w:type="spellEnd"/>
      <w:r w:rsidRPr="00FA2B9D">
        <w:rPr>
          <w:highlight w:val="yellow"/>
        </w:rPr>
        <w:t xml:space="preserve"> </w:t>
      </w:r>
      <w:proofErr w:type="spellStart"/>
      <w:r w:rsidRPr="00FA2B9D">
        <w:rPr>
          <w:highlight w:val="yellow"/>
        </w:rPr>
        <w:t>mehreren</w:t>
      </w:r>
      <w:proofErr w:type="spellEnd"/>
      <w:r w:rsidRPr="00FA2B9D">
        <w:rPr>
          <w:highlight w:val="yellow"/>
        </w:rPr>
        <w:t xml:space="preserve">/ </w:t>
      </w:r>
      <w:proofErr w:type="spellStart"/>
      <w:r w:rsidRPr="00FA2B9D">
        <w:rPr>
          <w:highlight w:val="yellow"/>
        </w:rPr>
        <w:t>allen</w:t>
      </w:r>
      <w:proofErr w:type="spellEnd"/>
      <w:r w:rsidRPr="00FA2B9D">
        <w:rPr>
          <w:highlight w:val="yellow"/>
        </w:rPr>
        <w:t xml:space="preserve"> </w:t>
      </w:r>
      <w:proofErr w:type="spellStart"/>
      <w:r w:rsidRPr="00FA2B9D">
        <w:rPr>
          <w:highlight w:val="yellow"/>
        </w:rPr>
        <w:t>aspekten</w:t>
      </w:r>
      <w:proofErr w:type="spellEnd"/>
      <w:r w:rsidRPr="00FA2B9D">
        <w:rPr>
          <w:highlight w:val="yellow"/>
        </w:rPr>
        <w:t xml:space="preserve"> der </w:t>
      </w:r>
      <w:proofErr w:type="spellStart"/>
      <w:r w:rsidRPr="00FA2B9D">
        <w:rPr>
          <w:highlight w:val="yellow"/>
        </w:rPr>
        <w:t>verwendeten</w:t>
      </w:r>
      <w:proofErr w:type="spellEnd"/>
      <w:r w:rsidRPr="00FA2B9D">
        <w:rPr>
          <w:highlight w:val="yellow"/>
        </w:rPr>
        <w:t xml:space="preserve"> </w:t>
      </w:r>
      <w:proofErr w:type="spellStart"/>
      <w:r w:rsidRPr="00FA2B9D">
        <w:rPr>
          <w:highlight w:val="yellow"/>
        </w:rPr>
        <w:t>Methodik</w:t>
      </w:r>
      <w:proofErr w:type="spellEnd"/>
      <w:r w:rsidR="00A422F9" w:rsidRPr="00FA2B9D">
        <w:rPr>
          <w:highlight w:val="yellow"/>
        </w:rPr>
        <w:t xml:space="preserve"> </w:t>
      </w:r>
      <w:proofErr w:type="spellStart"/>
      <w:r w:rsidR="00A422F9" w:rsidRPr="00FA2B9D">
        <w:rPr>
          <w:highlight w:val="yellow"/>
        </w:rPr>
        <w:t>bzw</w:t>
      </w:r>
      <w:proofErr w:type="spellEnd"/>
      <w:r w:rsidR="00A422F9" w:rsidRPr="00FA2B9D">
        <w:rPr>
          <w:highlight w:val="yellow"/>
        </w:rPr>
        <w:t xml:space="preserve">. Es </w:t>
      </w:r>
      <w:proofErr w:type="spellStart"/>
      <w:r w:rsidR="00A422F9" w:rsidRPr="00FA2B9D">
        <w:rPr>
          <w:highlight w:val="yellow"/>
        </w:rPr>
        <w:t>ist</w:t>
      </w:r>
      <w:proofErr w:type="spellEnd"/>
      <w:r w:rsidR="00A422F9" w:rsidRPr="00FA2B9D">
        <w:rPr>
          <w:highlight w:val="yellow"/>
        </w:rPr>
        <w:t xml:space="preserve"> </w:t>
      </w:r>
      <w:proofErr w:type="spellStart"/>
      <w:r w:rsidR="00A422F9" w:rsidRPr="00FA2B9D">
        <w:rPr>
          <w:highlight w:val="yellow"/>
        </w:rPr>
        <w:t>nicht</w:t>
      </w:r>
      <w:proofErr w:type="spellEnd"/>
      <w:r w:rsidR="00A422F9" w:rsidRPr="00FA2B9D">
        <w:rPr>
          <w:highlight w:val="yellow"/>
        </w:rPr>
        <w:t xml:space="preserve"> </w:t>
      </w:r>
      <w:proofErr w:type="spellStart"/>
      <w:r w:rsidR="00A422F9" w:rsidRPr="00FA2B9D">
        <w:rPr>
          <w:highlight w:val="yellow"/>
        </w:rPr>
        <w:t>klar</w:t>
      </w:r>
      <w:proofErr w:type="spellEnd"/>
      <w:r w:rsidR="00A422F9" w:rsidRPr="00FA2B9D">
        <w:rPr>
          <w:highlight w:val="yellow"/>
        </w:rPr>
        <w:t xml:space="preserve"> to what degree die </w:t>
      </w:r>
      <w:proofErr w:type="spellStart"/>
      <w:r w:rsidR="00A422F9" w:rsidRPr="00FA2B9D">
        <w:rPr>
          <w:highlight w:val="yellow"/>
        </w:rPr>
        <w:t>einzelnen</w:t>
      </w:r>
      <w:proofErr w:type="spellEnd"/>
      <w:r w:rsidR="00A422F9" w:rsidRPr="00FA2B9D">
        <w:rPr>
          <w:highlight w:val="yellow"/>
        </w:rPr>
        <w:t xml:space="preserve"> </w:t>
      </w:r>
      <w:proofErr w:type="spellStart"/>
      <w:r w:rsidR="00A422F9" w:rsidRPr="00FA2B9D">
        <w:rPr>
          <w:highlight w:val="yellow"/>
        </w:rPr>
        <w:t>Methodik</w:t>
      </w:r>
      <w:proofErr w:type="spellEnd"/>
      <w:r w:rsidR="00A422F9" w:rsidRPr="00FA2B9D">
        <w:rPr>
          <w:highlight w:val="yellow"/>
        </w:rPr>
        <w:t xml:space="preserve">-choices die Performance </w:t>
      </w:r>
      <w:proofErr w:type="spellStart"/>
      <w:r w:rsidR="00A422F9" w:rsidRPr="00FA2B9D">
        <w:rPr>
          <w:highlight w:val="yellow"/>
        </w:rPr>
        <w:t>letzlich</w:t>
      </w:r>
      <w:proofErr w:type="spellEnd"/>
      <w:r w:rsidR="00A422F9" w:rsidRPr="00FA2B9D">
        <w:rPr>
          <w:highlight w:val="yellow"/>
        </w:rPr>
        <w:t xml:space="preserve"> </w:t>
      </w:r>
      <w:proofErr w:type="spellStart"/>
      <w:r w:rsidR="00A422F9" w:rsidRPr="00FA2B9D">
        <w:rPr>
          <w:highlight w:val="yellow"/>
        </w:rPr>
        <w:t>beeinflussen</w:t>
      </w:r>
      <w:proofErr w:type="spellEnd"/>
      <w:r w:rsidR="00A422F9" w:rsidRPr="00FA2B9D">
        <w:rPr>
          <w:highlight w:val="yellow"/>
        </w:rPr>
        <w:t xml:space="preserve">. Dazu </w:t>
      </w:r>
      <w:proofErr w:type="spellStart"/>
      <w:r w:rsidR="00A422F9" w:rsidRPr="00FA2B9D">
        <w:rPr>
          <w:highlight w:val="yellow"/>
        </w:rPr>
        <w:t>wären</w:t>
      </w:r>
      <w:proofErr w:type="spellEnd"/>
      <w:r w:rsidR="00A422F9" w:rsidRPr="00FA2B9D">
        <w:rPr>
          <w:highlight w:val="yellow"/>
        </w:rPr>
        <w:t xml:space="preserve"> </w:t>
      </w:r>
      <w:proofErr w:type="spellStart"/>
      <w:r w:rsidR="00A422F9" w:rsidRPr="00FA2B9D">
        <w:rPr>
          <w:highlight w:val="yellow"/>
        </w:rPr>
        <w:t>abgekapselte</w:t>
      </w:r>
      <w:proofErr w:type="spellEnd"/>
      <w:r w:rsidR="00A422F9" w:rsidRPr="00FA2B9D">
        <w:rPr>
          <w:highlight w:val="yellow"/>
        </w:rPr>
        <w:t xml:space="preserve"> </w:t>
      </w:r>
      <w:proofErr w:type="spellStart"/>
      <w:r w:rsidR="00A422F9" w:rsidRPr="00FA2B9D">
        <w:rPr>
          <w:highlight w:val="yellow"/>
        </w:rPr>
        <w:t>Experimente</w:t>
      </w:r>
      <w:proofErr w:type="spellEnd"/>
      <w:r w:rsidR="00A422F9" w:rsidRPr="00FA2B9D">
        <w:rPr>
          <w:highlight w:val="yellow"/>
        </w:rPr>
        <w:t xml:space="preserve">, die </w:t>
      </w:r>
      <w:proofErr w:type="spellStart"/>
      <w:r w:rsidR="00A422F9" w:rsidRPr="00FA2B9D">
        <w:rPr>
          <w:highlight w:val="yellow"/>
        </w:rPr>
        <w:t>dann</w:t>
      </w:r>
      <w:proofErr w:type="spellEnd"/>
      <w:r w:rsidR="00A422F9" w:rsidRPr="00FA2B9D">
        <w:rPr>
          <w:highlight w:val="yellow"/>
        </w:rPr>
        <w:t xml:space="preserve"> </w:t>
      </w:r>
      <w:proofErr w:type="spellStart"/>
      <w:r w:rsidR="00A422F9" w:rsidRPr="00FA2B9D">
        <w:rPr>
          <w:highlight w:val="yellow"/>
        </w:rPr>
        <w:t>speziell</w:t>
      </w:r>
      <w:proofErr w:type="spellEnd"/>
      <w:r w:rsidR="00A422F9" w:rsidRPr="00FA2B9D">
        <w:rPr>
          <w:highlight w:val="yellow"/>
        </w:rPr>
        <w:t xml:space="preserve"> </w:t>
      </w:r>
      <w:proofErr w:type="spellStart"/>
      <w:r w:rsidR="00A422F9" w:rsidRPr="00FA2B9D">
        <w:rPr>
          <w:highlight w:val="yellow"/>
        </w:rPr>
        <w:t>untersuchen</w:t>
      </w:r>
      <w:proofErr w:type="spellEnd"/>
      <w:r w:rsidR="00A422F9" w:rsidRPr="00FA2B9D">
        <w:rPr>
          <w:highlight w:val="yellow"/>
        </w:rPr>
        <w:t xml:space="preserve">, </w:t>
      </w:r>
      <w:proofErr w:type="spellStart"/>
      <w:r w:rsidR="00A422F9" w:rsidRPr="00FA2B9D">
        <w:rPr>
          <w:highlight w:val="yellow"/>
        </w:rPr>
        <w:t>wie</w:t>
      </w:r>
      <w:proofErr w:type="spellEnd"/>
      <w:r w:rsidR="00A422F9" w:rsidRPr="00FA2B9D">
        <w:rPr>
          <w:highlight w:val="yellow"/>
        </w:rPr>
        <w:t xml:space="preserve"> </w:t>
      </w:r>
      <w:proofErr w:type="spellStart"/>
      <w:r w:rsidR="00A422F9" w:rsidRPr="00FA2B9D">
        <w:rPr>
          <w:highlight w:val="yellow"/>
        </w:rPr>
        <w:t>sich</w:t>
      </w:r>
      <w:proofErr w:type="spellEnd"/>
      <w:r w:rsidR="00A422F9" w:rsidRPr="00FA2B9D">
        <w:rPr>
          <w:highlight w:val="yellow"/>
        </w:rPr>
        <w:t xml:space="preserve"> das </w:t>
      </w:r>
      <w:proofErr w:type="spellStart"/>
      <w:r w:rsidR="00A422F9" w:rsidRPr="00FA2B9D">
        <w:rPr>
          <w:highlight w:val="yellow"/>
        </w:rPr>
        <w:t>Einfügen</w:t>
      </w:r>
      <w:proofErr w:type="spellEnd"/>
      <w:r w:rsidR="00A422F9" w:rsidRPr="00FA2B9D">
        <w:rPr>
          <w:highlight w:val="yellow"/>
        </w:rPr>
        <w:t xml:space="preserve"> von </w:t>
      </w:r>
      <w:proofErr w:type="spellStart"/>
      <w:r w:rsidR="00A422F9" w:rsidRPr="00FA2B9D">
        <w:rPr>
          <w:highlight w:val="yellow"/>
        </w:rPr>
        <w:t>Vokabular</w:t>
      </w:r>
      <w:proofErr w:type="spellEnd"/>
      <w:r w:rsidR="00A422F9" w:rsidRPr="00FA2B9D">
        <w:rPr>
          <w:highlight w:val="yellow"/>
        </w:rPr>
        <w:t xml:space="preserve"> vs. </w:t>
      </w:r>
      <w:proofErr w:type="spellStart"/>
      <w:r w:rsidR="00A422F9" w:rsidRPr="00FA2B9D">
        <w:rPr>
          <w:highlight w:val="yellow"/>
        </w:rPr>
        <w:t>kein</w:t>
      </w:r>
      <w:proofErr w:type="spellEnd"/>
      <w:r w:rsidR="00A422F9" w:rsidRPr="00FA2B9D">
        <w:rPr>
          <w:highlight w:val="yellow"/>
        </w:rPr>
        <w:t xml:space="preserve"> </w:t>
      </w:r>
      <w:proofErr w:type="spellStart"/>
      <w:r w:rsidR="00A422F9" w:rsidRPr="00FA2B9D">
        <w:rPr>
          <w:highlight w:val="yellow"/>
        </w:rPr>
        <w:t>Vokabular</w:t>
      </w:r>
      <w:proofErr w:type="spellEnd"/>
      <w:r w:rsidR="00A422F9" w:rsidRPr="00FA2B9D">
        <w:rPr>
          <w:highlight w:val="yellow"/>
        </w:rPr>
        <w:t xml:space="preserve"> </w:t>
      </w:r>
      <w:proofErr w:type="spellStart"/>
      <w:r w:rsidR="00A422F9" w:rsidRPr="00FA2B9D">
        <w:rPr>
          <w:highlight w:val="yellow"/>
        </w:rPr>
        <w:t>auswirkt</w:t>
      </w:r>
      <w:proofErr w:type="spellEnd"/>
      <w:r w:rsidR="00A422F9" w:rsidRPr="00FA2B9D">
        <w:rPr>
          <w:highlight w:val="yellow"/>
        </w:rPr>
        <w:t xml:space="preserve"> etc.</w:t>
      </w:r>
      <w:r w:rsidR="00A422F9">
        <w:t xml:space="preserve"> </w:t>
      </w:r>
    </w:p>
    <w:p w14:paraId="518CF795" w14:textId="7828FEB2" w:rsidR="00482CE6" w:rsidRDefault="009F3390" w:rsidP="009F3390">
      <w:pPr>
        <w:pStyle w:val="Folgeabsatz"/>
      </w:pPr>
      <w:r>
        <w:t>Finally, c</w:t>
      </w:r>
      <w:r w:rsidR="00870427">
        <w:t xml:space="preserve">omputational and time related constraints are the reason that only the BERT base model </w:t>
      </w:r>
      <w:r>
        <w:t>was adapted for the cooking domain</w:t>
      </w:r>
      <w:r w:rsidR="00870427">
        <w:t xml:space="preserve">. </w:t>
      </w:r>
      <w:r>
        <w:t xml:space="preserve">However, it would be interesting to see if the approach that was used in this thesis also yields promising results for other language representation models. It is assumed that </w:t>
      </w:r>
      <w:r w:rsidR="000038C4">
        <w:t xml:space="preserve">adapting </w:t>
      </w:r>
      <w:r>
        <w:t xml:space="preserve">newer and more optimized </w:t>
      </w:r>
      <w:r>
        <w:lastRenderedPageBreak/>
        <w:t xml:space="preserve">models </w:t>
      </w:r>
      <w:r w:rsidR="000038C4">
        <w:t xml:space="preserve">to the cooking domain </w:t>
      </w:r>
      <w:r>
        <w:t xml:space="preserve">such as </w:t>
      </w:r>
      <w:proofErr w:type="spellStart"/>
      <w:r>
        <w:t>RoBERTa</w:t>
      </w:r>
      <w:proofErr w:type="spellEnd"/>
      <w:r w:rsidR="0022525D">
        <w:t xml:space="preserve"> </w:t>
      </w:r>
      <w:sdt>
        <w:sdtPr>
          <w:alias w:val="To edit, see citavi.com/edit"/>
          <w:tag w:val="CitaviPlaceholder#0c122076-4574-43b9-b082-70587210a1df"/>
          <w:id w:val="1261415461"/>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hkMzA0LWYyODUtNDJiNS1iNGUxLTYxMGUyNjg1MGUwMSIsIlJhbmdlTGVuZ3RoIjoxOCwiUmVmZXJlbmNlSWQiOiI1NDc4Y2RiNy1mMDk5LTRhNTUtYjQxOS1hNWViMGJjMTEyODYiLCJSZWZlcmVuY2UiOnsiJGlkIjoiMyIsIiR0eXBlIjoiU3dpc3NBY2FkZW1pYy5DaXRhdmkuUmVmZXJlbmNlLCBTd2lzc0FjYWRlbWljLkNpdGF2aSIsIkFic3RyYWN0Q29tcGxleGl0eSI6MCwiQWJzdHJhY3RTb3VyY2VUZXh0Rm9ybWF0IjowLCJBcnhpdklkIjoiMTkwNy4xMTY5MnYxIiwiQXV0aG9ycyI6W3siJGlkIjoi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3LjExNjkydjEiLCJVcmlTdHJpbmciOiJodHRwOi8vYXJ4aXYub3JnL3BkZi8xOTA3LjExNjky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joxOTozMiIsIk1vZGlmaWVkQnkiOiJfUGFzY2giLCJJZCI6ImZkZGE5ZjM2LTUwNTUtNDZmOC1hZWQ1LWRlNGQ4MzA2MDk0MSIsIk1vZGlmaWVkT24iOiIyMDIxLTEyLTI4VDEyOjE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y4xMTY5MnYxIiwiVXJpU3RyaW5nIjoiaHR0cDovL2FyeGl2Lm9yZy9hYnMvMTkwNy4xMTY5Mn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hUMTI6MTk6MzIiLCJNb2RpZmllZEJ5IjoiX1Bhc2NoIiwiSWQiOiJmZTIyODE2Zi04YmEzLTQ4ZTEtOTU2YS01NDA3MjY4M2RmYTgiLCJNb2RpZmllZE9uIjoiMjAyMS0xMi0yOFQxMjox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5MDcuMTE2OTJ2MSIsIlVyaVN0cmluZyI6Imh0dHBzOi8vYXJ4aXYub3JnL3BkZi8xOTA3LjExNjkydjE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}</w:instrText>
          </w:r>
          <w:r w:rsidR="0022525D">
            <w:rPr>
              <w:noProof/>
            </w:rPr>
            <w:fldChar w:fldCharType="separate"/>
          </w:r>
          <w:r w:rsidR="00302D98">
            <w:rPr>
              <w:noProof/>
            </w:rPr>
            <w:t>(Liu et al., 2019)</w:t>
          </w:r>
          <w:r w:rsidR="0022525D">
            <w:rPr>
              <w:noProof/>
            </w:rPr>
            <w:fldChar w:fldCharType="end"/>
          </w:r>
        </w:sdtContent>
      </w:sdt>
      <w:r>
        <w:t xml:space="preserve"> or </w:t>
      </w:r>
      <w:proofErr w:type="spellStart"/>
      <w:r>
        <w:t>XLNet</w:t>
      </w:r>
      <w:proofErr w:type="spellEnd"/>
      <w:r w:rsidR="0022525D">
        <w:t xml:space="preserve"> </w:t>
      </w:r>
      <w:sdt>
        <w:sdtPr>
          <w:alias w:val="To edit, see citavi.com/edit"/>
          <w:tag w:val="CitaviPlaceholder#d4ce10af-469a-40cc-b0ac-9dab0b6dd4a1"/>
          <w:id w:val="-1808927644"/>
          <w:placeholder>
            <w:docPart w:val="DefaultPlaceholder_-1854013440"/>
          </w:placeholder>
        </w:sdtPr>
        <w:sdtEndPr/>
        <w:sdtContent>
          <w:r w:rsidR="0022525D">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5MDYuMDgyMzd2MiIsIlVyaVN0cmluZyI6Imh0dHA6Ly9hcnhpdi5vcmcvYWJzLzE5MDYuMDgyMzd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5VDE1OjE5OjA2IiwiTW9kaWZpZWRCeSI6Il9QYXNjaCIsIklkIjoiNjA5NDAzNDctNDg2OS00YTkzLTkyZTEtODg3ODZjOTZmZjgzIiwiTW9kaWZpZWRPbiI6IjIwMjItMDItMTlUMTU6MTk6M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A2LjA4MjM3djIiLCJVcmlTdHJpbmciOiJodHRwczovL2FyeGl2Lm9yZy9wZGYvMTkwNi4wODIzN3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5VDE1OjE5OjA2IiwiTW9kaWZpZWRCeSI6Il9QYXNjaCIsIklkIjoiNDhjZTNlZTUtODg3My00ZjNhLTg4NDktMjliOWZiYmIwMzIyIiwiTW9kaWZpZWRPbiI6IjIwMjItMDItMTlUMTU6MTk6MD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xOTA2LjA4MjM3djIiLCJVcmlTdHJpbmciOiJodHRwOi8vYXJ4aXYub3JnL3BkZi8xOTA2LjA4MjM3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}</w:instrText>
          </w:r>
          <w:r w:rsidR="0022525D">
            <w:rPr>
              <w:noProof/>
            </w:rPr>
            <w:fldChar w:fldCharType="separate"/>
          </w:r>
          <w:r w:rsidR="00302D98">
            <w:rPr>
              <w:noProof/>
            </w:rPr>
            <w:t>(Yang, Z. et al., 2019)</w:t>
          </w:r>
          <w:r w:rsidR="0022525D">
            <w:rPr>
              <w:noProof/>
            </w:rPr>
            <w:fldChar w:fldCharType="end"/>
          </w:r>
        </w:sdtContent>
      </w:sdt>
      <w:r>
        <w:t xml:space="preserve"> lead</w:t>
      </w:r>
      <w:r w:rsidR="000038C4">
        <w:t>s</w:t>
      </w:r>
      <w:r>
        <w:t xml:space="preserve"> to further performance </w:t>
      </w:r>
      <w:r w:rsidR="001A2D56">
        <w:t>improvements</w:t>
      </w:r>
      <w:r>
        <w:t xml:space="preserve">. </w:t>
      </w:r>
    </w:p>
    <w:p w14:paraId="7A1BFF96" w14:textId="5DFE26E1" w:rsidR="00B40B67" w:rsidRDefault="00B40B67" w:rsidP="00B40B67">
      <w:pPr>
        <w:pStyle w:val="berschrift1"/>
      </w:pPr>
      <w:bookmarkStart w:id="47" w:name="_Toc98674068"/>
      <w:r>
        <w:t>Conclusion</w:t>
      </w:r>
      <w:bookmarkEnd w:id="47"/>
    </w:p>
    <w:p w14:paraId="7A265C6D" w14:textId="56CD65EF" w:rsidR="00983B10" w:rsidRDefault="00983B10" w:rsidP="0071080B">
      <w:pPr>
        <w:pStyle w:val="Listenabsatz"/>
        <w:numPr>
          <w:ilvl w:val="0"/>
          <w:numId w:val="15"/>
        </w:numPr>
      </w:pPr>
      <w:proofErr w:type="spellStart"/>
      <w:r>
        <w:t>Vorschlag</w:t>
      </w:r>
      <w:proofErr w:type="spellEnd"/>
      <w:r>
        <w:t xml:space="preserve">: </w:t>
      </w:r>
      <w:proofErr w:type="spellStart"/>
      <w:r>
        <w:t>andere</w:t>
      </w:r>
      <w:proofErr w:type="spellEnd"/>
      <w:r>
        <w:t xml:space="preserve"> </w:t>
      </w:r>
      <w:proofErr w:type="spellStart"/>
      <w:r>
        <w:t>Datenquelle</w:t>
      </w:r>
      <w:proofErr w:type="spellEnd"/>
      <w:r>
        <w:t xml:space="preserve"> </w:t>
      </w:r>
      <w:proofErr w:type="spellStart"/>
      <w:r>
        <w:t>zum</w:t>
      </w:r>
      <w:proofErr w:type="spellEnd"/>
      <w:r>
        <w:t xml:space="preserve"> </w:t>
      </w:r>
      <w:proofErr w:type="spellStart"/>
      <w:r>
        <w:t>Pretrainnen</w:t>
      </w:r>
      <w:proofErr w:type="spellEnd"/>
      <w:r>
        <w:t xml:space="preserve"> </w:t>
      </w:r>
      <w:proofErr w:type="spellStart"/>
      <w:r>
        <w:t>hernehmen</w:t>
      </w:r>
      <w:proofErr w:type="spellEnd"/>
      <w:r>
        <w:t xml:space="preserve">, </w:t>
      </w:r>
      <w:proofErr w:type="spellStart"/>
      <w:r>
        <w:t>welche</w:t>
      </w:r>
      <w:proofErr w:type="spellEnd"/>
      <w:r>
        <w:t xml:space="preserve"> </w:t>
      </w:r>
      <w:proofErr w:type="spellStart"/>
      <w:r>
        <w:t>näher</w:t>
      </w:r>
      <w:proofErr w:type="spellEnd"/>
      <w:r>
        <w:t xml:space="preserve"> an der </w:t>
      </w:r>
      <w:proofErr w:type="spellStart"/>
      <w:r>
        <w:t>natülichen</w:t>
      </w:r>
      <w:proofErr w:type="spellEnd"/>
      <w:r>
        <w:t xml:space="preserve"> </w:t>
      </w:r>
      <w:proofErr w:type="spellStart"/>
      <w:r>
        <w:t>Sprache</w:t>
      </w:r>
      <w:proofErr w:type="spellEnd"/>
      <w:r>
        <w:t xml:space="preserve"> </w:t>
      </w:r>
      <w:proofErr w:type="spellStart"/>
      <w:r>
        <w:t>ist</w:t>
      </w:r>
      <w:proofErr w:type="spellEnd"/>
      <w:r>
        <w:t xml:space="preserve"> </w:t>
      </w:r>
      <w:r>
        <w:sym w:font="Wingdings" w:char="F0E0"/>
      </w:r>
      <w:r>
        <w:t xml:space="preserve"> </w:t>
      </w:r>
      <w:proofErr w:type="spellStart"/>
      <w:r>
        <w:t>Kommentare</w:t>
      </w:r>
      <w:proofErr w:type="spellEnd"/>
      <w:r>
        <w:t xml:space="preserve"> von </w:t>
      </w:r>
      <w:proofErr w:type="spellStart"/>
      <w:r>
        <w:t>Rezepten</w:t>
      </w:r>
      <w:proofErr w:type="spellEnd"/>
      <w:r>
        <w:t xml:space="preserve">, Koch FAQs, </w:t>
      </w:r>
      <w:proofErr w:type="spellStart"/>
      <w:r>
        <w:t>Untertitel</w:t>
      </w:r>
      <w:proofErr w:type="spellEnd"/>
      <w:r>
        <w:t xml:space="preserve"> von </w:t>
      </w:r>
      <w:proofErr w:type="spellStart"/>
      <w:r>
        <w:t>Kochshows</w:t>
      </w:r>
      <w:proofErr w:type="spellEnd"/>
      <w:r>
        <w:t>, …</w:t>
      </w:r>
    </w:p>
    <w:p w14:paraId="13B8595A" w14:textId="1DFCA032" w:rsidR="0007775A" w:rsidRDefault="0007775A" w:rsidP="0007775A">
      <w:pPr>
        <w:pStyle w:val="Listenabsatz"/>
        <w:numPr>
          <w:ilvl w:val="0"/>
          <w:numId w:val="15"/>
        </w:numPr>
      </w:pPr>
      <w:r>
        <w:t xml:space="preserve">Future work: limitations </w:t>
      </w:r>
      <w:proofErr w:type="spellStart"/>
      <w:r>
        <w:t>aufgreifen</w:t>
      </w:r>
      <w:proofErr w:type="spellEnd"/>
      <w:r>
        <w:t xml:space="preserve"> und </w:t>
      </w:r>
      <w:proofErr w:type="spellStart"/>
      <w:r>
        <w:t>andere</w:t>
      </w:r>
      <w:proofErr w:type="spellEnd"/>
      <w:r>
        <w:t xml:space="preserve"> BERT </w:t>
      </w:r>
      <w:proofErr w:type="spellStart"/>
      <w:r>
        <w:t>modelle</w:t>
      </w:r>
      <w:proofErr w:type="spellEnd"/>
      <w:r>
        <w:t xml:space="preserve"> </w:t>
      </w:r>
      <w:proofErr w:type="spellStart"/>
      <w:r>
        <w:t>testen</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Datensätze</w:t>
      </w:r>
      <w:proofErr w:type="spellEnd"/>
      <w:r>
        <w:t xml:space="preserve"> </w:t>
      </w:r>
      <w:proofErr w:type="spellStart"/>
      <w:proofErr w:type="gramStart"/>
      <w:r>
        <w:t>testen</w:t>
      </w:r>
      <w:proofErr w:type="spellEnd"/>
      <w:r>
        <w:t>;</w:t>
      </w:r>
      <w:proofErr w:type="gramEnd"/>
      <w:r>
        <w:t xml:space="preserve"> </w:t>
      </w:r>
    </w:p>
    <w:p w14:paraId="7F9A547C" w14:textId="2837D6A5" w:rsidR="0007775A" w:rsidRPr="00983B10" w:rsidRDefault="0007775A" w:rsidP="0007775A">
      <w:pPr>
        <w:pStyle w:val="Listenabsatz"/>
        <w:numPr>
          <w:ilvl w:val="1"/>
          <w:numId w:val="15"/>
        </w:numPr>
      </w:pPr>
      <w:r>
        <w:t xml:space="preserve">Future research might use CookBERT model (made public) </w:t>
      </w:r>
      <w:r w:rsidR="000E634A">
        <w:t xml:space="preserve">in their own research, um </w:t>
      </w:r>
      <w:proofErr w:type="spellStart"/>
      <w:r w:rsidR="000E634A">
        <w:t>bspw</w:t>
      </w:r>
      <w:proofErr w:type="spellEnd"/>
      <w:r w:rsidR="000E634A">
        <w:t>. Query rewriting (</w:t>
      </w:r>
      <w:proofErr w:type="spellStart"/>
      <w:r w:rsidR="000E634A">
        <w:t>Frummet</w:t>
      </w:r>
      <w:proofErr w:type="spellEnd"/>
      <w:r w:rsidR="000E634A">
        <w:t xml:space="preserve"> </w:t>
      </w:r>
      <w:proofErr w:type="spellStart"/>
      <w:r w:rsidR="000E634A">
        <w:t>datensatz</w:t>
      </w:r>
      <w:proofErr w:type="spellEnd"/>
      <w:r w:rsidR="000E634A">
        <w:t xml:space="preserve">) </w:t>
      </w:r>
      <w:proofErr w:type="spellStart"/>
      <w:r w:rsidR="000E634A">
        <w:t>zu</w:t>
      </w:r>
      <w:proofErr w:type="spellEnd"/>
      <w:r w:rsidR="000E634A">
        <w:t xml:space="preserve"> </w:t>
      </w:r>
      <w:proofErr w:type="spellStart"/>
      <w:r w:rsidR="000E634A">
        <w:t>machen</w:t>
      </w:r>
      <w:proofErr w:type="spellEnd"/>
      <w:r w:rsidR="000E634A">
        <w:t xml:space="preserve"> </w:t>
      </w:r>
      <w:proofErr w:type="spellStart"/>
      <w:r w:rsidR="00C0030E">
        <w:t>oder</w:t>
      </w:r>
      <w:proofErr w:type="spellEnd"/>
      <w:r w:rsidR="00C0030E">
        <w:t xml:space="preserve"> es in </w:t>
      </w:r>
      <w:proofErr w:type="spellStart"/>
      <w:r w:rsidR="00C0030E">
        <w:t>ein</w:t>
      </w:r>
      <w:proofErr w:type="spellEnd"/>
      <w:r w:rsidR="00C0030E">
        <w:t xml:space="preserve"> </w:t>
      </w:r>
      <w:proofErr w:type="spellStart"/>
      <w:r w:rsidR="00C0030E">
        <w:t>tatsächliches</w:t>
      </w:r>
      <w:proofErr w:type="spellEnd"/>
      <w:r w:rsidR="00C0030E">
        <w:t xml:space="preserve"> System </w:t>
      </w:r>
      <w:proofErr w:type="spellStart"/>
      <w:r w:rsidR="00C0030E">
        <w:t>zu</w:t>
      </w:r>
      <w:proofErr w:type="spellEnd"/>
      <w:r w:rsidR="00C0030E">
        <w:t xml:space="preserve"> </w:t>
      </w:r>
      <w:proofErr w:type="spellStart"/>
      <w:r w:rsidR="00C0030E">
        <w:t>integrieren</w:t>
      </w:r>
      <w:proofErr w:type="spellEnd"/>
    </w:p>
    <w:p w14:paraId="0781B2F2" w14:textId="5E58B91C" w:rsidR="00F57D52" w:rsidRPr="003C52E4" w:rsidRDefault="00F57D52" w:rsidP="003C52E4">
      <w:r>
        <w:br w:type="page"/>
      </w:r>
    </w:p>
    <w:p w14:paraId="6222ACA7" w14:textId="726FEA8B" w:rsidR="00F57D52" w:rsidRDefault="002C66AA" w:rsidP="002C66AA">
      <w:pPr>
        <w:pStyle w:val="berschrift1"/>
        <w:numPr>
          <w:ilvl w:val="0"/>
          <w:numId w:val="0"/>
        </w:numPr>
        <w:ind w:left="432" w:hanging="432"/>
      </w:pPr>
      <w:bookmarkStart w:id="48" w:name="_Toc98674069"/>
      <w:r>
        <w:lastRenderedPageBreak/>
        <w:t>Bibliography</w:t>
      </w:r>
      <w:bookmarkEnd w:id="48"/>
    </w:p>
    <w:sdt>
      <w:sdtPr>
        <w:tag w:val="CitaviBibliography"/>
        <w:id w:val="-1581826981"/>
        <w:placeholder>
          <w:docPart w:val="064329369A064B18ABE191526EE8A16D"/>
        </w:placeholder>
      </w:sdtPr>
      <w:sdtEndPr/>
      <w:sdtContent>
        <w:p w14:paraId="5AF7015D" w14:textId="77777777" w:rsidR="005459CD" w:rsidRDefault="00344C79" w:rsidP="005459CD">
          <w:pPr>
            <w:pStyle w:val="CitaviBibliographyEntry"/>
          </w:pPr>
          <w:r>
            <w:fldChar w:fldCharType="begin"/>
          </w:r>
          <w:r>
            <w:instrText>ADDIN CitaviBibliography</w:instrText>
          </w:r>
          <w:r>
            <w:fldChar w:fldCharType="separate"/>
          </w:r>
          <w:bookmarkStart w:id="49" w:name="_CTVL00145ca38837a2b4a1f9fc5bed79b408aaf"/>
          <w:r w:rsidR="005459CD">
            <w:t>Adamopoulou, E., &amp; Moussiades, L. (2020, June). An overview of chatbot technology.</w:t>
          </w:r>
          <w:bookmarkEnd w:id="49"/>
          <w:r w:rsidR="005459CD">
            <w:t xml:space="preserve"> </w:t>
          </w:r>
          <w:r w:rsidR="005459CD" w:rsidRPr="005459CD">
            <w:rPr>
              <w:i/>
            </w:rPr>
            <w:t>IFIP International Conference on Artificial Intelligence Applications and Innovations</w:t>
          </w:r>
          <w:r w:rsidR="005459CD" w:rsidRPr="005459CD">
            <w:t>, 373–383.</w:t>
          </w:r>
        </w:p>
        <w:p w14:paraId="5021CBA6" w14:textId="77777777" w:rsidR="005459CD" w:rsidRDefault="005459CD" w:rsidP="005459CD">
          <w:pPr>
            <w:pStyle w:val="CitaviBibliographyEntry"/>
          </w:pPr>
          <w:bookmarkStart w:id="50" w:name="_CTVL0018efb0ce5b57440caa8048d8adf537e10"/>
          <w:r>
            <w:t>Alammar, J. (2018a).</w:t>
          </w:r>
          <w:bookmarkEnd w:id="50"/>
          <w:r>
            <w:t xml:space="preserve"> </w:t>
          </w:r>
          <w:r w:rsidRPr="005459CD">
            <w:rPr>
              <w:i/>
            </w:rPr>
            <w:t>The Illustrated Transformer [Blog post]</w:t>
          </w:r>
          <w:r w:rsidRPr="005459CD">
            <w:t>. https://jalammar.github.io/illustrated-transformer/</w:t>
          </w:r>
        </w:p>
        <w:p w14:paraId="102B9A88" w14:textId="77777777" w:rsidR="005459CD" w:rsidRDefault="005459CD" w:rsidP="005459CD">
          <w:pPr>
            <w:pStyle w:val="CitaviBibliographyEntry"/>
          </w:pPr>
          <w:bookmarkStart w:id="51" w:name="_CTVL001a09092c28ee8404fb86d7f61744d9b95"/>
          <w:r>
            <w:t>Alammar, J. (2018b).</w:t>
          </w:r>
          <w:bookmarkEnd w:id="51"/>
          <w:r>
            <w:t xml:space="preserve"> </w:t>
          </w:r>
          <w:r w:rsidRPr="005459CD">
            <w:rPr>
              <w:i/>
            </w:rPr>
            <w:t>Visualizing A Neural Machine Translation Model (Mechanics of Seq2seq Models With Attention) [Blog post]</w:t>
          </w:r>
          <w:r w:rsidRPr="005459CD">
            <w:t>. https://jalammar.github.io/visualizing-neural-machine-translation-mechanics-of-seq2seq-models-with-attention/</w:t>
          </w:r>
        </w:p>
        <w:p w14:paraId="04EFCC32" w14:textId="77777777" w:rsidR="005459CD" w:rsidRDefault="005459CD" w:rsidP="005459CD">
          <w:pPr>
            <w:pStyle w:val="CitaviBibliographyEntry"/>
          </w:pPr>
          <w:bookmarkStart w:id="52" w:name="_CTVL0012c1743d68cbf46ef82ad497c3caeba47"/>
          <w:r>
            <w:t>Alsentzer, E., Murphy, J. R., Boag, W., Weng, W.-H., Di Jin, Naumann, T., &amp; McDermott, M. B. A. (2019, April 6).</w:t>
          </w:r>
          <w:bookmarkEnd w:id="52"/>
          <w:r>
            <w:t xml:space="preserve"> </w:t>
          </w:r>
          <w:r w:rsidRPr="005459CD">
            <w:rPr>
              <w:i/>
            </w:rPr>
            <w:t>Publicly Available Clinical BERT Embeddings</w:t>
          </w:r>
          <w:r w:rsidRPr="005459CD">
            <w:t xml:space="preserve">. http://arxiv.org/pdf/1904.03323v3 </w:t>
          </w:r>
        </w:p>
        <w:p w14:paraId="5938A512" w14:textId="77777777" w:rsidR="005459CD" w:rsidRDefault="005459CD" w:rsidP="005459CD">
          <w:pPr>
            <w:pStyle w:val="CitaviBibliographyEntry"/>
          </w:pPr>
          <w:bookmarkStart w:id="53" w:name="_CTVL001992773f2adbd4d29a203c9edeb842813"/>
          <w:r>
            <w:t>Angara, P., Jimenez, M., Agarwal, K., Jain, H., Jain, R., Stege, U., Ganti, S., Müller, H. A., &amp; Ng, J. W. (2017). Foodie fooderson a conversational agent for the smart kitchen.</w:t>
          </w:r>
          <w:bookmarkEnd w:id="53"/>
          <w:r>
            <w:t xml:space="preserve"> </w:t>
          </w:r>
          <w:r w:rsidRPr="005459CD">
            <w:rPr>
              <w:i/>
            </w:rPr>
            <w:t>CASCON</w:t>
          </w:r>
          <w:r w:rsidRPr="005459CD">
            <w:t>, 247–253.</w:t>
          </w:r>
        </w:p>
        <w:p w14:paraId="36991C07" w14:textId="77777777" w:rsidR="005459CD" w:rsidRDefault="005459CD" w:rsidP="005459CD">
          <w:pPr>
            <w:pStyle w:val="CitaviBibliographyEntry"/>
          </w:pPr>
          <w:bookmarkStart w:id="54" w:name="_CTVL00145406c2cd8184c3e9877b89438e38654"/>
          <w:r>
            <w:t>Araci, D. (2019, August 27).</w:t>
          </w:r>
          <w:bookmarkEnd w:id="54"/>
          <w:r>
            <w:t xml:space="preserve"> </w:t>
          </w:r>
          <w:r w:rsidRPr="005459CD">
            <w:rPr>
              <w:i/>
            </w:rPr>
            <w:t>FinBERT: Financial Sentiment Analysis with Pre-trained Language Models</w:t>
          </w:r>
          <w:r w:rsidRPr="005459CD">
            <w:t xml:space="preserve">. http://arxiv.org/pdf/1908.10063v1 </w:t>
          </w:r>
        </w:p>
        <w:p w14:paraId="7CFC23E9" w14:textId="77777777" w:rsidR="005459CD" w:rsidRDefault="005459CD" w:rsidP="005459CD">
          <w:pPr>
            <w:pStyle w:val="CitaviBibliographyEntry"/>
          </w:pPr>
          <w:bookmarkStart w:id="55" w:name="_CTVL00102190d58c7144f578156a41583f82001"/>
          <w:r>
            <w:t>Ba, J. L., Kiros, J. R., &amp; Hinton, G. E. (2016, July 21).</w:t>
          </w:r>
          <w:bookmarkEnd w:id="55"/>
          <w:r>
            <w:t xml:space="preserve"> </w:t>
          </w:r>
          <w:r w:rsidRPr="005459CD">
            <w:rPr>
              <w:i/>
            </w:rPr>
            <w:t>Layer Normalization</w:t>
          </w:r>
          <w:r w:rsidRPr="005459CD">
            <w:t xml:space="preserve">. http://arxiv.org/pdf/1607.06450v1 </w:t>
          </w:r>
        </w:p>
        <w:p w14:paraId="5C159E60" w14:textId="77777777" w:rsidR="005459CD" w:rsidRDefault="005459CD" w:rsidP="005459CD">
          <w:pPr>
            <w:pStyle w:val="CitaviBibliographyEntry"/>
          </w:pPr>
          <w:bookmarkStart w:id="56" w:name="_CTVL001d93cbfdb4ba44e2f85e03eb2675a6fa4"/>
          <w:r>
            <w:t>Bahdanau, D., Cho, K., &amp; Bengio, Y. (2014, September 1).</w:t>
          </w:r>
          <w:bookmarkEnd w:id="56"/>
          <w:r>
            <w:t xml:space="preserve"> </w:t>
          </w:r>
          <w:r w:rsidRPr="005459CD">
            <w:rPr>
              <w:i/>
            </w:rPr>
            <w:t>Neural Machine Translation by Jointly Learning to Align and Translate</w:t>
          </w:r>
          <w:r w:rsidRPr="005459CD">
            <w:t xml:space="preserve">. http://arxiv.org/pdf/1409.0473v7 </w:t>
          </w:r>
        </w:p>
        <w:p w14:paraId="6D1F7ECD" w14:textId="77777777" w:rsidR="005459CD" w:rsidRDefault="005459CD" w:rsidP="005459CD">
          <w:pPr>
            <w:pStyle w:val="CitaviBibliographyEntry"/>
          </w:pPr>
          <w:bookmarkStart w:id="57" w:name="_CTVL001e92336db58904f2785ca08a39d05c766"/>
          <w:r>
            <w:t>Bahdanau, D., Chorowski, J., Serdyuk, D., Brakel, P., &amp; Bengio, Y. (2016, March). End-to-end attention-based large vocabulary speech recognition.</w:t>
          </w:r>
          <w:bookmarkEnd w:id="57"/>
          <w:r>
            <w:t xml:space="preserve"> </w:t>
          </w:r>
          <w:r w:rsidRPr="005459CD">
            <w:rPr>
              <w:i/>
            </w:rPr>
            <w:t>2016 IEEE International Conference on Acoustics, Speech and Signal Processing (ICASSP)</w:t>
          </w:r>
          <w:r w:rsidRPr="005459CD">
            <w:t>, 4945–4949. https://doi.org/10.1109/ICASSP.2016.7472618</w:t>
          </w:r>
        </w:p>
        <w:p w14:paraId="4AC00104" w14:textId="77777777" w:rsidR="005459CD" w:rsidRDefault="005459CD" w:rsidP="005459CD">
          <w:pPr>
            <w:pStyle w:val="CitaviBibliographyEntry"/>
          </w:pPr>
          <w:bookmarkStart w:id="58" w:name="_CTVL001354e3aaf40c54d77847b8f2b7b523680"/>
          <w:r>
            <w:t>Barko-Sherif, S., Elsweiler, D., &amp; Harvey, M. (2020, March). Conversational Agents for Recipe Recommendation.</w:t>
          </w:r>
          <w:bookmarkEnd w:id="58"/>
          <w:r>
            <w:t xml:space="preserve"> </w:t>
          </w:r>
          <w:r w:rsidRPr="005459CD">
            <w:rPr>
              <w:i/>
            </w:rPr>
            <w:t>Proceedings of the 2020 Conference on Human Information Interaction and Retrieval</w:t>
          </w:r>
          <w:r w:rsidRPr="005459CD">
            <w:t>, 73–82. https://doi.org/10.1145/3343413.3377967</w:t>
          </w:r>
        </w:p>
        <w:p w14:paraId="46E059A7" w14:textId="77777777" w:rsidR="005459CD" w:rsidRDefault="005459CD" w:rsidP="005459CD">
          <w:pPr>
            <w:pStyle w:val="CitaviBibliographyEntry"/>
          </w:pPr>
          <w:bookmarkStart w:id="59" w:name="_CTVL0011cd9e65b0c014a8a944f2f623e99fa79"/>
          <w:r>
            <w:t>Beltagy, I., Lo Kyle, &amp; Cohan, A. (2019). SciBERT: A Pretrained Language Model for Scientific Text. http://arxiv.org/pdf/1903.10676v3</w:t>
          </w:r>
        </w:p>
        <w:p w14:paraId="4CB2508F" w14:textId="77777777" w:rsidR="005459CD" w:rsidRDefault="005459CD" w:rsidP="005459CD">
          <w:pPr>
            <w:pStyle w:val="CitaviBibliographyEntry"/>
          </w:pPr>
          <w:bookmarkStart w:id="60" w:name="_CTVL001fa9996dca6314d8c956dacbc0eb3be8d"/>
          <w:bookmarkEnd w:id="59"/>
          <w:r>
            <w:t>Bickmore, T. W., Caruso, L., &amp; Clough-Gorr, K. (2005). Acceptance and usability of a relational agent interface by urban older adults.</w:t>
          </w:r>
          <w:bookmarkEnd w:id="60"/>
          <w:r>
            <w:t xml:space="preserve"> </w:t>
          </w:r>
          <w:r w:rsidRPr="005459CD">
            <w:rPr>
              <w:i/>
            </w:rPr>
            <w:t xml:space="preserve">CHI'05 Extended Abstracts on </w:t>
          </w:r>
          <w:r w:rsidRPr="005459CD">
            <w:rPr>
              <w:i/>
            </w:rPr>
            <w:lastRenderedPageBreak/>
            <w:t>Human Factors in Computing Systems</w:t>
          </w:r>
          <w:r w:rsidRPr="005459CD">
            <w:t>, 1212–1215. https://doi.org/10.1145/1056808.1056879</w:t>
          </w:r>
        </w:p>
        <w:p w14:paraId="02BBD804" w14:textId="77777777" w:rsidR="005459CD" w:rsidRDefault="005459CD" w:rsidP="005459CD">
          <w:pPr>
            <w:pStyle w:val="CitaviBibliographyEntry"/>
          </w:pPr>
          <w:bookmarkStart w:id="61" w:name="_CTVL001ae916e2124464bd8ae8d8c560112443f"/>
          <w:r>
            <w:t>Bień, M., Gilski, M., Maciejewska, M., Taisner, W., Wisniewski, D., &amp; Lawrynowicz, A. (2020). RecipeNLG: A Cooking Recipes Dataset for Semi-Structured Text Generation.</w:t>
          </w:r>
          <w:bookmarkEnd w:id="61"/>
          <w:r>
            <w:t xml:space="preserve"> </w:t>
          </w:r>
          <w:r w:rsidRPr="005459CD">
            <w:rPr>
              <w:i/>
            </w:rPr>
            <w:t>Proceedings of the 13th International Conference on Natural Language Generation</w:t>
          </w:r>
          <w:r w:rsidRPr="005459CD">
            <w:t>, 22–28. https://aclanthology.org/2020.inlg-1.4</w:t>
          </w:r>
        </w:p>
        <w:p w14:paraId="2D234DD3" w14:textId="77777777" w:rsidR="005459CD" w:rsidRDefault="005459CD" w:rsidP="005459CD">
          <w:pPr>
            <w:pStyle w:val="CitaviBibliographyEntry"/>
          </w:pPr>
          <w:bookmarkStart w:id="62" w:name="_CTVL0010c6c345007484153b0856a83aa5fbaee"/>
          <w:r>
            <w:t>Brandtzaeg, P. B., &amp; Følstad, A. (2017). Why People Use Chatbots. In I. Kompatsiaris, J. Cave, A. Satsiou, G. Carle, A. Passani, E. Kontopoulos, S. Diplaris, &amp; D. McMillan (Eds.),</w:t>
          </w:r>
          <w:bookmarkEnd w:id="62"/>
          <w:r>
            <w:t xml:space="preserve"> </w:t>
          </w:r>
          <w:r w:rsidRPr="005459CD">
            <w:rPr>
              <w:i/>
            </w:rPr>
            <w:t xml:space="preserve">Lecture Notes in Computer Science. Internet Science </w:t>
          </w:r>
          <w:r w:rsidRPr="005459CD">
            <w:t>(Vol. 10673, pp. 377–392). Springer International Publishing. https://doi.org/10.1007/978-3-319-70284-1_30</w:t>
          </w:r>
        </w:p>
        <w:p w14:paraId="337F6AD5" w14:textId="77777777" w:rsidR="005459CD" w:rsidRDefault="005459CD" w:rsidP="005459CD">
          <w:pPr>
            <w:pStyle w:val="CitaviBibliographyEntry"/>
          </w:pPr>
          <w:bookmarkStart w:id="63" w:name="_CTVL001d38c67688f0040a79920a560520b3c62"/>
          <w:r>
            <w:t>Campos, J. A., Otegi, A., Soroa, A., Deriu, J., Cieliebak, M., &amp; Agirre, E. (2020). DoQA -- Accessing Domain-Specific FAQs via Conversational QA.</w:t>
          </w:r>
          <w:bookmarkEnd w:id="63"/>
          <w:r>
            <w:t xml:space="preserve"> </w:t>
          </w:r>
          <w:r w:rsidRPr="005459CD">
            <w:rPr>
              <w:i/>
            </w:rPr>
            <w:t>Proceedings of the 58th Annual Meeting of the Association for Computational Linguistics</w:t>
          </w:r>
          <w:r w:rsidRPr="005459CD">
            <w:t>, 7302–7314. https://doi.org/10.48550/arXiv.2005.01328</w:t>
          </w:r>
        </w:p>
        <w:p w14:paraId="4D39E611" w14:textId="77777777" w:rsidR="005459CD" w:rsidRDefault="005459CD" w:rsidP="005459CD">
          <w:pPr>
            <w:pStyle w:val="CitaviBibliographyEntry"/>
          </w:pPr>
          <w:bookmarkStart w:id="64" w:name="_CTVL00173d572ba97894277b4f6816245ef248c"/>
          <w:r>
            <w:t>Caselli, T., Basile, V., Mitrović, J., &amp; Granitzer, M. (2020, October 23).</w:t>
          </w:r>
          <w:bookmarkEnd w:id="64"/>
          <w:r>
            <w:t xml:space="preserve"> </w:t>
          </w:r>
          <w:r w:rsidRPr="005459CD">
            <w:rPr>
              <w:i/>
            </w:rPr>
            <w:t>HateBERT: Retraining BERT for Abusive Language Detection in English</w:t>
          </w:r>
          <w:r w:rsidRPr="005459CD">
            <w:t xml:space="preserve">. http://arxiv.org/pdf/2010.12472v2 </w:t>
          </w:r>
        </w:p>
        <w:p w14:paraId="0F686AC2" w14:textId="77777777" w:rsidR="005459CD" w:rsidRDefault="005459CD" w:rsidP="005459CD">
          <w:pPr>
            <w:pStyle w:val="CitaviBibliographyEntry"/>
          </w:pPr>
          <w:bookmarkStart w:id="65" w:name="_CTVL001aa03605fe15f4489843010563d4dcc09"/>
          <w:r>
            <w:t>Chao, G.-L., &amp; Lane, I. (2019, July 6).</w:t>
          </w:r>
          <w:bookmarkEnd w:id="65"/>
          <w:r>
            <w:t xml:space="preserve"> </w:t>
          </w:r>
          <w:r w:rsidRPr="005459CD">
            <w:rPr>
              <w:i/>
            </w:rPr>
            <w:t>BERT-DST: Scalable End-to-End Dialogue State Tracking with Bidirectional Encoder Representations from Transformer</w:t>
          </w:r>
          <w:r w:rsidRPr="005459CD">
            <w:t xml:space="preserve">. http://arxiv.org/pdf/1907.03040v1 </w:t>
          </w:r>
        </w:p>
        <w:p w14:paraId="6932B7A8" w14:textId="77777777" w:rsidR="005459CD" w:rsidRDefault="005459CD" w:rsidP="005459CD">
          <w:pPr>
            <w:pStyle w:val="CitaviBibliographyEntry"/>
          </w:pPr>
          <w:bookmarkStart w:id="66" w:name="_CTVL001a36a178bcae343fc9707d4007f58e5ef"/>
          <w:r>
            <w:t>Chen, D., Fisch, A., Weston, J., &amp; Bordes, A. (2017, March 31).</w:t>
          </w:r>
          <w:bookmarkEnd w:id="66"/>
          <w:r>
            <w:t xml:space="preserve"> </w:t>
          </w:r>
          <w:r w:rsidRPr="005459CD">
            <w:rPr>
              <w:i/>
            </w:rPr>
            <w:t>Reading Wikipedia to Answer Open-Domain Questions</w:t>
          </w:r>
          <w:r w:rsidRPr="005459CD">
            <w:t xml:space="preserve">. http://arxiv.org/pdf/1704.00051v2 </w:t>
          </w:r>
        </w:p>
        <w:p w14:paraId="1E1850CE" w14:textId="77777777" w:rsidR="005459CD" w:rsidRDefault="005459CD" w:rsidP="005459CD">
          <w:pPr>
            <w:pStyle w:val="CitaviBibliographyEntry"/>
          </w:pPr>
          <w:bookmarkStart w:id="67" w:name="_CTVL00124238d48d76e4224b0de4167f1507633"/>
          <w:r>
            <w:t>Chen, Q., Zhuo, Z., &amp; Wang, W. (2019).</w:t>
          </w:r>
          <w:bookmarkEnd w:id="67"/>
          <w:r>
            <w:t xml:space="preserve"> </w:t>
          </w:r>
          <w:r w:rsidRPr="005459CD">
            <w:rPr>
              <w:i/>
            </w:rPr>
            <w:t>BERT for Joint Intent Classification and Slot Filling</w:t>
          </w:r>
          <w:r w:rsidRPr="005459CD">
            <w:t xml:space="preserve">. http://arxiv.org/pdf/1902.10909v1 </w:t>
          </w:r>
        </w:p>
        <w:p w14:paraId="5C0AEF0D" w14:textId="77777777" w:rsidR="005459CD" w:rsidRDefault="005459CD" w:rsidP="005459CD">
          <w:pPr>
            <w:pStyle w:val="CitaviBibliographyEntry"/>
          </w:pPr>
          <w:bookmarkStart w:id="68" w:name="_CTVL0019621e44e8eee4b0db1fe31c22f45ff69"/>
          <w:r>
            <w:t>Cheng, J., Dong, L., &amp; Lapata, M. (2016, January 25).</w:t>
          </w:r>
          <w:bookmarkEnd w:id="68"/>
          <w:r>
            <w:t xml:space="preserve"> </w:t>
          </w:r>
          <w:r w:rsidRPr="005459CD">
            <w:rPr>
              <w:i/>
            </w:rPr>
            <w:t>Long Short-Term Memory-Networks for Machine Reading</w:t>
          </w:r>
          <w:r w:rsidRPr="005459CD">
            <w:t xml:space="preserve">. http://arxiv.org/pdf/1601.06733v7 </w:t>
          </w:r>
        </w:p>
        <w:p w14:paraId="2D8B3EDB" w14:textId="77777777" w:rsidR="005459CD" w:rsidRDefault="005459CD" w:rsidP="005459CD">
          <w:pPr>
            <w:pStyle w:val="CitaviBibliographyEntry"/>
          </w:pPr>
          <w:bookmarkStart w:id="69" w:name="_CTVL001cedddf72fafb45579e3322ebd509b849"/>
          <w:r>
            <w:t>Chu, J. (2021, September 24–26). Recipe Bot: The Application of Conversational AI in Home Cooking Assistant. In</w:t>
          </w:r>
          <w:bookmarkEnd w:id="69"/>
          <w:r>
            <w:t xml:space="preserve"> </w:t>
          </w:r>
          <w:r w:rsidRPr="005459CD">
            <w:rPr>
              <w:i/>
            </w:rPr>
            <w:t xml:space="preserve">2021 2nd International Conference on Big Data &amp; Artificial Intelligence &amp; Software Engineering (ICBASE) </w:t>
          </w:r>
          <w:r w:rsidRPr="005459CD">
            <w:t>(pp. 696–700). IEEE. https://doi.org/10.1109/ICBASE53849.2021.00136</w:t>
          </w:r>
        </w:p>
        <w:p w14:paraId="59D122E0" w14:textId="77777777" w:rsidR="005459CD" w:rsidRDefault="005459CD" w:rsidP="005459CD">
          <w:pPr>
            <w:pStyle w:val="CitaviBibliographyEntry"/>
          </w:pPr>
          <w:bookmarkStart w:id="70" w:name="_CTVL001a7672c44651d4fbfa5f6bde395fbf481"/>
          <w:r>
            <w:lastRenderedPageBreak/>
            <w:t>Cui, L., Huang, S., Wei, F., Tan, C., Duan, C., &amp; Zhou, M. (2017). Superagent: A customer service chatbot for e-commerce websites.</w:t>
          </w:r>
          <w:bookmarkEnd w:id="70"/>
          <w:r>
            <w:t xml:space="preserve"> </w:t>
          </w:r>
          <w:r w:rsidRPr="005459CD">
            <w:rPr>
              <w:i/>
            </w:rPr>
            <w:t>Proceedings of ACL 2017, System Demonstrations</w:t>
          </w:r>
          <w:r w:rsidRPr="005459CD">
            <w:t>, 97–102.</w:t>
          </w:r>
        </w:p>
        <w:p w14:paraId="088E3E2C" w14:textId="77777777" w:rsidR="005459CD" w:rsidRDefault="005459CD" w:rsidP="005459CD">
          <w:pPr>
            <w:pStyle w:val="CitaviBibliographyEntry"/>
          </w:pPr>
          <w:bookmarkStart w:id="71" w:name="_CTVL0016394f85d4176402baf1d5e19a5b5dd66"/>
          <w:r>
            <w:t>Dai, A. M., &amp; Le, Q. V. (2015). Semi-supervised Sequence Learning.</w:t>
          </w:r>
          <w:bookmarkEnd w:id="71"/>
          <w:r>
            <w:t xml:space="preserve"> </w:t>
          </w:r>
          <w:r w:rsidRPr="005459CD">
            <w:rPr>
              <w:i/>
            </w:rPr>
            <w:t>Advances in Neural Information Processing Systems</w:t>
          </w:r>
          <w:r w:rsidRPr="005459CD">
            <w:t xml:space="preserve">, </w:t>
          </w:r>
          <w:r w:rsidRPr="005459CD">
            <w:rPr>
              <w:i/>
            </w:rPr>
            <w:t>28</w:t>
          </w:r>
          <w:r w:rsidRPr="005459CD">
            <w:t>, 3079–3087. http://arxiv.org/pdf/1511.01432v1</w:t>
          </w:r>
        </w:p>
        <w:p w14:paraId="476C0799" w14:textId="77777777" w:rsidR="005459CD" w:rsidRDefault="005459CD" w:rsidP="005459CD">
          <w:pPr>
            <w:pStyle w:val="CitaviBibliographyEntry"/>
          </w:pPr>
          <w:bookmarkStart w:id="72" w:name="_CTVL001e3fb14b69e6942e3833d949ae6d4eded"/>
          <w:r>
            <w:t>Daumé Iii, H., &amp; Jagarlamudi, J. (2011, June). Domain adaptation for machien translation by mining unseen words.</w:t>
          </w:r>
          <w:bookmarkEnd w:id="72"/>
          <w:r>
            <w:t xml:space="preserve"> </w:t>
          </w:r>
          <w:r w:rsidRPr="005459CD">
            <w:rPr>
              <w:i/>
            </w:rPr>
            <w:t>Proceedings of the 49th Annual Meeting of the Association for Computational Linguistics: Human Language Technologies</w:t>
          </w:r>
          <w:r w:rsidRPr="005459CD">
            <w:t>, 407–412.</w:t>
          </w:r>
        </w:p>
        <w:p w14:paraId="290C4575" w14:textId="77777777" w:rsidR="005459CD" w:rsidRDefault="005459CD" w:rsidP="005459CD">
          <w:pPr>
            <w:pStyle w:val="CitaviBibliographyEntry"/>
          </w:pPr>
          <w:bookmarkStart w:id="73" w:name="_CTVL001bd69709e413049e684cf2f2869417d16"/>
          <w:r>
            <w:t>Devlin, J., &amp; Chang, M.-W. (2018).</w:t>
          </w:r>
          <w:bookmarkEnd w:id="73"/>
          <w:r>
            <w:t xml:space="preserve"> </w:t>
          </w:r>
          <w:r w:rsidRPr="005459CD">
            <w:rPr>
              <w:i/>
            </w:rPr>
            <w:t xml:space="preserve">Open Sourcing BERT: State-of-the-Art Pre-training for Natural Language Processing. </w:t>
          </w:r>
          <w:r w:rsidRPr="005459CD">
            <w:t>Google AI. https://ai.googleblog.com/2018/11/open-sourcing-bert-state-of-art-pre.html</w:t>
          </w:r>
        </w:p>
        <w:p w14:paraId="107A32CF" w14:textId="77777777" w:rsidR="005459CD" w:rsidRDefault="005459CD" w:rsidP="005459CD">
          <w:pPr>
            <w:pStyle w:val="CitaviBibliographyEntry"/>
          </w:pPr>
          <w:bookmarkStart w:id="74" w:name="_CTVL0017bff4cbd6d89444fa848edf2ca192f25"/>
          <w:r>
            <w:t>Devlin, J., Chang, M.-W., Lee, K., &amp; Toutanova, K. (2018, October 11).</w:t>
          </w:r>
          <w:bookmarkEnd w:id="74"/>
          <w:r>
            <w:t xml:space="preserve"> </w:t>
          </w:r>
          <w:r w:rsidRPr="005459CD">
            <w:rPr>
              <w:i/>
            </w:rPr>
            <w:t>BERT: Pre-training of Deep Bidirectional Transformers for Language Understanding</w:t>
          </w:r>
          <w:r w:rsidRPr="005459CD">
            <w:t xml:space="preserve">. http://arxiv.org/pdf/1810.04805v2 </w:t>
          </w:r>
        </w:p>
        <w:p w14:paraId="35F04DB2" w14:textId="77777777" w:rsidR="005459CD" w:rsidRDefault="005459CD" w:rsidP="005459CD">
          <w:pPr>
            <w:pStyle w:val="CitaviBibliographyEntry"/>
          </w:pPr>
          <w:bookmarkStart w:id="75" w:name="_CTVL001e220a9a1dd2648e8a31adb11a02b4251"/>
          <w:r>
            <w:t>Dong, J., &amp; Huang, J. (2018). Enhance word representation for out-of-vocabulary on ubunt dialogue corpus.</w:t>
          </w:r>
          <w:bookmarkEnd w:id="75"/>
          <w:r>
            <w:t xml:space="preserve"> </w:t>
          </w:r>
          <w:r w:rsidRPr="005459CD">
            <w:rPr>
              <w:i/>
            </w:rPr>
            <w:t>ArXiv Preprint ArXiv:1802.02614</w:t>
          </w:r>
          <w:r w:rsidRPr="005459CD">
            <w:t>.</w:t>
          </w:r>
        </w:p>
        <w:p w14:paraId="309A2BB8" w14:textId="77777777" w:rsidR="005459CD" w:rsidRDefault="005459CD" w:rsidP="005459CD">
          <w:pPr>
            <w:pStyle w:val="CitaviBibliographyEntry"/>
          </w:pPr>
          <w:bookmarkStart w:id="76" w:name="_CTVL001d40c1f019c0b48b88fba515e9407d56d"/>
          <w:r>
            <w:t>Donnelly, K. (2006). Snomed-CT: The advanced terminology and coding system for eHealth.</w:t>
          </w:r>
          <w:bookmarkEnd w:id="76"/>
          <w:r>
            <w:t xml:space="preserve"> </w:t>
          </w:r>
          <w:r w:rsidRPr="005459CD">
            <w:rPr>
              <w:i/>
            </w:rPr>
            <w:t>Studies in Health Technology and Informatics</w:t>
          </w:r>
          <w:r w:rsidRPr="005459CD">
            <w:t xml:space="preserve">, </w:t>
          </w:r>
          <w:r w:rsidRPr="005459CD">
            <w:rPr>
              <w:i/>
            </w:rPr>
            <w:t>121</w:t>
          </w:r>
          <w:r w:rsidRPr="005459CD">
            <w:t>, 279–290.</w:t>
          </w:r>
        </w:p>
        <w:p w14:paraId="728A5301" w14:textId="77777777" w:rsidR="005459CD" w:rsidRDefault="005459CD" w:rsidP="005459CD">
          <w:pPr>
            <w:pStyle w:val="CitaviBibliographyEntry"/>
          </w:pPr>
          <w:bookmarkStart w:id="77" w:name="_CTVL0013e545033c1e84cd2b01bd4bb4bdc43e4"/>
          <w:r>
            <w:t>Dooley, D. M., Griffiths, E. J., Gosal, G. S., Buttigieg, P. L., Hoehndorf, R., Lange, M. C., Schriml, L. M., Brinkman, F. S. L., &amp; Hsiao, W. W. L. (2018). Foodon: A harmonized food ontology to increase global food traceability, quality control and data integration.</w:t>
          </w:r>
          <w:bookmarkEnd w:id="77"/>
          <w:r>
            <w:t xml:space="preserve"> </w:t>
          </w:r>
          <w:r w:rsidRPr="005459CD">
            <w:rPr>
              <w:i/>
            </w:rPr>
            <w:t>NPJ Science of Food</w:t>
          </w:r>
          <w:r w:rsidRPr="005459CD">
            <w:t xml:space="preserve">, </w:t>
          </w:r>
          <w:r w:rsidRPr="005459CD">
            <w:rPr>
              <w:i/>
            </w:rPr>
            <w:t>2</w:t>
          </w:r>
          <w:r w:rsidRPr="005459CD">
            <w:t>, 23. https://doi.org/10.1038/s41538-018-0032-6</w:t>
          </w:r>
        </w:p>
        <w:p w14:paraId="43A45142" w14:textId="77777777" w:rsidR="005459CD" w:rsidRDefault="005459CD" w:rsidP="005459CD">
          <w:pPr>
            <w:pStyle w:val="CitaviBibliographyEntry"/>
          </w:pPr>
          <w:bookmarkStart w:id="78" w:name="_CTVL001587a21873a004799bed95d5e89c4c26a"/>
          <w:r>
            <w:t>Elsweiler, D., Harvey, M., Ludwig, B., &amp; Said, A. (2015). Bringing the "healthy" into Food Recommenders.</w:t>
          </w:r>
          <w:bookmarkEnd w:id="78"/>
          <w:r>
            <w:t xml:space="preserve"> </w:t>
          </w:r>
          <w:r w:rsidRPr="005459CD">
            <w:rPr>
              <w:i/>
            </w:rPr>
            <w:t>DMRS</w:t>
          </w:r>
          <w:r w:rsidRPr="005459CD">
            <w:t>, 33–36.</w:t>
          </w:r>
        </w:p>
        <w:p w14:paraId="65ACD835" w14:textId="77777777" w:rsidR="005459CD" w:rsidRDefault="005459CD" w:rsidP="005459CD">
          <w:pPr>
            <w:pStyle w:val="CitaviBibliographyEntry"/>
          </w:pPr>
          <w:bookmarkStart w:id="79" w:name="_CTVL001f7aef03906e44c08a4400ffc2a6177b6"/>
          <w:r>
            <w:t>Elsweiler, D., Trattner, C., &amp; Harvey, M. (2017). Exploiting food choice biases for healthier recipe recommendation.</w:t>
          </w:r>
          <w:bookmarkEnd w:id="79"/>
          <w:r>
            <w:t xml:space="preserve"> </w:t>
          </w:r>
          <w:r w:rsidRPr="005459CD">
            <w:rPr>
              <w:i/>
            </w:rPr>
            <w:t>Proceedings of the 40th International Acm Sigir Conference on Research and Development in Information Retrieval</w:t>
          </w:r>
          <w:r w:rsidRPr="005459CD">
            <w:t>, 575–584. https://doi.org/10.1145/3077136.3080826</w:t>
          </w:r>
        </w:p>
        <w:p w14:paraId="310CC245" w14:textId="77777777" w:rsidR="005459CD" w:rsidRDefault="005459CD" w:rsidP="005459CD">
          <w:pPr>
            <w:pStyle w:val="CitaviBibliographyEntry"/>
          </w:pPr>
          <w:bookmarkStart w:id="80" w:name="_CTVL0017d5098728afc4d24bdb15a787f6f0e68"/>
          <w:r>
            <w:t>Firth, J. R. (1957). A synopsis of linguistic theory, 1930-1955.</w:t>
          </w:r>
          <w:bookmarkEnd w:id="80"/>
          <w:r>
            <w:t xml:space="preserve"> </w:t>
          </w:r>
          <w:r w:rsidRPr="005459CD">
            <w:rPr>
              <w:i/>
            </w:rPr>
            <w:t>Studies in Linguistic Analysis</w:t>
          </w:r>
          <w:r w:rsidRPr="005459CD">
            <w:t>.</w:t>
          </w:r>
        </w:p>
        <w:p w14:paraId="663210BE" w14:textId="77777777" w:rsidR="005459CD" w:rsidRDefault="005459CD" w:rsidP="005459CD">
          <w:pPr>
            <w:pStyle w:val="CitaviBibliographyEntry"/>
          </w:pPr>
          <w:bookmarkStart w:id="81" w:name="_CTVL0018cc4fcf649f94cf2a1c5d3f9884c2368"/>
          <w:r>
            <w:lastRenderedPageBreak/>
            <w:t>Følstad, A., &amp; Brandtzæg, P. B. (2017). Chatbots and the new world of HCI.</w:t>
          </w:r>
          <w:bookmarkEnd w:id="81"/>
          <w:r>
            <w:t xml:space="preserve"> </w:t>
          </w:r>
          <w:r w:rsidRPr="005459CD">
            <w:rPr>
              <w:i/>
            </w:rPr>
            <w:t>Interactions</w:t>
          </w:r>
          <w:r w:rsidRPr="005459CD">
            <w:t xml:space="preserve">, </w:t>
          </w:r>
          <w:r w:rsidRPr="005459CD">
            <w:rPr>
              <w:i/>
            </w:rPr>
            <w:t>24</w:t>
          </w:r>
          <w:r w:rsidRPr="005459CD">
            <w:t>(4), 38–42. https://doi.org/10.1145/3085558</w:t>
          </w:r>
        </w:p>
        <w:p w14:paraId="4D15A864" w14:textId="77777777" w:rsidR="005459CD" w:rsidRDefault="005459CD" w:rsidP="005459CD">
          <w:pPr>
            <w:pStyle w:val="CitaviBibliographyEntry"/>
          </w:pPr>
          <w:bookmarkStart w:id="82" w:name="_CTVL001e47cbb49bca146d2b6dc1380df7086e6"/>
          <w:r>
            <w:t>Freyne, J., &amp; Berkovsky, S. (2010). Intelligent food planning: personalized recipe recommendation.</w:t>
          </w:r>
          <w:bookmarkEnd w:id="82"/>
          <w:r>
            <w:t xml:space="preserve"> </w:t>
          </w:r>
          <w:r w:rsidRPr="005459CD">
            <w:rPr>
              <w:i/>
            </w:rPr>
            <w:t>Proceedings of the 15th International Conference on Intelligent User Interfaces</w:t>
          </w:r>
          <w:r w:rsidRPr="005459CD">
            <w:t>, 321–324. https://doi.org/10.1145/1719970.1720021</w:t>
          </w:r>
        </w:p>
        <w:p w14:paraId="7A311E78" w14:textId="77777777" w:rsidR="005459CD" w:rsidRDefault="005459CD" w:rsidP="005459CD">
          <w:pPr>
            <w:pStyle w:val="CitaviBibliographyEntry"/>
          </w:pPr>
          <w:bookmarkStart w:id="83" w:name="_CTVL0016d6a8d7c1f824142897556188f974942"/>
          <w:r>
            <w:t>Frummet, A., Elsweiler, D., &amp; Ludwig, B. (2021, December 9).</w:t>
          </w:r>
          <w:bookmarkEnd w:id="83"/>
          <w:r>
            <w:t xml:space="preserve"> </w:t>
          </w:r>
          <w:r w:rsidRPr="005459CD">
            <w:rPr>
              <w:i/>
            </w:rPr>
            <w:t>"What can I cook with these ingredients?" -- Understanding cooking-related information needs in conversational search</w:t>
          </w:r>
          <w:r w:rsidRPr="005459CD">
            <w:t xml:space="preserve">. http://arxiv.org/pdf/2112.04788v2 </w:t>
          </w:r>
        </w:p>
        <w:p w14:paraId="476B2730" w14:textId="77777777" w:rsidR="005459CD" w:rsidRDefault="005459CD" w:rsidP="005459CD">
          <w:pPr>
            <w:pStyle w:val="CitaviBibliographyEntry"/>
          </w:pPr>
          <w:bookmarkStart w:id="84" w:name="_CTVL001038568269d3a433089601656321386f4"/>
          <w:r>
            <w:t>Google Research. (2018).</w:t>
          </w:r>
          <w:bookmarkEnd w:id="84"/>
          <w:r>
            <w:t xml:space="preserve"> </w:t>
          </w:r>
          <w:r w:rsidRPr="005459CD">
            <w:rPr>
              <w:i/>
            </w:rPr>
            <w:t>BERT - Github</w:t>
          </w:r>
          <w:r w:rsidRPr="005459CD">
            <w:t>. https://github.com/google-research/bert</w:t>
          </w:r>
        </w:p>
        <w:p w14:paraId="6DC680E6" w14:textId="77777777" w:rsidR="005459CD" w:rsidRDefault="005459CD" w:rsidP="005459CD">
          <w:pPr>
            <w:pStyle w:val="CitaviBibliographyEntry"/>
          </w:pPr>
          <w:bookmarkStart w:id="85" w:name="_CTVL0010ad8134f1aaf4e8e92e0842ac6676401"/>
          <w:r>
            <w:t>Graesser, A. C., Wiemer-Hastings, K., Wiemer-Hastings, P., &amp; Kreuz, R. (1999). AutoTutor: A simulation of a human tutor.</w:t>
          </w:r>
          <w:bookmarkEnd w:id="85"/>
          <w:r>
            <w:t xml:space="preserve"> </w:t>
          </w:r>
          <w:r w:rsidRPr="005459CD">
            <w:rPr>
              <w:i/>
            </w:rPr>
            <w:t>Cognitive Systems Research</w:t>
          </w:r>
          <w:r w:rsidRPr="005459CD">
            <w:t xml:space="preserve">, </w:t>
          </w:r>
          <w:r w:rsidRPr="005459CD">
            <w:rPr>
              <w:i/>
            </w:rPr>
            <w:t>1</w:t>
          </w:r>
          <w:r w:rsidRPr="005459CD">
            <w:t>(1), 35–51. https://doi.org/10.1016/S1389-0417(99)00005-4</w:t>
          </w:r>
        </w:p>
        <w:p w14:paraId="73A8BBBD" w14:textId="77777777" w:rsidR="005459CD" w:rsidRDefault="005459CD" w:rsidP="005459CD">
          <w:pPr>
            <w:pStyle w:val="CitaviBibliographyEntry"/>
          </w:pPr>
          <w:bookmarkStart w:id="86" w:name="_CTVL00185f38554dad84ddfae5fe16d021ecf48"/>
          <w:r>
            <w:t>Gururangan, S., Marasović, A., Swayamdipta, S., Lo Kyle, Beltagy, I., Downey, D., &amp; Smith, N. A. (2020, April 23).</w:t>
          </w:r>
          <w:bookmarkEnd w:id="86"/>
          <w:r>
            <w:t xml:space="preserve"> </w:t>
          </w:r>
          <w:r w:rsidRPr="005459CD">
            <w:rPr>
              <w:i/>
            </w:rPr>
            <w:t>Don't Stop Pretraining: Adapt Language Models to Domains and Tasks</w:t>
          </w:r>
          <w:r w:rsidRPr="005459CD">
            <w:t xml:space="preserve">. http://arxiv.org/pdf/2004.10964v3 </w:t>
          </w:r>
        </w:p>
        <w:p w14:paraId="32CF8A29" w14:textId="77777777" w:rsidR="005459CD" w:rsidRDefault="005459CD" w:rsidP="005459CD">
          <w:pPr>
            <w:pStyle w:val="CitaviBibliographyEntry"/>
          </w:pPr>
          <w:bookmarkStart w:id="87" w:name="_CTVL001f1afdb46647942759e5aead7268b37d1"/>
          <w:r>
            <w:t>Han, J., Hong, T., Kim, B., Ko, Y., &amp; Seo, J. (2021, June). Fine-grained Post-training for Improving Retrieval-based Dialogue Systems.</w:t>
          </w:r>
          <w:bookmarkEnd w:id="87"/>
          <w:r>
            <w:t xml:space="preserve"> </w:t>
          </w:r>
          <w:r w:rsidRPr="005459CD">
            <w:rPr>
              <w:i/>
            </w:rPr>
            <w:t>Proceedings of the 2021 Conference of the North American Chapter of the Association for Computational Linguistics: Human Language Technologies</w:t>
          </w:r>
          <w:r w:rsidRPr="005459CD">
            <w:t>, 1549–1558. https://doi.org/10.18653/v1/2021.naacl-main.122</w:t>
          </w:r>
        </w:p>
        <w:p w14:paraId="2704DE30" w14:textId="77777777" w:rsidR="005459CD" w:rsidRDefault="005459CD" w:rsidP="005459CD">
          <w:pPr>
            <w:pStyle w:val="CitaviBibliographyEntry"/>
          </w:pPr>
          <w:bookmarkStart w:id="88" w:name="_CTVL001733e9035436e496db6203d4b88b0a7ce"/>
          <w:r>
            <w:t>Harris, Z. S. (1954). Distributional Structure.</w:t>
          </w:r>
          <w:bookmarkEnd w:id="88"/>
          <w:r>
            <w:t xml:space="preserve"> </w:t>
          </w:r>
          <w:r w:rsidRPr="005459CD">
            <w:rPr>
              <w:i/>
            </w:rPr>
            <w:t>WORD</w:t>
          </w:r>
          <w:r w:rsidRPr="005459CD">
            <w:t xml:space="preserve">, </w:t>
          </w:r>
          <w:r w:rsidRPr="005459CD">
            <w:rPr>
              <w:i/>
            </w:rPr>
            <w:t>10</w:t>
          </w:r>
          <w:r w:rsidRPr="005459CD">
            <w:t>(2-3), 146–162. https://doi.org/10.1080/00437956.1954.11659520</w:t>
          </w:r>
        </w:p>
        <w:p w14:paraId="5E40AB08" w14:textId="77777777" w:rsidR="005459CD" w:rsidRDefault="005459CD" w:rsidP="005459CD">
          <w:pPr>
            <w:pStyle w:val="CitaviBibliographyEntry"/>
          </w:pPr>
          <w:bookmarkStart w:id="89" w:name="_CTVL0016f8ab193dadd400a999f152234d4ee3f"/>
          <w:r>
            <w:t>Hochreiter, S., &amp; Schmidhuber, J. (1997). Long short-term memory.</w:t>
          </w:r>
          <w:bookmarkEnd w:id="89"/>
          <w:r>
            <w:t xml:space="preserve"> </w:t>
          </w:r>
          <w:r w:rsidRPr="005459CD">
            <w:rPr>
              <w:i/>
            </w:rPr>
            <w:t>Neural Computation</w:t>
          </w:r>
          <w:r w:rsidRPr="005459CD">
            <w:t xml:space="preserve">, </w:t>
          </w:r>
          <w:r w:rsidRPr="005459CD">
            <w:rPr>
              <w:i/>
            </w:rPr>
            <w:t>9</w:t>
          </w:r>
          <w:r w:rsidRPr="005459CD">
            <w:t>(8), 1735–1780.</w:t>
          </w:r>
        </w:p>
        <w:p w14:paraId="62710873" w14:textId="77777777" w:rsidR="005459CD" w:rsidRDefault="005459CD" w:rsidP="005459CD">
          <w:pPr>
            <w:pStyle w:val="CitaviBibliographyEntry"/>
          </w:pPr>
          <w:bookmarkStart w:id="90" w:name="_CTVL0011fbaf3f229d44004bfd02dd833ba3edc"/>
          <w:r>
            <w:t>Howard, J., &amp; Ruder, S. (2018, January 18).</w:t>
          </w:r>
          <w:bookmarkEnd w:id="90"/>
          <w:r>
            <w:t xml:space="preserve"> </w:t>
          </w:r>
          <w:r w:rsidRPr="005459CD">
            <w:rPr>
              <w:i/>
            </w:rPr>
            <w:t>Universal Language Model Fine-tuning for Text Classification</w:t>
          </w:r>
          <w:r w:rsidRPr="005459CD">
            <w:t xml:space="preserve">. http://arxiv.org/pdf/1801.06146v5 </w:t>
          </w:r>
        </w:p>
        <w:p w14:paraId="7DD3446E" w14:textId="77777777" w:rsidR="005459CD" w:rsidRDefault="005459CD" w:rsidP="005459CD">
          <w:pPr>
            <w:pStyle w:val="CitaviBibliographyEntry"/>
          </w:pPr>
          <w:bookmarkStart w:id="91" w:name="_CTVL001027507413e9f4f8a94b14381aff27aae"/>
          <w:r>
            <w:t>Huffman, S. (2019).</w:t>
          </w:r>
          <w:bookmarkEnd w:id="91"/>
          <w:r>
            <w:t xml:space="preserve"> </w:t>
          </w:r>
          <w:r w:rsidRPr="005459CD">
            <w:rPr>
              <w:i/>
            </w:rPr>
            <w:t xml:space="preserve">Here’s how the Google Assistant became more helpful in 2018. </w:t>
          </w:r>
          <w:r w:rsidRPr="005459CD">
            <w:t>Google. https://www.blog.google/products/assistant/heres-how-google-assistant-became-more-helpful-2018/</w:t>
          </w:r>
        </w:p>
        <w:p w14:paraId="3E5628F2" w14:textId="77777777" w:rsidR="005459CD" w:rsidRDefault="005459CD" w:rsidP="005459CD">
          <w:pPr>
            <w:pStyle w:val="CitaviBibliographyEntry"/>
          </w:pPr>
          <w:bookmarkStart w:id="92" w:name="_CTVL001831a7da4b8e249ffb16fa62cb9823860"/>
          <w:r>
            <w:t>IBM Cloud Education. (2020a, August 17).</w:t>
          </w:r>
          <w:bookmarkEnd w:id="92"/>
          <w:r>
            <w:t xml:space="preserve"> </w:t>
          </w:r>
          <w:r w:rsidRPr="005459CD">
            <w:rPr>
              <w:i/>
            </w:rPr>
            <w:t>Neural Networks</w:t>
          </w:r>
          <w:r w:rsidRPr="005459CD">
            <w:t>. https://www.ibm.com/cloud/learn/neural-networks</w:t>
          </w:r>
        </w:p>
        <w:p w14:paraId="3891B9EF" w14:textId="77777777" w:rsidR="005459CD" w:rsidRDefault="005459CD" w:rsidP="005459CD">
          <w:pPr>
            <w:pStyle w:val="CitaviBibliographyEntry"/>
          </w:pPr>
          <w:bookmarkStart w:id="93" w:name="_CTVL001c3d04624b6df4b50850771ef5dfc6380"/>
          <w:r>
            <w:lastRenderedPageBreak/>
            <w:t>IBM Cloud Education. (2020b, September 14).</w:t>
          </w:r>
          <w:bookmarkEnd w:id="93"/>
          <w:r>
            <w:t xml:space="preserve"> </w:t>
          </w:r>
          <w:r w:rsidRPr="005459CD">
            <w:rPr>
              <w:i/>
            </w:rPr>
            <w:t>Recurrent Neural Networks</w:t>
          </w:r>
          <w:r w:rsidRPr="005459CD">
            <w:t>. https://www.ibm.com/cloud/learn/recurrent-neural-networks</w:t>
          </w:r>
        </w:p>
        <w:p w14:paraId="0D59230D" w14:textId="77777777" w:rsidR="005459CD" w:rsidRDefault="005459CD" w:rsidP="005459CD">
          <w:pPr>
            <w:pStyle w:val="CitaviBibliographyEntry"/>
          </w:pPr>
          <w:bookmarkStart w:id="94" w:name="_CTVL0018bdb1a28ed4e4e6791e1bcbab4aebf6f"/>
          <w:r>
            <w:t>Joos, M. (1950). Description of Language Design.</w:t>
          </w:r>
          <w:bookmarkEnd w:id="94"/>
          <w:r>
            <w:t xml:space="preserve"> </w:t>
          </w:r>
          <w:r w:rsidRPr="005459CD">
            <w:rPr>
              <w:i/>
            </w:rPr>
            <w:t>The Journal of the Acoustical Society of America</w:t>
          </w:r>
          <w:r w:rsidRPr="005459CD">
            <w:t xml:space="preserve">, </w:t>
          </w:r>
          <w:r w:rsidRPr="005459CD">
            <w:rPr>
              <w:i/>
            </w:rPr>
            <w:t>22</w:t>
          </w:r>
          <w:r w:rsidRPr="005459CD">
            <w:t>(6), 701–707. https://doi.org/10.1121/1.1906674</w:t>
          </w:r>
        </w:p>
        <w:p w14:paraId="39FDC484" w14:textId="77777777" w:rsidR="005459CD" w:rsidRDefault="005459CD" w:rsidP="005459CD">
          <w:pPr>
            <w:pStyle w:val="CitaviBibliographyEntry"/>
          </w:pPr>
          <w:bookmarkStart w:id="95" w:name="_CTVL001783c4f04883e41eca8eb5bea7a19aef7"/>
          <w:r>
            <w:t>Jurafsky, D., &amp; Martin, J. H. (Eds.). (2021).</w:t>
          </w:r>
          <w:bookmarkEnd w:id="95"/>
          <w:r>
            <w:t xml:space="preserve"> </w:t>
          </w:r>
          <w:r w:rsidRPr="005459CD">
            <w:rPr>
              <w:i/>
            </w:rPr>
            <w:t>Speech and Language Processing: 3rd ed. draft</w:t>
          </w:r>
          <w:r w:rsidRPr="005459CD">
            <w:t xml:space="preserve">. https://web.stanford.edu/~jurafsky/slp3/ </w:t>
          </w:r>
        </w:p>
        <w:p w14:paraId="0C24B68C" w14:textId="77777777" w:rsidR="005459CD" w:rsidRDefault="005459CD" w:rsidP="005459CD">
          <w:pPr>
            <w:pStyle w:val="CitaviBibliographyEntry"/>
          </w:pPr>
          <w:bookmarkStart w:id="96" w:name="_CTVL001972d1465e7f04b48916b596724e243b6"/>
          <w:r>
            <w:t>Kinsella, B., &amp; Mutchler, A. (April 2020).</w:t>
          </w:r>
          <w:bookmarkEnd w:id="96"/>
          <w:r>
            <w:t xml:space="preserve"> </w:t>
          </w:r>
          <w:r w:rsidRPr="005459CD">
            <w:rPr>
              <w:i/>
            </w:rPr>
            <w:t xml:space="preserve">Smart Speaker Consumer Adoption Report Executive Summary. </w:t>
          </w:r>
          <w:r w:rsidRPr="005459CD">
            <w:t xml:space="preserve">Voicebot.ai. </w:t>
          </w:r>
        </w:p>
        <w:p w14:paraId="398D765B" w14:textId="77777777" w:rsidR="005459CD" w:rsidRDefault="005459CD" w:rsidP="005459CD">
          <w:pPr>
            <w:pStyle w:val="CitaviBibliographyEntry"/>
          </w:pPr>
          <w:bookmarkStart w:id="97" w:name="_CTVL0018acb885677a24c9e8aade94cfcbf073a"/>
          <w:r>
            <w:t>Kobayashi, S. (2018).</w:t>
          </w:r>
          <w:bookmarkEnd w:id="97"/>
          <w:r>
            <w:t xml:space="preserve"> </w:t>
          </w:r>
          <w:r w:rsidRPr="005459CD">
            <w:rPr>
              <w:i/>
            </w:rPr>
            <w:t>Homemade BookCorpus</w:t>
          </w:r>
          <w:r w:rsidRPr="005459CD">
            <w:t>. https://github.com/BIGBALLON/cifar-10-cnn</w:t>
          </w:r>
        </w:p>
        <w:p w14:paraId="7D954EB1" w14:textId="77777777" w:rsidR="005459CD" w:rsidRDefault="005459CD" w:rsidP="005459CD">
          <w:pPr>
            <w:pStyle w:val="CitaviBibliographyEntry"/>
          </w:pPr>
          <w:bookmarkStart w:id="98" w:name="_CTVL00119cfb7d97ab74ad5a23b8588579fd041"/>
          <w:r>
            <w:t>Konle, L., &amp; Jannidis, F. (2020). Domain and Task Adaptive Pretraining for Language Models.</w:t>
          </w:r>
          <w:bookmarkEnd w:id="98"/>
          <w:r>
            <w:t xml:space="preserve"> </w:t>
          </w:r>
          <w:r w:rsidRPr="005459CD">
            <w:rPr>
              <w:i/>
            </w:rPr>
            <w:t>CHR 2020: Workshop on Computational Humanities Research</w:t>
          </w:r>
          <w:r w:rsidRPr="005459CD">
            <w:t>.</w:t>
          </w:r>
        </w:p>
        <w:p w14:paraId="16022417" w14:textId="77777777" w:rsidR="005459CD" w:rsidRDefault="005459CD" w:rsidP="005459CD">
          <w:pPr>
            <w:pStyle w:val="CitaviBibliographyEntry"/>
          </w:pPr>
          <w:bookmarkStart w:id="99" w:name="_CTVL001007ab4a81f4046eea9747c7d3addc427"/>
          <w:r>
            <w:t>Lee, J., Yoon, W., Kim, S., Kim, D., Kim, S., So, C. H., &amp; Kang, J. (2020). Biobert: A pre-trained biomedical language representation model for biomedical text mining.</w:t>
          </w:r>
          <w:bookmarkEnd w:id="99"/>
          <w:r>
            <w:t xml:space="preserve"> </w:t>
          </w:r>
          <w:r w:rsidRPr="005459CD">
            <w:rPr>
              <w:i/>
            </w:rPr>
            <w:t>Bioinformatics (Oxford, England)</w:t>
          </w:r>
          <w:r w:rsidRPr="005459CD">
            <w:t xml:space="preserve">, </w:t>
          </w:r>
          <w:r w:rsidRPr="005459CD">
            <w:rPr>
              <w:i/>
            </w:rPr>
            <w:t>36</w:t>
          </w:r>
          <w:r w:rsidRPr="005459CD">
            <w:t>(4), 1234–1240. https://doi.org/10.1093/bioinformatics/btz682</w:t>
          </w:r>
        </w:p>
        <w:p w14:paraId="32E720A9" w14:textId="77777777" w:rsidR="005459CD" w:rsidRDefault="005459CD" w:rsidP="005459CD">
          <w:pPr>
            <w:pStyle w:val="CitaviBibliographyEntry"/>
          </w:pPr>
          <w:bookmarkStart w:id="100" w:name="_CTVL00116f3387922b6407ea581b413f13c29c3"/>
          <w:r>
            <w:t>Lee, J., Kim, J., &amp; Kang, P. (2021, July 22).</w:t>
          </w:r>
          <w:bookmarkEnd w:id="100"/>
          <w:r>
            <w:t xml:space="preserve"> </w:t>
          </w:r>
          <w:r w:rsidRPr="005459CD">
            <w:rPr>
              <w:i/>
            </w:rPr>
            <w:t>Back-Translated Task Adaptive Pretraining: Improving Accuracy and Robustness on Text Classification</w:t>
          </w:r>
          <w:r w:rsidRPr="005459CD">
            <w:t xml:space="preserve">. http://arxiv.org/pdf/2107.10474v1 </w:t>
          </w:r>
        </w:p>
        <w:p w14:paraId="55ECEF3F" w14:textId="77777777" w:rsidR="005459CD" w:rsidRDefault="005459CD" w:rsidP="005459CD">
          <w:pPr>
            <w:pStyle w:val="CitaviBibliographyEntry"/>
          </w:pPr>
          <w:bookmarkStart w:id="101" w:name="_CTVL00107aa70ffdaee4fbf8ff96c23926d5252"/>
          <w:r>
            <w:t>Li, J., Chen, X., Hovy, E., &amp; Jurafsky, D. (2016, June). Visualizing and understanding neural models in nlp.</w:t>
          </w:r>
          <w:bookmarkEnd w:id="101"/>
          <w:r>
            <w:t xml:space="preserve"> </w:t>
          </w:r>
          <w:r w:rsidRPr="005459CD">
            <w:rPr>
              <w:i/>
            </w:rPr>
            <w:t>Proceedings of the 2016 Conference of the North American Chapter of the Association for Computational Linguistics: Human Language Technologies</w:t>
          </w:r>
          <w:r w:rsidRPr="005459CD">
            <w:t>, 681–691. https://doi.org/10.18653/v1/N16-1082</w:t>
          </w:r>
        </w:p>
        <w:p w14:paraId="52B6AAA3" w14:textId="77777777" w:rsidR="005459CD" w:rsidRDefault="005459CD" w:rsidP="005459CD">
          <w:pPr>
            <w:pStyle w:val="CitaviBibliographyEntry"/>
          </w:pPr>
          <w:bookmarkStart w:id="102" w:name="_CTVL001f0bb561c7c4444e19981046d101fcec6"/>
          <w:r>
            <w:t>Lin, Z., Feng, M., Santos, C. N. d., Yu, M., Xiang, B., Zhou, B., &amp; Bengio, Y. (2017, March 9).</w:t>
          </w:r>
          <w:bookmarkEnd w:id="102"/>
          <w:r>
            <w:t xml:space="preserve"> </w:t>
          </w:r>
          <w:r w:rsidRPr="005459CD">
            <w:rPr>
              <w:i/>
            </w:rPr>
            <w:t>A Structured Self-attentive Sentence Embedding</w:t>
          </w:r>
          <w:r w:rsidRPr="005459CD">
            <w:t xml:space="preserve">. http://arxiv.org/pdf/1703.03130v1 </w:t>
          </w:r>
        </w:p>
        <w:p w14:paraId="78466A4E" w14:textId="77777777" w:rsidR="005459CD" w:rsidRDefault="005459CD" w:rsidP="005459CD">
          <w:pPr>
            <w:pStyle w:val="CitaviBibliographyEntry"/>
          </w:pPr>
          <w:bookmarkStart w:id="103" w:name="_CTVL0015478cdb7f0994a55b419a5eb0bc11286"/>
          <w:r>
            <w:t>Liu, Y., Ott, M., Goyal, N., Du Jingfei, Joshi, M., Chen, D., Levy, O., Lewis, M., Zettlemoyer, L., &amp; Stoyanov, V. (2019, July 26).</w:t>
          </w:r>
          <w:bookmarkEnd w:id="103"/>
          <w:r>
            <w:t xml:space="preserve"> </w:t>
          </w:r>
          <w:r w:rsidRPr="005459CD">
            <w:rPr>
              <w:i/>
            </w:rPr>
            <w:t>RoBERTa: A Robustly Optimized BERT Pretraining Approach</w:t>
          </w:r>
          <w:r w:rsidRPr="005459CD">
            <w:t xml:space="preserve">. http://arxiv.org/pdf/1907.11692v1 </w:t>
          </w:r>
        </w:p>
        <w:p w14:paraId="1F626983" w14:textId="77777777" w:rsidR="005459CD" w:rsidRDefault="005459CD" w:rsidP="005459CD">
          <w:pPr>
            <w:pStyle w:val="CitaviBibliographyEntry"/>
          </w:pPr>
          <w:bookmarkStart w:id="104" w:name="_CTVL0017132bb50ae734284b048f9ef69e2cd6e"/>
          <w:r>
            <w:t>Liu, Z., Lin, W., Shi, Y., &amp; Zhao, J. (2021). A Robustly Optimized BERT Pre-training Approach with Post-training. In S. Li, M. Sun, Y. Liu, H. Wu, L. Kang, W. Che, S. He, &amp; G. Rao (Eds.),</w:t>
          </w:r>
          <w:bookmarkEnd w:id="104"/>
          <w:r>
            <w:t xml:space="preserve"> </w:t>
          </w:r>
          <w:r w:rsidRPr="005459CD">
            <w:rPr>
              <w:i/>
            </w:rPr>
            <w:t xml:space="preserve">Lecture Notes in Computer Science. Chinese Computational </w:t>
          </w:r>
          <w:r w:rsidRPr="005459CD">
            <w:rPr>
              <w:i/>
            </w:rPr>
            <w:lastRenderedPageBreak/>
            <w:t xml:space="preserve">Linguistics </w:t>
          </w:r>
          <w:r w:rsidRPr="005459CD">
            <w:t>(Vol. 12869, pp. 471–484). Springer International Publishing. https://doi.org/10.1007/978-3-030-84186-7_31</w:t>
          </w:r>
        </w:p>
        <w:p w14:paraId="67AFE1C4" w14:textId="77777777" w:rsidR="005459CD" w:rsidRDefault="005459CD" w:rsidP="005459CD">
          <w:pPr>
            <w:pStyle w:val="CitaviBibliographyEntry"/>
          </w:pPr>
          <w:bookmarkStart w:id="105" w:name="_CTVL00113d786617c9e4fbca767ab10ecd67202"/>
          <w:r>
            <w:t>Luong, M.-T., Pham, H., &amp; Manning, C. D. (2015, August 17).</w:t>
          </w:r>
          <w:bookmarkEnd w:id="105"/>
          <w:r>
            <w:t xml:space="preserve"> </w:t>
          </w:r>
          <w:r w:rsidRPr="005459CD">
            <w:rPr>
              <w:i/>
            </w:rPr>
            <w:t>Effective Approaches to Attention-based Neural Machine Translation</w:t>
          </w:r>
          <w:r w:rsidRPr="005459CD">
            <w:t xml:space="preserve">. http://arxiv.org/pdf/1508.04025v5 </w:t>
          </w:r>
        </w:p>
        <w:p w14:paraId="2A3D40D0" w14:textId="77777777" w:rsidR="005459CD" w:rsidRDefault="005459CD" w:rsidP="005459CD">
          <w:pPr>
            <w:pStyle w:val="CitaviBibliographyEntry"/>
          </w:pPr>
          <w:bookmarkStart w:id="106" w:name="_CTVL0011b309cced82e4be6a3fa2be7179ed931"/>
          <w:r>
            <w:t>Marin, J., Biswas, A., Ofli, F., Hynes, N., Salvador, A., Aytar, Y., Weber, I., &amp; Torralba, A. (2019). Recipe1m+: A Dataset for Learning Cross-Modal Embeddings for Cooking Recipes and Food Images.</w:t>
          </w:r>
          <w:bookmarkEnd w:id="106"/>
          <w:r>
            <w:t xml:space="preserve"> </w:t>
          </w:r>
          <w:r w:rsidRPr="005459CD">
            <w:rPr>
              <w:i/>
            </w:rPr>
            <w:t>IEEE Transactions on Pattern Analysis and Machine Intelligence</w:t>
          </w:r>
          <w:r w:rsidRPr="005459CD">
            <w:t xml:space="preserve">, </w:t>
          </w:r>
          <w:r w:rsidRPr="005459CD">
            <w:rPr>
              <w:i/>
            </w:rPr>
            <w:t>43</w:t>
          </w:r>
          <w:r w:rsidRPr="005459CD">
            <w:t>(1), 187–203. https://doi.org/10.1109/TPAMI.2019.2927476</w:t>
          </w:r>
        </w:p>
        <w:p w14:paraId="3F8409D5" w14:textId="77777777" w:rsidR="005459CD" w:rsidRDefault="005459CD" w:rsidP="005459CD">
          <w:pPr>
            <w:pStyle w:val="CitaviBibliographyEntry"/>
          </w:pPr>
          <w:bookmarkStart w:id="107" w:name="_CTVL00116b52752066a41a08a910244ef5be6d6"/>
          <w:r>
            <w:t>McCormick, C. (2020, March 10).</w:t>
          </w:r>
          <w:bookmarkEnd w:id="107"/>
          <w:r>
            <w:t xml:space="preserve"> </w:t>
          </w:r>
          <w:r w:rsidRPr="005459CD">
            <w:rPr>
              <w:i/>
            </w:rPr>
            <w:t>Question Answering with a Fine-Tuned BERT</w:t>
          </w:r>
          <w:r w:rsidRPr="005459CD">
            <w:t>. https://mccormickml.com/2020/03/10/question-answering-with-a-fine-tuned-BERT/</w:t>
          </w:r>
        </w:p>
        <w:p w14:paraId="1170390B" w14:textId="77777777" w:rsidR="005459CD" w:rsidRDefault="005459CD" w:rsidP="005459CD">
          <w:pPr>
            <w:pStyle w:val="CitaviBibliographyEntry"/>
          </w:pPr>
          <w:bookmarkStart w:id="108" w:name="_CTVL00142ce2f6e57b44203a4ab18737e6d1ff6"/>
          <w:r>
            <w:t>McTear, M. (2020). Conversational AI: Dialogue Systems, Conversational Agents, and Chatbots.</w:t>
          </w:r>
          <w:bookmarkEnd w:id="108"/>
          <w:r>
            <w:t xml:space="preserve"> </w:t>
          </w:r>
          <w:r w:rsidRPr="005459CD">
            <w:rPr>
              <w:i/>
            </w:rPr>
            <w:t>Synthesis Lectures on Human Language Technologies</w:t>
          </w:r>
          <w:r w:rsidRPr="005459CD">
            <w:t xml:space="preserve">, </w:t>
          </w:r>
          <w:r w:rsidRPr="005459CD">
            <w:rPr>
              <w:i/>
            </w:rPr>
            <w:t>13</w:t>
          </w:r>
          <w:r w:rsidRPr="005459CD">
            <w:t>(3), 1–251. https://doi.org/10.2200/S01060ED1V01Y202010HLT048</w:t>
          </w:r>
        </w:p>
        <w:p w14:paraId="4435B70B" w14:textId="77777777" w:rsidR="005459CD" w:rsidRDefault="005459CD" w:rsidP="005459CD">
          <w:pPr>
            <w:pStyle w:val="CitaviBibliographyEntry"/>
          </w:pPr>
          <w:bookmarkStart w:id="109" w:name="_CTVL001db22ca9f6a91419c85974c1e3905290c"/>
          <w:r>
            <w:t>Merity, S., Xiong, C., Bradbury, J., &amp; Socher, R. (2016, September 26).</w:t>
          </w:r>
          <w:bookmarkEnd w:id="109"/>
          <w:r>
            <w:t xml:space="preserve"> </w:t>
          </w:r>
          <w:r w:rsidRPr="005459CD">
            <w:rPr>
              <w:i/>
            </w:rPr>
            <w:t>Pointer Sentinel Mixture Models</w:t>
          </w:r>
          <w:r w:rsidRPr="005459CD">
            <w:t xml:space="preserve">. http://arxiv.org/pdf/1609.07843v1 </w:t>
          </w:r>
        </w:p>
        <w:p w14:paraId="7064EFEE" w14:textId="77777777" w:rsidR="005459CD" w:rsidRDefault="005459CD" w:rsidP="005459CD">
          <w:pPr>
            <w:pStyle w:val="CitaviBibliographyEntry"/>
          </w:pPr>
          <w:bookmarkStart w:id="110" w:name="_CTVL001d2b8d663a33d41be8054fa67be122288"/>
          <w:r>
            <w:t>Mikolov, T., Chen, K., Corrado, G., &amp; Dean, J. (2013, January 16).</w:t>
          </w:r>
          <w:bookmarkEnd w:id="110"/>
          <w:r>
            <w:t xml:space="preserve"> </w:t>
          </w:r>
          <w:r w:rsidRPr="005459CD">
            <w:rPr>
              <w:i/>
            </w:rPr>
            <w:t>Efficient Estimation of Word Representations in Vector Space</w:t>
          </w:r>
          <w:r w:rsidRPr="005459CD">
            <w:t xml:space="preserve">. http://arxiv.org/pdf/1301.3781v3 </w:t>
          </w:r>
        </w:p>
        <w:p w14:paraId="04FB592C" w14:textId="77777777" w:rsidR="005459CD" w:rsidRDefault="005459CD" w:rsidP="005459CD">
          <w:pPr>
            <w:pStyle w:val="CitaviBibliographyEntry"/>
          </w:pPr>
          <w:bookmarkStart w:id="111" w:name="_CTVL0018f198b8bcd714c4b9bf84e74ea78bf05"/>
          <w:r>
            <w:t>Mikolov, T., Sutskever, I., Chen, K., Corrado, G. S., &amp; Dean, J. (2013). Distributed representations of words and phrases and their compositionality.</w:t>
          </w:r>
          <w:bookmarkEnd w:id="111"/>
          <w:r>
            <w:t xml:space="preserve"> </w:t>
          </w:r>
          <w:r w:rsidRPr="005459CD">
            <w:rPr>
              <w:i/>
            </w:rPr>
            <w:t>Advances in Neural Information Processing Systems</w:t>
          </w:r>
          <w:r w:rsidRPr="005459CD">
            <w:t xml:space="preserve">, </w:t>
          </w:r>
          <w:r w:rsidRPr="005459CD">
            <w:rPr>
              <w:i/>
            </w:rPr>
            <w:t>26</w:t>
          </w:r>
          <w:r w:rsidRPr="005459CD">
            <w:t>.</w:t>
          </w:r>
        </w:p>
        <w:p w14:paraId="27B162E2" w14:textId="77777777" w:rsidR="005459CD" w:rsidRDefault="005459CD" w:rsidP="005459CD">
          <w:pPr>
            <w:pStyle w:val="CitaviBibliographyEntry"/>
          </w:pPr>
          <w:bookmarkStart w:id="112" w:name="_CTVL001a5cf749ca5dd4514878303808e4713da"/>
          <w:r>
            <w:t>Nallapati, R., Xiang, B., &amp; Zhou, B. (2016). Sequence-to-sequence rnns for text summarization.</w:t>
          </w:r>
        </w:p>
        <w:p w14:paraId="6FF9A7DA" w14:textId="77777777" w:rsidR="005459CD" w:rsidRDefault="005459CD" w:rsidP="005459CD">
          <w:pPr>
            <w:pStyle w:val="CitaviBibliographyEntry"/>
          </w:pPr>
          <w:bookmarkStart w:id="113" w:name="_CTVL001f9dde694b67141c48b1846218693253b"/>
          <w:bookmarkEnd w:id="112"/>
          <w:r>
            <w:t>Ni, L., Lu, C., Liu, N., &amp; Liu, J. (2017). MANDY: Towards a Smart Primary Care Chatbot Application. In J. Chen, T. Theeramunkong, T. Supnithi, &amp; X. Tang (Eds.),</w:t>
          </w:r>
          <w:bookmarkEnd w:id="113"/>
          <w:r>
            <w:t xml:space="preserve"> </w:t>
          </w:r>
          <w:r w:rsidRPr="005459CD">
            <w:rPr>
              <w:i/>
            </w:rPr>
            <w:t xml:space="preserve">Communications in Computer and Information Science. Knowledge and Systems Sciences </w:t>
          </w:r>
          <w:r w:rsidRPr="005459CD">
            <w:t>(Vol. 780, pp. 38–52). Springer Singapore. https://doi.org/10.1007/978-981-10-6989-5_4</w:t>
          </w:r>
        </w:p>
        <w:p w14:paraId="13255EFB" w14:textId="77777777" w:rsidR="005459CD" w:rsidRDefault="005459CD" w:rsidP="005459CD">
          <w:pPr>
            <w:pStyle w:val="CitaviBibliographyEntry"/>
          </w:pPr>
          <w:bookmarkStart w:id="114" w:name="_CTVL001917ba81731b54dc590a312f66b30f355"/>
          <w:r>
            <w:t>Nimavat, K., &amp; Champaneria, T. (2017). Chatbots: An overview types, architecture, tools and future possibilities.</w:t>
          </w:r>
          <w:bookmarkEnd w:id="114"/>
          <w:r>
            <w:t xml:space="preserve"> </w:t>
          </w:r>
          <w:r w:rsidRPr="005459CD">
            <w:rPr>
              <w:i/>
            </w:rPr>
            <w:t>Int. J. Sci. Res. Dev</w:t>
          </w:r>
          <w:r w:rsidRPr="005459CD">
            <w:t xml:space="preserve">, </w:t>
          </w:r>
          <w:r w:rsidRPr="005459CD">
            <w:rPr>
              <w:i/>
            </w:rPr>
            <w:t>5</w:t>
          </w:r>
          <w:r w:rsidRPr="005459CD">
            <w:t>(7), 1019–1024.</w:t>
          </w:r>
        </w:p>
        <w:p w14:paraId="55FE73F3" w14:textId="77777777" w:rsidR="005459CD" w:rsidRDefault="005459CD" w:rsidP="005459CD">
          <w:pPr>
            <w:pStyle w:val="CitaviBibliographyEntry"/>
          </w:pPr>
          <w:bookmarkStart w:id="115" w:name="_CTVL001190aa82fbe8b4aa1924d43017c4cee30"/>
          <w:r>
            <w:t>Oinkina. (2015).</w:t>
          </w:r>
          <w:bookmarkEnd w:id="115"/>
          <w:r>
            <w:t xml:space="preserve"> </w:t>
          </w:r>
          <w:r w:rsidRPr="005459CD">
            <w:rPr>
              <w:i/>
            </w:rPr>
            <w:t>Understanding LSTM Networks</w:t>
          </w:r>
          <w:r w:rsidRPr="005459CD">
            <w:t>. https://colah.github.io/posts/2015-08-Understanding-LSTMs/</w:t>
          </w:r>
        </w:p>
        <w:p w14:paraId="5C5A09B0" w14:textId="77777777" w:rsidR="005459CD" w:rsidRDefault="005459CD" w:rsidP="005459CD">
          <w:pPr>
            <w:pStyle w:val="CitaviBibliographyEntry"/>
          </w:pPr>
          <w:bookmarkStart w:id="116" w:name="_CTVL0014e4e937d13fa4fe19b1ed86cfd27f38a"/>
          <w:r>
            <w:lastRenderedPageBreak/>
            <w:t>Pan, S. J., &amp; Yang, Q. (2010). A Survey on Transfer Learning.</w:t>
          </w:r>
          <w:bookmarkEnd w:id="116"/>
          <w:r>
            <w:t xml:space="preserve"> </w:t>
          </w:r>
          <w:r w:rsidRPr="005459CD">
            <w:rPr>
              <w:i/>
            </w:rPr>
            <w:t>IEEE Transactions on Knowledge and Data Engineering</w:t>
          </w:r>
          <w:r w:rsidRPr="005459CD">
            <w:t xml:space="preserve">, </w:t>
          </w:r>
          <w:r w:rsidRPr="005459CD">
            <w:rPr>
              <w:i/>
            </w:rPr>
            <w:t>22</w:t>
          </w:r>
          <w:r w:rsidRPr="005459CD">
            <w:t>(10), 1345–1359. https://doi.org/10.1109/TKDE.2009.191</w:t>
          </w:r>
        </w:p>
        <w:p w14:paraId="770FB6B3" w14:textId="77777777" w:rsidR="005459CD" w:rsidRDefault="005459CD" w:rsidP="005459CD">
          <w:pPr>
            <w:pStyle w:val="CitaviBibliographyEntry"/>
          </w:pPr>
          <w:bookmarkStart w:id="117" w:name="_CTVL001f76278c06ff744d8b0bb5c1d15ed7627"/>
          <w:r>
            <w:t>Parikh, A. P., Täckström, O., Das, D., &amp; Uszkoreit, J. (2016, June 6).</w:t>
          </w:r>
          <w:bookmarkEnd w:id="117"/>
          <w:r>
            <w:t xml:space="preserve"> </w:t>
          </w:r>
          <w:r w:rsidRPr="005459CD">
            <w:rPr>
              <w:i/>
            </w:rPr>
            <w:t>A Decomposable Attention Model for Natural Language Inference</w:t>
          </w:r>
          <w:r w:rsidRPr="005459CD">
            <w:t xml:space="preserve">. http://arxiv.org/pdf/1606.01933v2 </w:t>
          </w:r>
        </w:p>
        <w:p w14:paraId="18EE0858" w14:textId="77777777" w:rsidR="005459CD" w:rsidRDefault="005459CD" w:rsidP="005459CD">
          <w:pPr>
            <w:pStyle w:val="CitaviBibliographyEntry"/>
          </w:pPr>
          <w:bookmarkStart w:id="118" w:name="_CTVL001364f13859d324381b5de23812eaa6c08"/>
          <w:r>
            <w:t>Paulus, R., Xiong, C., &amp; Socher, R. (2017, May 11).</w:t>
          </w:r>
          <w:bookmarkEnd w:id="118"/>
          <w:r>
            <w:t xml:space="preserve"> </w:t>
          </w:r>
          <w:r w:rsidRPr="005459CD">
            <w:rPr>
              <w:i/>
            </w:rPr>
            <w:t>A Deep Reinforced Model for Abstractive Summarization</w:t>
          </w:r>
          <w:r w:rsidRPr="005459CD">
            <w:t xml:space="preserve">. http://arxiv.org/pdf/1705.04304v3 </w:t>
          </w:r>
        </w:p>
        <w:p w14:paraId="4265CF44" w14:textId="77777777" w:rsidR="005459CD" w:rsidRDefault="005459CD" w:rsidP="005459CD">
          <w:pPr>
            <w:pStyle w:val="CitaviBibliographyEntry"/>
          </w:pPr>
          <w:bookmarkStart w:id="119" w:name="_CTVL001da76048b99b84c7d952c44a7c09b2d1d"/>
          <w:r>
            <w:t>Pellegrini, C., Özsoy, E., Wintergerst, M., &amp; Groh, G. (2021, February 11–13). Exploiting Food Embeddings for Ingredient Substitution. In</w:t>
          </w:r>
          <w:bookmarkEnd w:id="119"/>
          <w:r>
            <w:t xml:space="preserve"> </w:t>
          </w:r>
          <w:r w:rsidRPr="005459CD">
            <w:rPr>
              <w:i/>
            </w:rPr>
            <w:t xml:space="preserve">Proceedings of the 14th International Joint Conference on Biomedical Engineering Systems and Technologies </w:t>
          </w:r>
          <w:r w:rsidRPr="005459CD">
            <w:t>(pp. 67–77). SCITEPRESS - Science and Technology Publications. https://doi.org/10.5220/0010202000670077</w:t>
          </w:r>
        </w:p>
        <w:p w14:paraId="7CA3F411" w14:textId="77777777" w:rsidR="005459CD" w:rsidRDefault="005459CD" w:rsidP="005459CD">
          <w:pPr>
            <w:pStyle w:val="CitaviBibliographyEntry"/>
          </w:pPr>
          <w:bookmarkStart w:id="120" w:name="_CTVL001dab7c42edd424bfda1af331d165e506a"/>
          <w:r>
            <w:t>Pennington, J., Socher, R., &amp; Manning, C. (2014, October). Glove: Global Vectors for Word Representation.</w:t>
          </w:r>
          <w:bookmarkEnd w:id="120"/>
          <w:r>
            <w:t xml:space="preserve"> </w:t>
          </w:r>
          <w:r w:rsidRPr="005459CD">
            <w:rPr>
              <w:i/>
            </w:rPr>
            <w:t>Proceedings of the 2014 Conference on Empirical Methods in Natural Language Processing (EMNLP)</w:t>
          </w:r>
          <w:r w:rsidRPr="005459CD">
            <w:t>, 1532–1543. https://doi.org/10.3115/v1/D14-1162</w:t>
          </w:r>
        </w:p>
        <w:p w14:paraId="44D1D466" w14:textId="77777777" w:rsidR="005459CD" w:rsidRDefault="005459CD" w:rsidP="005459CD">
          <w:pPr>
            <w:pStyle w:val="CitaviBibliographyEntry"/>
          </w:pPr>
          <w:bookmarkStart w:id="121" w:name="_CTVL00115a3805214c34fefbad2976c674b3129"/>
          <w:r>
            <w:t>Peters, M. E., Neumann, M., Iyyer, M., Gardner, M., Clark, C., Lee, K., &amp; Zettlemoyer, L. (2018, February 15).</w:t>
          </w:r>
          <w:bookmarkEnd w:id="121"/>
          <w:r>
            <w:t xml:space="preserve"> </w:t>
          </w:r>
          <w:r w:rsidRPr="005459CD">
            <w:rPr>
              <w:i/>
            </w:rPr>
            <w:t>Deep contextualized word representations</w:t>
          </w:r>
          <w:r w:rsidRPr="005459CD">
            <w:t xml:space="preserve">. http://arxiv.org/pdf/1802.05365v2 </w:t>
          </w:r>
        </w:p>
        <w:p w14:paraId="787EF198" w14:textId="77777777" w:rsidR="005459CD" w:rsidRDefault="005459CD" w:rsidP="005459CD">
          <w:pPr>
            <w:pStyle w:val="CitaviBibliographyEntry"/>
          </w:pPr>
          <w:bookmarkStart w:id="122" w:name="_CTVL0014e4fd1da2a8441f1bdad70c078f28539"/>
          <w:r>
            <w:t>Popovski, G., Kochev, S., Korousic-Seljak, B., &amp; Eftimov, T. (2019, February). FoodIE: A Rule-based Named-entity Recognition Method for Food Information Extraction.</w:t>
          </w:r>
          <w:bookmarkEnd w:id="122"/>
          <w:r>
            <w:t xml:space="preserve"> </w:t>
          </w:r>
          <w:r w:rsidRPr="005459CD">
            <w:rPr>
              <w:i/>
            </w:rPr>
            <w:t>ICPRAM</w:t>
          </w:r>
          <w:r w:rsidRPr="005459CD">
            <w:t>, 915–922.</w:t>
          </w:r>
        </w:p>
        <w:p w14:paraId="0750D178" w14:textId="77777777" w:rsidR="005459CD" w:rsidRDefault="005459CD" w:rsidP="005459CD">
          <w:pPr>
            <w:pStyle w:val="CitaviBibliographyEntry"/>
          </w:pPr>
          <w:bookmarkStart w:id="123" w:name="_CTVL0019304e7cae7ea4b6ba87edd0b4688d96c"/>
          <w:r>
            <w:t>Popovski, G., Koroušić Seljak, B., &amp; Eftimov, T. (2019).</w:t>
          </w:r>
          <w:bookmarkEnd w:id="123"/>
          <w:r>
            <w:t xml:space="preserve"> </w:t>
          </w:r>
          <w:r w:rsidRPr="005459CD">
            <w:rPr>
              <w:i/>
            </w:rPr>
            <w:t xml:space="preserve">Foodontomap: Linking Food Concepts across different Food Ontologies. </w:t>
          </w:r>
          <w:r w:rsidRPr="005459CD">
            <w:t>https://doi.org/10.5281/zenodo.2635437</w:t>
          </w:r>
        </w:p>
        <w:p w14:paraId="0D06F283" w14:textId="77777777" w:rsidR="005459CD" w:rsidRDefault="005459CD" w:rsidP="005459CD">
          <w:pPr>
            <w:pStyle w:val="CitaviBibliographyEntry"/>
          </w:pPr>
          <w:bookmarkStart w:id="124" w:name="_CTVL001c3b08f78b1d840c5af00799e9c590744"/>
          <w:r>
            <w:t>Popovski, G., Seljak, B. K., &amp; Eftimov, T. (2019). Foodbase corpus: A new resource of annotated food entities.</w:t>
          </w:r>
          <w:bookmarkEnd w:id="124"/>
          <w:r>
            <w:t xml:space="preserve"> </w:t>
          </w:r>
          <w:r w:rsidRPr="005459CD">
            <w:rPr>
              <w:i/>
            </w:rPr>
            <w:t>Database : The Journal of Biological Databases and Curation</w:t>
          </w:r>
          <w:r w:rsidRPr="005459CD">
            <w:t xml:space="preserve">, </w:t>
          </w:r>
          <w:r w:rsidRPr="005459CD">
            <w:rPr>
              <w:i/>
            </w:rPr>
            <w:t xml:space="preserve">2019. </w:t>
          </w:r>
          <w:r w:rsidRPr="005459CD">
            <w:t>https://doi.org/10.1093/database/baz121</w:t>
          </w:r>
        </w:p>
        <w:p w14:paraId="0D85E374" w14:textId="77777777" w:rsidR="005459CD" w:rsidRDefault="005459CD" w:rsidP="005459CD">
          <w:pPr>
            <w:pStyle w:val="CitaviBibliographyEntry"/>
            <w:rPr>
              <w:i/>
            </w:rPr>
          </w:pPr>
          <w:bookmarkStart w:id="125" w:name="_CTVL0013543b2e93f584b60adb79ea2a407fd1c"/>
          <w:r>
            <w:t>Radford, A., Narasimhan, K., Salimans, T., &amp; Sutskever, I. (2018).</w:t>
          </w:r>
          <w:bookmarkEnd w:id="125"/>
          <w:r>
            <w:t xml:space="preserve"> </w:t>
          </w:r>
          <w:r w:rsidRPr="005459CD">
            <w:rPr>
              <w:i/>
            </w:rPr>
            <w:t xml:space="preserve">Improving language understanding by generative pre-training. </w:t>
          </w:r>
        </w:p>
        <w:p w14:paraId="63A47200" w14:textId="77777777" w:rsidR="005459CD" w:rsidRDefault="005459CD" w:rsidP="005459CD">
          <w:pPr>
            <w:pStyle w:val="CitaviBibliographyEntry"/>
          </w:pPr>
          <w:bookmarkStart w:id="126" w:name="_CTVL00121eb4d376cb94afb8e63b347fa6d17e5"/>
          <w:r>
            <w:t>Ramshaw, L. A., &amp; Marcus, M. P. (1999). Text chunking using transformation-based learning.</w:t>
          </w:r>
          <w:bookmarkEnd w:id="126"/>
          <w:r>
            <w:t xml:space="preserve"> </w:t>
          </w:r>
          <w:r w:rsidRPr="005459CD">
            <w:rPr>
              <w:i/>
            </w:rPr>
            <w:t>Natural Language Processing Using Very Large Corpora</w:t>
          </w:r>
          <w:r w:rsidRPr="005459CD">
            <w:t>, 157–176.</w:t>
          </w:r>
        </w:p>
        <w:p w14:paraId="030C130F" w14:textId="77777777" w:rsidR="005459CD" w:rsidRDefault="005459CD" w:rsidP="005459CD">
          <w:pPr>
            <w:pStyle w:val="CitaviBibliographyEntry"/>
          </w:pPr>
          <w:bookmarkStart w:id="127" w:name="_CTVL001c04049df21344209bb2a437599944ced"/>
          <w:r>
            <w:lastRenderedPageBreak/>
            <w:t>Rietzler, A., Stabinger, S., Opitz, P., &amp; Engl, S. (2019, August 30).</w:t>
          </w:r>
          <w:bookmarkEnd w:id="127"/>
          <w:r>
            <w:t xml:space="preserve"> </w:t>
          </w:r>
          <w:r w:rsidRPr="005459CD">
            <w:rPr>
              <w:i/>
            </w:rPr>
            <w:t>Adapt or Get Left Behind: Domain Adaptation through BERT Language Model Finetuning for Aspect-Target Sentiment Classification</w:t>
          </w:r>
          <w:r w:rsidRPr="005459CD">
            <w:t xml:space="preserve">. http://arxiv.org/pdf/1908.11860v2 </w:t>
          </w:r>
        </w:p>
        <w:p w14:paraId="417C4A80" w14:textId="77777777" w:rsidR="005459CD" w:rsidRDefault="005459CD" w:rsidP="005459CD">
          <w:pPr>
            <w:pStyle w:val="CitaviBibliographyEntry"/>
          </w:pPr>
          <w:bookmarkStart w:id="128" w:name="_CTVL00103def230e3764392b34dfbd7f18ff651"/>
          <w:r>
            <w:t>Roffo, G. (2017, June 1).</w:t>
          </w:r>
          <w:bookmarkEnd w:id="128"/>
          <w:r>
            <w:t xml:space="preserve"> </w:t>
          </w:r>
          <w:r w:rsidRPr="005459CD">
            <w:rPr>
              <w:i/>
            </w:rPr>
            <w:t>Ranking to Learn and Learning to Rank: On the Role of Ranking in Pattern Recognition Applications</w:t>
          </w:r>
          <w:r w:rsidRPr="005459CD">
            <w:t xml:space="preserve">. http://arxiv.org/pdf/1706.05933v1 </w:t>
          </w:r>
        </w:p>
        <w:p w14:paraId="56320230" w14:textId="77777777" w:rsidR="005459CD" w:rsidRDefault="005459CD" w:rsidP="005459CD">
          <w:pPr>
            <w:pStyle w:val="CitaviBibliographyEntry"/>
          </w:pPr>
          <w:bookmarkStart w:id="129" w:name="_CTVL0012935636ecfbe4322ad28b7215a789678"/>
          <w:r>
            <w:t>Ruder, S. (2019).</w:t>
          </w:r>
          <w:bookmarkEnd w:id="129"/>
          <w:r>
            <w:t xml:space="preserve"> </w:t>
          </w:r>
          <w:r w:rsidRPr="005459CD">
            <w:rPr>
              <w:i/>
            </w:rPr>
            <w:t>Neural transfer learning for natural language processing</w:t>
          </w:r>
          <w:r w:rsidRPr="005459CD">
            <w:t xml:space="preserve"> [Doctoral dissertation]. NUI Galway. </w:t>
          </w:r>
        </w:p>
        <w:p w14:paraId="1A0A6E07" w14:textId="77777777" w:rsidR="005459CD" w:rsidRDefault="005459CD" w:rsidP="005459CD">
          <w:pPr>
            <w:pStyle w:val="CitaviBibliographyEntry"/>
          </w:pPr>
          <w:bookmarkStart w:id="130" w:name="_CTVL001d7728424c20e4078a9c90aa9d0aeb019"/>
          <w:r>
            <w:t>Rumelhart, D. E., Hinton, G. E., &amp; Williams, R. J. (1985).</w:t>
          </w:r>
          <w:bookmarkEnd w:id="130"/>
          <w:r>
            <w:t xml:space="preserve"> </w:t>
          </w:r>
          <w:r w:rsidRPr="005459CD">
            <w:rPr>
              <w:i/>
            </w:rPr>
            <w:t xml:space="preserve">Learning internal representations by error propagation. </w:t>
          </w:r>
          <w:r w:rsidRPr="005459CD">
            <w:t xml:space="preserve">California Univ San Diego La Jolla Inst for Cognitive Science. </w:t>
          </w:r>
        </w:p>
        <w:p w14:paraId="749900F5" w14:textId="77777777" w:rsidR="005459CD" w:rsidRDefault="005459CD" w:rsidP="005459CD">
          <w:pPr>
            <w:pStyle w:val="CitaviBibliographyEntry"/>
          </w:pPr>
          <w:bookmarkStart w:id="131" w:name="_CTVL0014a39f66b793a4bbaa4d39c041e64b885"/>
          <w:r>
            <w:t>Rush, A. M. (2018, July). The Annotated Transformer.</w:t>
          </w:r>
          <w:bookmarkEnd w:id="131"/>
          <w:r>
            <w:t xml:space="preserve"> </w:t>
          </w:r>
          <w:r w:rsidRPr="005459CD">
            <w:rPr>
              <w:i/>
            </w:rPr>
            <w:t>Proceedings of Workshop for NLP Open Source Software (NLP-OSS)</w:t>
          </w:r>
          <w:r w:rsidRPr="005459CD">
            <w:t>, 52–60. https://doi.org/10.18653/v1/W18-2509</w:t>
          </w:r>
        </w:p>
        <w:p w14:paraId="2AFC861D" w14:textId="77777777" w:rsidR="005459CD" w:rsidRDefault="005459CD" w:rsidP="005459CD">
          <w:pPr>
            <w:pStyle w:val="CitaviBibliographyEntry"/>
          </w:pPr>
          <w:bookmarkStart w:id="132" w:name="_CTVL001a405b74e02b7450fb02c7c5d532f091c"/>
          <w:r>
            <w:t>Schwabl, P. (2021).</w:t>
          </w:r>
          <w:bookmarkEnd w:id="132"/>
          <w:r>
            <w:t xml:space="preserve"> </w:t>
          </w:r>
          <w:r w:rsidRPr="005459CD">
            <w:rPr>
              <w:i/>
            </w:rPr>
            <w:t>Classifying user information needs in cooking dialogues – an empirical performance evaluation of transformer networks</w:t>
          </w:r>
          <w:r w:rsidRPr="005459CD">
            <w:t xml:space="preserve"> [, Universität Regensburg]. DataCite.</w:t>
          </w:r>
        </w:p>
        <w:p w14:paraId="06C7ECAF" w14:textId="77777777" w:rsidR="005459CD" w:rsidRDefault="005459CD" w:rsidP="005459CD">
          <w:pPr>
            <w:pStyle w:val="CitaviBibliographyEntry"/>
          </w:pPr>
          <w:bookmarkStart w:id="133" w:name="_CTVL001d630902e6c1a41fb8497ab92d9aa720e"/>
          <w:r>
            <w:t>Stojanov, R., Popovski, G., Cenikj, G., Koroušić Seljak, B., &amp; Eftimov, T. (2021). A Fine-Tuned Bidirectional Encoder Representations From Transformers Model for Food Named-Entity Recognition: Algorithm Development and Validation.</w:t>
          </w:r>
          <w:bookmarkEnd w:id="133"/>
          <w:r>
            <w:t xml:space="preserve"> </w:t>
          </w:r>
          <w:r w:rsidRPr="005459CD">
            <w:rPr>
              <w:i/>
            </w:rPr>
            <w:t>Journal of Medical Internet Research</w:t>
          </w:r>
          <w:r w:rsidRPr="005459CD">
            <w:t xml:space="preserve">, </w:t>
          </w:r>
          <w:r w:rsidRPr="005459CD">
            <w:rPr>
              <w:i/>
            </w:rPr>
            <w:t>23</w:t>
          </w:r>
          <w:r w:rsidRPr="005459CD">
            <w:t>(8), e28229. https://doi.org/10.2196/28229</w:t>
          </w:r>
        </w:p>
        <w:p w14:paraId="59DF3712" w14:textId="77777777" w:rsidR="005459CD" w:rsidRDefault="005459CD" w:rsidP="005459CD">
          <w:pPr>
            <w:pStyle w:val="CitaviBibliographyEntry"/>
          </w:pPr>
          <w:bookmarkStart w:id="134" w:name="_CTVL001247e106b96b94c85a749647d09aff386"/>
          <w:r>
            <w:t>Sugiyama, H. (2021). Dialogue breakdown detection using BERT with traditional dialogue features.</w:t>
          </w:r>
          <w:bookmarkEnd w:id="134"/>
          <w:r>
            <w:t xml:space="preserve"> </w:t>
          </w:r>
          <w:r w:rsidRPr="005459CD">
            <w:rPr>
              <w:i/>
            </w:rPr>
            <w:t>Increasing Naturalness and Flexibility in Spoken Dialogue Interaction</w:t>
          </w:r>
          <w:r w:rsidRPr="005459CD">
            <w:t>, 419–427.</w:t>
          </w:r>
        </w:p>
        <w:p w14:paraId="3CDD1634" w14:textId="77777777" w:rsidR="005459CD" w:rsidRDefault="005459CD" w:rsidP="005459CD">
          <w:pPr>
            <w:pStyle w:val="CitaviBibliographyEntry"/>
          </w:pPr>
          <w:bookmarkStart w:id="135" w:name="_CTVL0011244ced316a24a2a8e9d78ca7dc4abc6"/>
          <w:r>
            <w:t>Sun, C., Qiu, X., Xu, Y., &amp; Huang, X. (2019, May 14).</w:t>
          </w:r>
          <w:bookmarkEnd w:id="135"/>
          <w:r>
            <w:t xml:space="preserve"> </w:t>
          </w:r>
          <w:r w:rsidRPr="005459CD">
            <w:rPr>
              <w:i/>
            </w:rPr>
            <w:t>How to Fine-Tune BERT for Text Classification?</w:t>
          </w:r>
          <w:r w:rsidRPr="005459CD">
            <w:t xml:space="preserve"> http://arxiv.org/pdf/1905.05583v3 </w:t>
          </w:r>
        </w:p>
        <w:p w14:paraId="60CAD235" w14:textId="77777777" w:rsidR="005459CD" w:rsidRDefault="005459CD" w:rsidP="005459CD">
          <w:pPr>
            <w:pStyle w:val="CitaviBibliographyEntry"/>
          </w:pPr>
          <w:bookmarkStart w:id="136" w:name="_CTVL0016c364b7d416c414d8ba833fe33738a2d"/>
          <w:r>
            <w:t>Sung, C., Dhamecha, T., Saha, S., Ma, T., Reddy, V., &amp; Arora, R. (2019, November). Pre-Training BERT on Domain Resources for Short Answer Grading.</w:t>
          </w:r>
          <w:bookmarkEnd w:id="136"/>
          <w:r>
            <w:t xml:space="preserve"> </w:t>
          </w:r>
          <w:r w:rsidRPr="005459CD">
            <w:rPr>
              <w:i/>
            </w:rPr>
            <w:t>Proceedings of the 2019 Conference on Empirical Methods in Natural Language Processing and the 9th International Joint Conference on Natural Language Processing (EMNLP-IJCNLP)</w:t>
          </w:r>
          <w:r w:rsidRPr="005459CD">
            <w:t>, 6071–6075. https://doi.org/10.18653/v1/D19-1628</w:t>
          </w:r>
        </w:p>
        <w:p w14:paraId="3F6DEE6A" w14:textId="77777777" w:rsidR="005459CD" w:rsidRDefault="005459CD" w:rsidP="005459CD">
          <w:pPr>
            <w:pStyle w:val="CitaviBibliographyEntry"/>
          </w:pPr>
          <w:bookmarkStart w:id="137" w:name="_CTVL001f94f0f0b6a66426db1dc463d8852a79a"/>
          <w:r>
            <w:t>Sutskever, I., Vinyals, O., &amp; Le, Q. V. (2014). Sequence to sequence learning with neural networks.</w:t>
          </w:r>
          <w:bookmarkEnd w:id="137"/>
          <w:r>
            <w:t xml:space="preserve"> </w:t>
          </w:r>
          <w:r w:rsidRPr="005459CD">
            <w:rPr>
              <w:i/>
            </w:rPr>
            <w:t>Dvances in Neural Information Processing Systems</w:t>
          </w:r>
          <w:r w:rsidRPr="005459CD">
            <w:t xml:space="preserve">, </w:t>
          </w:r>
          <w:r w:rsidRPr="005459CD">
            <w:rPr>
              <w:i/>
            </w:rPr>
            <w:t>27</w:t>
          </w:r>
          <w:r w:rsidRPr="005459CD">
            <w:t>.</w:t>
          </w:r>
        </w:p>
        <w:p w14:paraId="2FA6B972" w14:textId="77777777" w:rsidR="005459CD" w:rsidRDefault="005459CD" w:rsidP="005459CD">
          <w:pPr>
            <w:pStyle w:val="CitaviBibliographyEntry"/>
          </w:pPr>
          <w:bookmarkStart w:id="138" w:name="_CTVL001ff5dd916240c4487bd58e7fbe42e292a"/>
          <w:r>
            <w:lastRenderedPageBreak/>
            <w:t>Tai, W., Kung, H. T., Dong, X., Comiter, M., &amp; Kuo, C.-F. (2020, November). exBERT: Extending Pre-trained Models with Domain-specific Vocabulary Under Constrained Training Resources.</w:t>
          </w:r>
          <w:bookmarkEnd w:id="138"/>
          <w:r>
            <w:t xml:space="preserve"> </w:t>
          </w:r>
          <w:r w:rsidRPr="005459CD">
            <w:rPr>
              <w:i/>
            </w:rPr>
            <w:t>Findings of the Association for Computational Linguistics: EMNLP 2020</w:t>
          </w:r>
          <w:r w:rsidRPr="005459CD">
            <w:t>, 1433–1439. https://doi.org/10.18653/v1/2020.findings-emnlp.129</w:t>
          </w:r>
        </w:p>
        <w:p w14:paraId="1277F28F" w14:textId="77777777" w:rsidR="005459CD" w:rsidRDefault="005459CD" w:rsidP="005459CD">
          <w:pPr>
            <w:pStyle w:val="CitaviBibliographyEntry"/>
          </w:pPr>
          <w:bookmarkStart w:id="139" w:name="_CTVL0017a5287053abb4e75bb8f933601c4f65e"/>
          <w:r>
            <w:t>Taylor, W. L. (1953). “Cloze Procedure”: A New Tool for Measuring Readability.</w:t>
          </w:r>
          <w:bookmarkEnd w:id="139"/>
          <w:r>
            <w:t xml:space="preserve"> </w:t>
          </w:r>
          <w:r w:rsidRPr="005459CD">
            <w:rPr>
              <w:i/>
            </w:rPr>
            <w:t>Journalism Quarterly</w:t>
          </w:r>
          <w:r w:rsidRPr="005459CD">
            <w:t xml:space="preserve">, </w:t>
          </w:r>
          <w:r w:rsidRPr="005459CD">
            <w:rPr>
              <w:i/>
            </w:rPr>
            <w:t>30</w:t>
          </w:r>
          <w:r w:rsidRPr="005459CD">
            <w:t>(4), 415–433. https://doi.org/10.1177/107769905303000401</w:t>
          </w:r>
        </w:p>
        <w:p w14:paraId="504C4A39" w14:textId="77777777" w:rsidR="005459CD" w:rsidRDefault="005459CD" w:rsidP="005459CD">
          <w:pPr>
            <w:pStyle w:val="CitaviBibliographyEntry"/>
          </w:pPr>
          <w:bookmarkStart w:id="140" w:name="_CTVL001491096681ead41639b2e27420ff4cd9c"/>
          <w:r>
            <w:t>Tim Dettmers. (2018, October 17).</w:t>
          </w:r>
          <w:bookmarkEnd w:id="140"/>
          <w:r>
            <w:t xml:space="preserve"> </w:t>
          </w:r>
          <w:r w:rsidRPr="005459CD">
            <w:rPr>
              <w:i/>
            </w:rPr>
            <w:t>TPUs vs GPUs for Transformers (BERT)</w:t>
          </w:r>
          <w:r w:rsidRPr="005459CD">
            <w:t>. https://timdettmers.com/2018/10/17/tpus-vs-gpus-for-transformers-bert/#:~:text=Conclusion,11%20days%20using%208%2Dbit.</w:t>
          </w:r>
        </w:p>
        <w:p w14:paraId="12EEC217" w14:textId="77777777" w:rsidR="005459CD" w:rsidRDefault="005459CD" w:rsidP="005459CD">
          <w:pPr>
            <w:pStyle w:val="CitaviBibliographyEntry"/>
          </w:pPr>
          <w:bookmarkStart w:id="141" w:name="_CTVL0015f9adcde855d4571a167a077a90355b2"/>
          <w:r>
            <w:t>Vakulenko, S., Longpre, S., Tu, Z., &amp; Anantha, R. (2021). Question Rewriting for Conversational Question Answering.</w:t>
          </w:r>
          <w:bookmarkEnd w:id="141"/>
          <w:r>
            <w:t xml:space="preserve"> </w:t>
          </w:r>
          <w:r w:rsidRPr="005459CD">
            <w:rPr>
              <w:i/>
            </w:rPr>
            <w:t>Proceedings of the 14th ACM International Conference on Web Search and Data Mining</w:t>
          </w:r>
          <w:r w:rsidRPr="005459CD">
            <w:t>, 355–363. https://doi.org/10.1145/3437963.3441748</w:t>
          </w:r>
        </w:p>
        <w:p w14:paraId="03C09445" w14:textId="77777777" w:rsidR="005459CD" w:rsidRDefault="005459CD" w:rsidP="005459CD">
          <w:pPr>
            <w:pStyle w:val="CitaviBibliographyEntry"/>
          </w:pPr>
          <w:bookmarkStart w:id="142" w:name="_CTVL0013fad084a35cb409abf8ed447d05acebc"/>
          <w:r>
            <w:t>Vaswani, A., Shazeer, N., Parmar, N., Uszkoreit, J., Jones, L., Gomez, A. N., Kaiser, L., &amp; Polosukhin, I. (2017, June 12).</w:t>
          </w:r>
          <w:bookmarkEnd w:id="142"/>
          <w:r>
            <w:t xml:space="preserve"> </w:t>
          </w:r>
          <w:r w:rsidRPr="005459CD">
            <w:rPr>
              <w:i/>
            </w:rPr>
            <w:t>Attention Is All You Need</w:t>
          </w:r>
          <w:r w:rsidRPr="005459CD">
            <w:t xml:space="preserve">. http://arxiv.org/pdf/1706.03762v5 </w:t>
          </w:r>
        </w:p>
        <w:p w14:paraId="7584342B" w14:textId="77777777" w:rsidR="005459CD" w:rsidRDefault="005459CD" w:rsidP="005459CD">
          <w:pPr>
            <w:pStyle w:val="CitaviBibliographyEntry"/>
          </w:pPr>
          <w:bookmarkStart w:id="143" w:name="_CTVL0010428cd89f2b74039a2239d05074f145a"/>
          <w:r>
            <w:t>Venugopalan, S., Rohrbach, M., Donahue, J., Mooney, R., Darrell, T., &amp; Saenko, K. (2015). Sequence to sequence-video to text.</w:t>
          </w:r>
          <w:bookmarkEnd w:id="143"/>
          <w:r>
            <w:t xml:space="preserve"> </w:t>
          </w:r>
          <w:r w:rsidRPr="005459CD">
            <w:rPr>
              <w:i/>
            </w:rPr>
            <w:t>Proceedings of the IEEE International Conference on Computer Vision</w:t>
          </w:r>
          <w:r w:rsidRPr="005459CD">
            <w:t>, 4534–4542.</w:t>
          </w:r>
        </w:p>
        <w:p w14:paraId="20790B8C" w14:textId="77777777" w:rsidR="005459CD" w:rsidRDefault="005459CD" w:rsidP="005459CD">
          <w:pPr>
            <w:pStyle w:val="CitaviBibliographyEntry"/>
          </w:pPr>
          <w:bookmarkStart w:id="144" w:name="_CTVL001385a015d35c1470c961891c0aa94e971"/>
          <w:r>
            <w:t>Voskarides, N., Li, D., Ren, P., Kanoulas, E., &amp; Rijke, M. de (2020). Query Resolution for Conversational Search with Limited Supervision.</w:t>
          </w:r>
          <w:bookmarkEnd w:id="144"/>
          <w:r>
            <w:t xml:space="preserve"> </w:t>
          </w:r>
          <w:r w:rsidRPr="005459CD">
            <w:rPr>
              <w:i/>
            </w:rPr>
            <w:t>Proceedings of the 43rd International ACM SIGIR Conference on Research and Development in Information Retrieval</w:t>
          </w:r>
          <w:r w:rsidRPr="005459CD">
            <w:t>, 921–930. https://doi.org/10.1145/3397271.3401130</w:t>
          </w:r>
        </w:p>
        <w:p w14:paraId="6CB564C7" w14:textId="77777777" w:rsidR="005459CD" w:rsidRDefault="005459CD" w:rsidP="005459CD">
          <w:pPr>
            <w:pStyle w:val="CitaviBibliographyEntry"/>
          </w:pPr>
          <w:bookmarkStart w:id="145" w:name="_CTVL0016cbfbee98f3a41a49edae273026b5772"/>
          <w:r>
            <w:t>Weizenbaum, J. (1966). ELIZA-a computer program for the study of natural language communication between man and machine.</w:t>
          </w:r>
          <w:bookmarkEnd w:id="145"/>
          <w:r>
            <w:t xml:space="preserve"> </w:t>
          </w:r>
          <w:r w:rsidRPr="005459CD">
            <w:rPr>
              <w:i/>
            </w:rPr>
            <w:t>Communications of the ACM</w:t>
          </w:r>
          <w:r w:rsidRPr="005459CD">
            <w:t xml:space="preserve">, </w:t>
          </w:r>
          <w:r w:rsidRPr="005459CD">
            <w:rPr>
              <w:i/>
            </w:rPr>
            <w:t>9</w:t>
          </w:r>
          <w:r w:rsidRPr="005459CD">
            <w:t>(1), 36–45.</w:t>
          </w:r>
        </w:p>
        <w:p w14:paraId="4752AB72" w14:textId="77777777" w:rsidR="005459CD" w:rsidRDefault="005459CD" w:rsidP="005459CD">
          <w:pPr>
            <w:pStyle w:val="CitaviBibliographyEntry"/>
          </w:pPr>
          <w:bookmarkStart w:id="146" w:name="_CTVL001080c2bcbdb2345d7b0576fb3d0ad5476"/>
          <w:r>
            <w:t>Whang, T., Lee, D., Lee, C., Yang, K., Oh, D., &amp; Lim, H. (2020, October 25). An Effective Domain Adaptive Post-Training Method for BERT in Response Selection. In</w:t>
          </w:r>
          <w:bookmarkEnd w:id="146"/>
          <w:r>
            <w:t xml:space="preserve"> </w:t>
          </w:r>
          <w:r w:rsidRPr="005459CD">
            <w:rPr>
              <w:i/>
            </w:rPr>
            <w:t xml:space="preserve">Interspeech 2020 </w:t>
          </w:r>
          <w:r w:rsidRPr="005459CD">
            <w:t>(pp. 1585–1589). ISCA. https://doi.org/10.21437/Interspeech.2020-2153</w:t>
          </w:r>
        </w:p>
        <w:p w14:paraId="65E29909" w14:textId="77777777" w:rsidR="005459CD" w:rsidRDefault="005459CD" w:rsidP="005459CD">
          <w:pPr>
            <w:pStyle w:val="CitaviBibliographyEntry"/>
          </w:pPr>
          <w:bookmarkStart w:id="147" w:name="_CTVL001fc8955a09ca34801943c7159a3acab6b"/>
          <w:r>
            <w:lastRenderedPageBreak/>
            <w:t>Winkler, R., Hobert, S., Salovaara, A., Söllner, M., &amp; Leimeister, J. M. (2020). Sara, the Lecturer: Improving Learning in Online Education with a Scaffolding-Based Conversational Agent.</w:t>
          </w:r>
          <w:bookmarkEnd w:id="147"/>
          <w:r>
            <w:t xml:space="preserve"> </w:t>
          </w:r>
          <w:r w:rsidRPr="005459CD">
            <w:rPr>
              <w:i/>
            </w:rPr>
            <w:t>Proceedings of the 2020 CHI Conference on Human Factors in Computing Systems</w:t>
          </w:r>
          <w:r w:rsidRPr="005459CD">
            <w:t>, 1–14. https://doi.org/10.1145/3313831.3376781</w:t>
          </w:r>
        </w:p>
        <w:p w14:paraId="6BFB7D91" w14:textId="77777777" w:rsidR="005459CD" w:rsidRDefault="005459CD" w:rsidP="005459CD">
          <w:pPr>
            <w:pStyle w:val="CitaviBibliographyEntry"/>
          </w:pPr>
          <w:bookmarkStart w:id="148" w:name="_CTVL00157399dd0e5f2449c8c73c14c7b96308d"/>
          <w:r>
            <w:t>Wolf, T., Debut, L., Sanh, V., Chaumond, J., Delangue, C., Moi, A., Cistac, P., Rault, T., Louf, R., Funtowicz, M., Davison, J., Shleifer, S., Platen, P. v., Ma, C., Jernite, Y., Plu, J., Xu, C., Le Scao, T., Gugger, S., . . . Rush, A. M. (2019, October 9).</w:t>
          </w:r>
          <w:bookmarkEnd w:id="148"/>
          <w:r>
            <w:t xml:space="preserve"> </w:t>
          </w:r>
          <w:r w:rsidRPr="005459CD">
            <w:rPr>
              <w:i/>
            </w:rPr>
            <w:t>HuggingFace's Transformers: State-of-the-art Natural Language Processing</w:t>
          </w:r>
          <w:r w:rsidRPr="005459CD">
            <w:t xml:space="preserve">. http://arxiv.org/pdf/1910.03771v5 </w:t>
          </w:r>
        </w:p>
        <w:p w14:paraId="5C5CFAB0" w14:textId="77777777" w:rsidR="005459CD" w:rsidRDefault="005459CD" w:rsidP="005459CD">
          <w:pPr>
            <w:pStyle w:val="CitaviBibliographyEntry"/>
          </w:pPr>
          <w:bookmarkStart w:id="149" w:name="_CTVL001249d83cab21746f291c8eaf4638037df"/>
          <w:r>
            <w:t>Wu, Y., Schuster, M., Chen, Z., Le V, Q., Norouzi, M., Macherey, W., Krikun, M., Cao, Y., Gao, Q., Macherey, K., Klingner, J., Shah, A., Johnson, M., Liu, X., Kaiser, Ł., Gouws, S., Kato, Y., Kudo, T., Kazawa, H., . . . Dean, J. (2016, September 26).</w:t>
          </w:r>
          <w:bookmarkEnd w:id="149"/>
          <w:r>
            <w:t xml:space="preserve"> </w:t>
          </w:r>
          <w:r w:rsidRPr="005459CD">
            <w:rPr>
              <w:i/>
            </w:rPr>
            <w:t>Google's Neural Machine Translation System: Bridging the Gap between Human and Machine Translation</w:t>
          </w:r>
          <w:r w:rsidRPr="005459CD">
            <w:t xml:space="preserve">. http://arxiv.org/pdf/1609.08144v2 </w:t>
          </w:r>
        </w:p>
        <w:p w14:paraId="3D2CA87C" w14:textId="77777777" w:rsidR="005459CD" w:rsidRDefault="005459CD" w:rsidP="005459CD">
          <w:pPr>
            <w:pStyle w:val="CitaviBibliographyEntry"/>
          </w:pPr>
          <w:bookmarkStart w:id="150" w:name="_CTVL001459c2a94e81b42dd85407af461beb3f7"/>
          <w:r>
            <w:t>Xu, L., Zhou, Q., Gong, K., Liang, X., Tang, J., &amp; Lin, L. (2019). End-to-End Knowledge-Routed Relational Dialogue System for Automatic Diagnosis.</w:t>
          </w:r>
          <w:bookmarkEnd w:id="150"/>
          <w:r>
            <w:t xml:space="preserve"> </w:t>
          </w:r>
          <w:r w:rsidRPr="005459CD">
            <w:rPr>
              <w:i/>
            </w:rPr>
            <w:t>Proceedings of the AAAI Conference on Artificial Intelligence</w:t>
          </w:r>
          <w:r w:rsidRPr="005459CD">
            <w:t xml:space="preserve">, </w:t>
          </w:r>
          <w:r w:rsidRPr="005459CD">
            <w:rPr>
              <w:i/>
            </w:rPr>
            <w:t>33</w:t>
          </w:r>
          <w:r w:rsidRPr="005459CD">
            <w:t>, 7346–7353. https://doi.org/10.1609/aaai.v33i01.33017346</w:t>
          </w:r>
        </w:p>
        <w:p w14:paraId="221887D0" w14:textId="77777777" w:rsidR="005459CD" w:rsidRDefault="005459CD" w:rsidP="005459CD">
          <w:pPr>
            <w:pStyle w:val="CitaviBibliographyEntry"/>
          </w:pPr>
          <w:bookmarkStart w:id="151" w:name="_CTVL00126e471777e124542a9a1705816ba9b60"/>
          <w:r>
            <w:t>Yang, W., Xie, Y., Lin, A., Li, X., Tan, L., Xiong, K., Li, M., &amp; Lin, J. (2019). End-to-End Open-Domain Question Answering with BERTserini, 72–77. https://doi.org/10.18653/v1/N19-4013</w:t>
          </w:r>
        </w:p>
        <w:p w14:paraId="20F0EEB3" w14:textId="77777777" w:rsidR="005459CD" w:rsidRDefault="005459CD" w:rsidP="005459CD">
          <w:pPr>
            <w:pStyle w:val="CitaviBibliographyEntry"/>
          </w:pPr>
          <w:bookmarkStart w:id="152" w:name="_CTVL001380458d315254577aa39c7d02017ffcc"/>
          <w:bookmarkEnd w:id="151"/>
          <w:r>
            <w:t>Yang, Z., Dai, Z., Yang, Y., Carbonell, J., Salakhutdinov, R., &amp; Le V, Q. (2019, June 19).</w:t>
          </w:r>
          <w:bookmarkEnd w:id="152"/>
          <w:r>
            <w:t xml:space="preserve"> </w:t>
          </w:r>
          <w:r w:rsidRPr="005459CD">
            <w:rPr>
              <w:i/>
            </w:rPr>
            <w:t>XLNet: Generalized Autoregressive Pretraining for Language Understanding</w:t>
          </w:r>
          <w:r w:rsidRPr="005459CD">
            <w:t xml:space="preserve">. http://arxiv.org/pdf/1906.08237v2 </w:t>
          </w:r>
        </w:p>
        <w:p w14:paraId="33512EB8" w14:textId="77777777" w:rsidR="005459CD" w:rsidRDefault="005459CD" w:rsidP="005459CD">
          <w:pPr>
            <w:pStyle w:val="CitaviBibliographyEntry"/>
          </w:pPr>
          <w:bookmarkStart w:id="153" w:name="_CTVL0018db5f8188e894904a24895125858af12"/>
          <w:r>
            <w:t>Zhang, A., Lipton, Z. C., Li, M., &amp; Smola, A. J. (2021, June 21).</w:t>
          </w:r>
          <w:bookmarkEnd w:id="153"/>
          <w:r>
            <w:t xml:space="preserve"> </w:t>
          </w:r>
          <w:r w:rsidRPr="005459CD">
            <w:rPr>
              <w:i/>
            </w:rPr>
            <w:t>Dive into Deep Learning</w:t>
          </w:r>
          <w:r w:rsidRPr="005459CD">
            <w:t xml:space="preserve">. http://arxiv.org/pdf/2106.11342v2 </w:t>
          </w:r>
        </w:p>
        <w:p w14:paraId="36F7D46B" w14:textId="77777777" w:rsidR="005459CD" w:rsidRDefault="005459CD" w:rsidP="005459CD">
          <w:pPr>
            <w:pStyle w:val="CitaviBibliographyEntry"/>
          </w:pPr>
          <w:bookmarkStart w:id="154" w:name="_CTVL001773fc25908564cbc9f7bb718c5ec8355"/>
          <w:r>
            <w:t>Zhou, K., Zhou, Y., Zhao, W. X., Wang, X., &amp; Wen, J.-R. (2020, October 8).</w:t>
          </w:r>
          <w:bookmarkEnd w:id="154"/>
          <w:r>
            <w:t xml:space="preserve"> </w:t>
          </w:r>
          <w:r w:rsidRPr="005459CD">
            <w:rPr>
              <w:i/>
            </w:rPr>
            <w:t>Towards Topic-Guided Conversational Recommender System</w:t>
          </w:r>
          <w:r w:rsidRPr="005459CD">
            <w:t xml:space="preserve">. http://arxiv.org/pdf/2010.04125v2 </w:t>
          </w:r>
        </w:p>
        <w:p w14:paraId="51D2A53A" w14:textId="77777777" w:rsidR="005459CD" w:rsidRDefault="005459CD" w:rsidP="005459CD">
          <w:pPr>
            <w:pStyle w:val="CitaviBibliographyEntry"/>
          </w:pPr>
          <w:bookmarkStart w:id="155" w:name="_CTVL001d4f0a9d515174b6eaf7a2e1bf361ddbc"/>
          <w:r>
            <w:t xml:space="preserve">Zhu, Q., Gu, Y., Luo, L., Li, B., Li, C., Peng, W., Huang, M., &amp; Zhu, X. (2021). When does Further Pre-training MLM Help? An Empirical Study on Task-Oriented </w:t>
          </w:r>
          <w:r>
            <w:lastRenderedPageBreak/>
            <w:t>Dialog Pre-training.</w:t>
          </w:r>
          <w:bookmarkEnd w:id="155"/>
          <w:r>
            <w:t xml:space="preserve"> </w:t>
          </w:r>
          <w:r w:rsidRPr="005459CD">
            <w:rPr>
              <w:i/>
            </w:rPr>
            <w:t>Proceedings of the Second Workshop on Insights from Negative Results in NLP</w:t>
          </w:r>
          <w:r w:rsidRPr="005459CD">
            <w:t>, 54–61. https://aclanthology.org/2021.insights-1.9</w:t>
          </w:r>
        </w:p>
        <w:p w14:paraId="49A4B132" w14:textId="2FBCC806" w:rsidR="00344C79" w:rsidRDefault="005459CD" w:rsidP="005459CD">
          <w:pPr>
            <w:pStyle w:val="CitaviBibliographyEntry"/>
          </w:pPr>
          <w:bookmarkStart w:id="156" w:name="_CTVL001834e006f9a2d4043a9cff97acc22ce4e"/>
          <w:r>
            <w:t>Zhu, Y., Kiros, R., Zemel, R., Salakhutdinov, R., Urtasun, R., Torralba, A., &amp; Fidler, S. (2015). Aligning books and movies: Towards story-like visual explanations by watching movies and reading books.</w:t>
          </w:r>
          <w:bookmarkEnd w:id="156"/>
          <w:r>
            <w:t xml:space="preserve"> </w:t>
          </w:r>
          <w:r w:rsidRPr="005459CD">
            <w:rPr>
              <w:i/>
            </w:rPr>
            <w:t>Proceedings of the IEEE International Conference on Computer Vision</w:t>
          </w:r>
          <w:r w:rsidRPr="005459CD">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157" w:name="_Toc361142779"/>
      <w:bookmarkStart w:id="158" w:name="_Toc361143712"/>
      <w:bookmarkStart w:id="159" w:name="_Toc452981265"/>
      <w:bookmarkStart w:id="160" w:name="_Toc98674070"/>
      <w:proofErr w:type="spellStart"/>
      <w:r w:rsidRPr="00E9080A">
        <w:lastRenderedPageBreak/>
        <w:t>Anhang</w:t>
      </w:r>
      <w:proofErr w:type="spellEnd"/>
      <w:r w:rsidRPr="00E9080A">
        <w:t xml:space="preserve"> A</w:t>
      </w:r>
      <w:r w:rsidR="009C51E2">
        <w:t>:</w:t>
      </w:r>
      <w:r w:rsidR="008A5B62">
        <w:t xml:space="preserve"> </w:t>
      </w:r>
      <w:proofErr w:type="spellStart"/>
      <w:r w:rsidR="008A5B62">
        <w:t>Bausteine</w:t>
      </w:r>
      <w:proofErr w:type="spellEnd"/>
      <w:r w:rsidR="008A5B62">
        <w:t xml:space="preserve"> </w:t>
      </w:r>
      <w:proofErr w:type="spellStart"/>
      <w:r w:rsidR="008A5B62">
        <w:t>wissenschaftlicher</w:t>
      </w:r>
      <w:proofErr w:type="spellEnd"/>
      <w:r w:rsidR="008A5B62">
        <w:t xml:space="preserve"> </w:t>
      </w:r>
      <w:proofErr w:type="spellStart"/>
      <w:r w:rsidR="008A5B62">
        <w:t>Arbeiten</w:t>
      </w:r>
      <w:bookmarkEnd w:id="157"/>
      <w:bookmarkEnd w:id="158"/>
      <w:bookmarkEnd w:id="159"/>
      <w:bookmarkEnd w:id="160"/>
      <w:proofErr w:type="spellEnd"/>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161" w:name="_Toc354659193"/>
      <w:bookmarkStart w:id="162" w:name="_Toc354660372"/>
      <w:bookmarkStart w:id="163" w:name="_Toc354660422"/>
      <w:bookmarkStart w:id="164" w:name="_Toc354660483"/>
      <w:bookmarkStart w:id="165" w:name="_Toc361142780"/>
      <w:bookmarkStart w:id="166" w:name="_Toc361143713"/>
      <w:bookmarkStart w:id="167" w:name="_Toc452981266"/>
      <w:bookmarkStart w:id="168" w:name="_Toc98674071"/>
      <w:r>
        <w:rPr>
          <w:lang w:eastAsia="en-US"/>
        </w:rPr>
        <w:t xml:space="preserve">A1 </w:t>
      </w:r>
      <w:proofErr w:type="spellStart"/>
      <w:r>
        <w:rPr>
          <w:lang w:eastAsia="en-US"/>
        </w:rPr>
        <w:t>Theoretische</w:t>
      </w:r>
      <w:proofErr w:type="spellEnd"/>
      <w:r>
        <w:rPr>
          <w:lang w:eastAsia="en-US"/>
        </w:rPr>
        <w:t xml:space="preserve"> Arbeit</w:t>
      </w:r>
      <w:bookmarkEnd w:id="161"/>
      <w:bookmarkEnd w:id="162"/>
      <w:bookmarkEnd w:id="163"/>
      <w:bookmarkEnd w:id="164"/>
      <w:bookmarkEnd w:id="165"/>
      <w:bookmarkEnd w:id="166"/>
      <w:bookmarkEnd w:id="167"/>
      <w:bookmarkEnd w:id="168"/>
    </w:p>
    <w:p w14:paraId="11A88062" w14:textId="77777777" w:rsidR="008A5B62" w:rsidRDefault="008A5B62" w:rsidP="0071080B">
      <w:pPr>
        <w:pStyle w:val="Listenabsatz"/>
        <w:numPr>
          <w:ilvl w:val="0"/>
          <w:numId w:val="12"/>
        </w:numPr>
      </w:pPr>
      <w:proofErr w:type="spellStart"/>
      <w:r>
        <w:t>Fragestellung</w:t>
      </w:r>
      <w:proofErr w:type="spellEnd"/>
      <w:r>
        <w:t xml:space="preserve"> (</w:t>
      </w:r>
      <w:proofErr w:type="spellStart"/>
      <w:r>
        <w:t>Ziele</w:t>
      </w:r>
      <w:proofErr w:type="spellEnd"/>
      <w:r>
        <w:t>, Motivation)</w:t>
      </w:r>
    </w:p>
    <w:p w14:paraId="0851DD50" w14:textId="77777777" w:rsidR="008A5B62" w:rsidRDefault="008A5B62" w:rsidP="0071080B">
      <w:pPr>
        <w:pStyle w:val="Listenabsatz"/>
        <w:numPr>
          <w:ilvl w:val="0"/>
          <w:numId w:val="12"/>
        </w:numPr>
      </w:pPr>
      <w:proofErr w:type="spellStart"/>
      <w:r>
        <w:t>Überblick</w:t>
      </w:r>
      <w:proofErr w:type="spellEnd"/>
      <w:r>
        <w:t xml:space="preserve"> </w:t>
      </w:r>
      <w:proofErr w:type="spellStart"/>
      <w:r>
        <w:t>über</w:t>
      </w:r>
      <w:proofErr w:type="spellEnd"/>
      <w:r>
        <w:t xml:space="preserve"> St</w:t>
      </w:r>
      <w:r w:rsidR="00EE6C6E">
        <w:t xml:space="preserve">and der </w:t>
      </w:r>
      <w:proofErr w:type="spellStart"/>
      <w:r w:rsidR="00EE6C6E">
        <w:t>Forschung</w:t>
      </w:r>
      <w:proofErr w:type="spellEnd"/>
      <w:r w:rsidR="00EE6C6E">
        <w:t xml:space="preserve"> und Technik (</w:t>
      </w:r>
      <w:proofErr w:type="spellStart"/>
      <w:r>
        <w:t>dabei</w:t>
      </w:r>
      <w:proofErr w:type="spellEnd"/>
      <w:r>
        <w:t xml:space="preserve"> </w:t>
      </w:r>
      <w:proofErr w:type="spellStart"/>
      <w:r>
        <w:t>Bewertung</w:t>
      </w:r>
      <w:proofErr w:type="spellEnd"/>
      <w:r>
        <w:t xml:space="preserve"> der </w:t>
      </w:r>
      <w:proofErr w:type="spellStart"/>
      <w:r>
        <w:t>Ansätze</w:t>
      </w:r>
      <w:proofErr w:type="spellEnd"/>
      <w:r>
        <w:t xml:space="preserve">, </w:t>
      </w:r>
      <w:proofErr w:type="spellStart"/>
      <w:r w:rsidR="00A654F8">
        <w:t>Beispiele</w:t>
      </w:r>
      <w:proofErr w:type="spellEnd"/>
      <w:r w:rsidR="00A654F8">
        <w:t xml:space="preserve">, </w:t>
      </w:r>
      <w:proofErr w:type="spellStart"/>
      <w:r w:rsidR="00A654F8">
        <w:t>Identifikation</w:t>
      </w:r>
      <w:proofErr w:type="spellEnd"/>
      <w:r>
        <w:t xml:space="preserve"> von </w:t>
      </w:r>
      <w:proofErr w:type="spellStart"/>
      <w:r>
        <w:t>Defiziten</w:t>
      </w:r>
      <w:proofErr w:type="spellEnd"/>
      <w:r w:rsidR="002656C2">
        <w:t>)</w:t>
      </w:r>
    </w:p>
    <w:p w14:paraId="47A3F1E5" w14:textId="77777777" w:rsidR="008A5B62" w:rsidRDefault="008A5B62" w:rsidP="0071080B">
      <w:pPr>
        <w:pStyle w:val="Listenabsatz"/>
        <w:numPr>
          <w:ilvl w:val="0"/>
          <w:numId w:val="12"/>
        </w:numPr>
      </w:pPr>
      <w:proofErr w:type="spellStart"/>
      <w:r>
        <w:t>Synthese</w:t>
      </w:r>
      <w:proofErr w:type="spellEnd"/>
      <w:r w:rsidR="00A654F8">
        <w:t xml:space="preserve">: </w:t>
      </w:r>
      <w:proofErr w:type="spellStart"/>
      <w:r w:rsidR="00A654F8">
        <w:t>Erstellung</w:t>
      </w:r>
      <w:proofErr w:type="spellEnd"/>
      <w:r w:rsidR="00A654F8">
        <w:t xml:space="preserve"> </w:t>
      </w:r>
      <w:proofErr w:type="spellStart"/>
      <w:r w:rsidR="00A654F8">
        <w:t>einer</w:t>
      </w:r>
      <w:proofErr w:type="spellEnd"/>
      <w:r w:rsidR="00A654F8">
        <w:t xml:space="preserve"> </w:t>
      </w:r>
      <w:proofErr w:type="spellStart"/>
      <w:r w:rsidR="00A654F8">
        <w:t>Gesamtschau</w:t>
      </w:r>
      <w:proofErr w:type="spellEnd"/>
      <w:r w:rsidR="00A654F8">
        <w:t xml:space="preserve"> (</w:t>
      </w:r>
      <w:proofErr w:type="spellStart"/>
      <w:r>
        <w:t>allgemeine</w:t>
      </w:r>
      <w:proofErr w:type="spellEnd"/>
      <w:r>
        <w:t xml:space="preserve"> </w:t>
      </w:r>
      <w:proofErr w:type="spellStart"/>
      <w:r>
        <w:t>Prinzipien</w:t>
      </w:r>
      <w:proofErr w:type="spellEnd"/>
      <w:r>
        <w:t xml:space="preserve">, </w:t>
      </w:r>
      <w:proofErr w:type="spellStart"/>
      <w:r>
        <w:t>Beschreibung</w:t>
      </w:r>
      <w:proofErr w:type="spellEnd"/>
      <w:r>
        <w:t xml:space="preserve"> </w:t>
      </w:r>
      <w:proofErr w:type="spellStart"/>
      <w:r>
        <w:t>einer</w:t>
      </w:r>
      <w:proofErr w:type="spellEnd"/>
      <w:r>
        <w:t xml:space="preserve"> </w:t>
      </w:r>
      <w:proofErr w:type="spellStart"/>
      <w:r>
        <w:t>eigenen</w:t>
      </w:r>
      <w:proofErr w:type="spellEnd"/>
      <w:r>
        <w:t xml:space="preserve"> Sicht auf das Problem, </w:t>
      </w:r>
      <w:proofErr w:type="spellStart"/>
      <w:r w:rsidR="009E22F8">
        <w:t>Formulierung</w:t>
      </w:r>
      <w:proofErr w:type="spellEnd"/>
      <w:r w:rsidR="009E22F8">
        <w:t xml:space="preserve"> von </w:t>
      </w:r>
      <w:proofErr w:type="spellStart"/>
      <w:r w:rsidR="009E22F8">
        <w:t>Empfehlungen</w:t>
      </w:r>
      <w:proofErr w:type="spellEnd"/>
      <w:r w:rsidR="009E22F8">
        <w:t xml:space="preserve"> )</w:t>
      </w:r>
    </w:p>
    <w:p w14:paraId="7783C1FE" w14:textId="77777777" w:rsidR="008A5B62" w:rsidRDefault="008A5B62" w:rsidP="0071080B">
      <w:pPr>
        <w:pStyle w:val="Listenabsatz"/>
        <w:numPr>
          <w:ilvl w:val="0"/>
          <w:numId w:val="12"/>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14B62B61" w14:textId="77777777" w:rsidR="008A5B62" w:rsidRDefault="008A5B62" w:rsidP="0071080B">
      <w:pPr>
        <w:pStyle w:val="Listenabsatz"/>
        <w:numPr>
          <w:ilvl w:val="0"/>
          <w:numId w:val="12"/>
        </w:numPr>
      </w:pPr>
      <w:proofErr w:type="spellStart"/>
      <w:r>
        <w:t>Ausblick</w:t>
      </w:r>
      <w:proofErr w:type="spellEnd"/>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169" w:name="_Toc354659194"/>
      <w:bookmarkStart w:id="170" w:name="_Toc354660373"/>
      <w:bookmarkStart w:id="171" w:name="_Toc354660423"/>
      <w:bookmarkStart w:id="172" w:name="_Toc354660484"/>
      <w:bookmarkStart w:id="173" w:name="_Toc361142781"/>
      <w:bookmarkStart w:id="174" w:name="_Toc361143714"/>
      <w:bookmarkStart w:id="175" w:name="_Toc452981267"/>
      <w:bookmarkStart w:id="176" w:name="_Toc98674072"/>
      <w:r>
        <w:rPr>
          <w:lang w:eastAsia="en-US"/>
        </w:rPr>
        <w:t xml:space="preserve">A2 </w:t>
      </w:r>
      <w:proofErr w:type="spellStart"/>
      <w:r>
        <w:rPr>
          <w:lang w:eastAsia="en-US"/>
        </w:rPr>
        <w:t>Konstruktive</w:t>
      </w:r>
      <w:proofErr w:type="spellEnd"/>
      <w:r>
        <w:rPr>
          <w:lang w:eastAsia="en-US"/>
        </w:rPr>
        <w:t xml:space="preserve"> Arbeit</w:t>
      </w:r>
      <w:bookmarkEnd w:id="169"/>
      <w:bookmarkEnd w:id="170"/>
      <w:bookmarkEnd w:id="171"/>
      <w:bookmarkEnd w:id="172"/>
      <w:bookmarkEnd w:id="173"/>
      <w:bookmarkEnd w:id="174"/>
      <w:bookmarkEnd w:id="175"/>
      <w:bookmarkEnd w:id="176"/>
    </w:p>
    <w:p w14:paraId="58C69E98" w14:textId="77777777" w:rsidR="008A5B62" w:rsidRDefault="008A5B62" w:rsidP="0071080B">
      <w:pPr>
        <w:pStyle w:val="Listenabsatz"/>
        <w:numPr>
          <w:ilvl w:val="0"/>
          <w:numId w:val="13"/>
        </w:numPr>
      </w:pPr>
      <w:proofErr w:type="spellStart"/>
      <w:r>
        <w:t>Problemstellung</w:t>
      </w:r>
      <w:proofErr w:type="spellEnd"/>
      <w:r>
        <w:t xml:space="preserve"> (</w:t>
      </w:r>
      <w:proofErr w:type="spellStart"/>
      <w:r>
        <w:t>Ziele</w:t>
      </w:r>
      <w:proofErr w:type="spellEnd"/>
      <w:r>
        <w:t xml:space="preserve">, </w:t>
      </w:r>
      <w:proofErr w:type="spellStart"/>
      <w:r>
        <w:t>Ausgangspunkt</w:t>
      </w:r>
      <w:proofErr w:type="spellEnd"/>
      <w:r>
        <w:t xml:space="preserve">, </w:t>
      </w:r>
      <w:proofErr w:type="spellStart"/>
      <w:r>
        <w:t>Vorgesehener</w:t>
      </w:r>
      <w:proofErr w:type="spellEnd"/>
      <w:r>
        <w:t xml:space="preserve"> </w:t>
      </w:r>
      <w:proofErr w:type="spellStart"/>
      <w:r>
        <w:t>Benutzerkreis</w:t>
      </w:r>
      <w:proofErr w:type="spellEnd"/>
      <w:r>
        <w:t xml:space="preserve">, </w:t>
      </w:r>
      <w:proofErr w:type="spellStart"/>
      <w:r>
        <w:t>Bedürfnisse</w:t>
      </w:r>
      <w:proofErr w:type="spellEnd"/>
      <w:r>
        <w:t xml:space="preserve"> der </w:t>
      </w:r>
      <w:proofErr w:type="spellStart"/>
      <w:r>
        <w:t>Benutzer</w:t>
      </w:r>
      <w:proofErr w:type="spellEnd"/>
      <w:r>
        <w:t>)</w:t>
      </w:r>
    </w:p>
    <w:p w14:paraId="56BF1332" w14:textId="77777777" w:rsidR="008A5B62" w:rsidRDefault="00A654F8" w:rsidP="0071080B">
      <w:pPr>
        <w:pStyle w:val="Listenabsatz"/>
        <w:numPr>
          <w:ilvl w:val="0"/>
          <w:numId w:val="13"/>
        </w:numPr>
      </w:pPr>
      <w:r>
        <w:t>Stand</w:t>
      </w:r>
      <w:r w:rsidR="008A5B62">
        <w:t xml:space="preserve"> der </w:t>
      </w:r>
      <w:proofErr w:type="spellStart"/>
      <w:r w:rsidR="008A5B62">
        <w:t>Forschung</w:t>
      </w:r>
      <w:proofErr w:type="spellEnd"/>
      <w:r w:rsidR="008A5B62">
        <w:t xml:space="preserve"> und Technik (</w:t>
      </w:r>
      <w:proofErr w:type="spellStart"/>
      <w:r>
        <w:t>Bisherige</w:t>
      </w:r>
      <w:proofErr w:type="spellEnd"/>
      <w:r>
        <w:t xml:space="preserve"> </w:t>
      </w:r>
      <w:proofErr w:type="spellStart"/>
      <w:r>
        <w:t>Lösungen</w:t>
      </w:r>
      <w:proofErr w:type="spellEnd"/>
      <w:r>
        <w:t xml:space="preserve">, </w:t>
      </w:r>
      <w:proofErr w:type="spellStart"/>
      <w:r>
        <w:t>Defizite</w:t>
      </w:r>
      <w:proofErr w:type="spellEnd"/>
      <w:r w:rsidR="008A5B62">
        <w:t>)</w:t>
      </w:r>
    </w:p>
    <w:p w14:paraId="7B50472B" w14:textId="77777777" w:rsidR="008A5B62" w:rsidRDefault="008A5B62" w:rsidP="0071080B">
      <w:pPr>
        <w:pStyle w:val="Listenabsatz"/>
        <w:numPr>
          <w:ilvl w:val="0"/>
          <w:numId w:val="13"/>
        </w:numPr>
      </w:pPr>
      <w:proofErr w:type="spellStart"/>
      <w:r>
        <w:t>Eigenes</w:t>
      </w:r>
      <w:proofErr w:type="spellEnd"/>
      <w:r>
        <w:t xml:space="preserve"> </w:t>
      </w:r>
      <w:proofErr w:type="spellStart"/>
      <w:r>
        <w:t>Konzept</w:t>
      </w:r>
      <w:proofErr w:type="spellEnd"/>
      <w:r>
        <w:t xml:space="preserve"> (</w:t>
      </w:r>
      <w:proofErr w:type="spellStart"/>
      <w:r>
        <w:t>Lösungsansatz</w:t>
      </w:r>
      <w:proofErr w:type="spellEnd"/>
      <w:r w:rsidR="00A654F8">
        <w:t xml:space="preserve">, </w:t>
      </w:r>
      <w:proofErr w:type="spellStart"/>
      <w:r w:rsidR="00A654F8">
        <w:t>allgemeines</w:t>
      </w:r>
      <w:proofErr w:type="spellEnd"/>
      <w:r w:rsidR="00A654F8">
        <w:t xml:space="preserve"> </w:t>
      </w:r>
      <w:proofErr w:type="spellStart"/>
      <w:r w:rsidR="00A654F8">
        <w:t>Prinzip</w:t>
      </w:r>
      <w:proofErr w:type="spellEnd"/>
      <w:r w:rsidR="00A654F8">
        <w:t xml:space="preserve">, </w:t>
      </w:r>
      <w:proofErr w:type="spellStart"/>
      <w:r w:rsidR="00A654F8">
        <w:t>Werkzeuge</w:t>
      </w:r>
      <w:proofErr w:type="spellEnd"/>
      <w:r>
        <w:t xml:space="preserve"> </w:t>
      </w:r>
      <w:proofErr w:type="spellStart"/>
      <w:r>
        <w:t>z.B.</w:t>
      </w:r>
      <w:proofErr w:type="spellEnd"/>
      <w:r>
        <w:t xml:space="preserve"> </w:t>
      </w:r>
      <w:proofErr w:type="spellStart"/>
      <w:r>
        <w:t>Programmiersprachen</w:t>
      </w:r>
      <w:proofErr w:type="spellEnd"/>
      <w:r w:rsidR="00A654F8">
        <w:t xml:space="preserve"> </w:t>
      </w:r>
      <w:r>
        <w:t>)</w:t>
      </w:r>
    </w:p>
    <w:p w14:paraId="51C72CF0" w14:textId="77777777" w:rsidR="008A5B62" w:rsidRDefault="00461939" w:rsidP="0071080B">
      <w:pPr>
        <w:pStyle w:val="Listenabsatz"/>
        <w:numPr>
          <w:ilvl w:val="0"/>
          <w:numId w:val="13"/>
        </w:numPr>
      </w:pPr>
      <w:proofErr w:type="spellStart"/>
      <w:r>
        <w:t>Vorgehensweise</w:t>
      </w:r>
      <w:proofErr w:type="spellEnd"/>
      <w:r w:rsidR="00A654F8">
        <w:t xml:space="preserve"> </w:t>
      </w:r>
      <w:r>
        <w:t>(</w:t>
      </w:r>
      <w:proofErr w:type="spellStart"/>
      <w:r w:rsidR="008A5B62">
        <w:t>Beschrei</w:t>
      </w:r>
      <w:r w:rsidR="00A654F8">
        <w:t>bung</w:t>
      </w:r>
      <w:proofErr w:type="spellEnd"/>
      <w:r w:rsidR="00A654F8">
        <w:t xml:space="preserve"> der </w:t>
      </w:r>
      <w:proofErr w:type="spellStart"/>
      <w:r w:rsidR="00A654F8">
        <w:t>durchgeführten</w:t>
      </w:r>
      <w:proofErr w:type="spellEnd"/>
      <w:r w:rsidR="00A654F8">
        <w:t xml:space="preserve"> </w:t>
      </w:r>
      <w:proofErr w:type="spellStart"/>
      <w:r w:rsidR="00A654F8">
        <w:t>Arbeitsschritte</w:t>
      </w:r>
      <w:proofErr w:type="spellEnd"/>
      <w:r>
        <w:t>)</w:t>
      </w:r>
    </w:p>
    <w:p w14:paraId="6113D7D1" w14:textId="77777777" w:rsidR="008A5B62" w:rsidRDefault="008A5B62" w:rsidP="0071080B">
      <w:pPr>
        <w:pStyle w:val="Listenabsatz"/>
        <w:numPr>
          <w:ilvl w:val="0"/>
          <w:numId w:val="13"/>
        </w:numPr>
      </w:pPr>
      <w:proofErr w:type="spellStart"/>
      <w:r>
        <w:t>Ergebnis</w:t>
      </w:r>
      <w:proofErr w:type="spellEnd"/>
      <w:r>
        <w:t xml:space="preserve"> (</w:t>
      </w:r>
      <w:proofErr w:type="spellStart"/>
      <w:r w:rsidR="00461939">
        <w:t>Vorstellung</w:t>
      </w:r>
      <w:proofErr w:type="spellEnd"/>
      <w:r w:rsidR="00461939">
        <w:t xml:space="preserve"> des System </w:t>
      </w:r>
      <w:proofErr w:type="spellStart"/>
      <w:r>
        <w:t>z.B.</w:t>
      </w:r>
      <w:proofErr w:type="spellEnd"/>
      <w:r>
        <w:t xml:space="preserve"> Screenshots </w:t>
      </w:r>
      <w:proofErr w:type="spellStart"/>
      <w:r>
        <w:t>mit</w:t>
      </w:r>
      <w:proofErr w:type="spellEnd"/>
      <w:r>
        <w:t xml:space="preserve"> </w:t>
      </w:r>
      <w:proofErr w:type="spellStart"/>
      <w:r>
        <w:t>Erläuterungen</w:t>
      </w:r>
      <w:proofErr w:type="spellEnd"/>
      <w:r>
        <w:t>)</w:t>
      </w:r>
    </w:p>
    <w:p w14:paraId="514B4497" w14:textId="77777777" w:rsidR="00461939" w:rsidRPr="00461939" w:rsidRDefault="00461939" w:rsidP="0071080B">
      <w:pPr>
        <w:pStyle w:val="Listenabsatz"/>
        <w:numPr>
          <w:ilvl w:val="0"/>
          <w:numId w:val="13"/>
        </w:numPr>
      </w:pPr>
      <w:r>
        <w:t xml:space="preserve">Evaluation des System (optional, was </w:t>
      </w:r>
      <w:proofErr w:type="spellStart"/>
      <w:r>
        <w:t>soll</w:t>
      </w:r>
      <w:proofErr w:type="spellEnd"/>
      <w:r>
        <w:t xml:space="preserve"> </w:t>
      </w:r>
      <w:proofErr w:type="spellStart"/>
      <w:r>
        <w:t>evaluiert</w:t>
      </w:r>
      <w:proofErr w:type="spellEnd"/>
      <w:r>
        <w:t xml:space="preserve"> </w:t>
      </w:r>
      <w:proofErr w:type="spellStart"/>
      <w:r>
        <w:t>werden</w:t>
      </w:r>
      <w:proofErr w:type="spellEnd"/>
      <w:r>
        <w:t xml:space="preserve">, </w:t>
      </w:r>
      <w:proofErr w:type="spellStart"/>
      <w:r>
        <w:t>wel</w:t>
      </w:r>
      <w:r w:rsidR="00EE6C6E">
        <w:t>che</w:t>
      </w:r>
      <w:proofErr w:type="spellEnd"/>
      <w:r w:rsidR="00EE6C6E">
        <w:t xml:space="preserve"> </w:t>
      </w:r>
      <w:proofErr w:type="spellStart"/>
      <w:r w:rsidR="00EE6C6E">
        <w:t>Methode</w:t>
      </w:r>
      <w:proofErr w:type="spellEnd"/>
      <w:r w:rsidR="00EE6C6E">
        <w:t xml:space="preserve">, </w:t>
      </w:r>
      <w:proofErr w:type="spellStart"/>
      <w:r w:rsidR="00EE6C6E">
        <w:t>Ablauf</w:t>
      </w:r>
      <w:proofErr w:type="spellEnd"/>
      <w:r w:rsidR="00EE6C6E">
        <w:t xml:space="preserve">, </w:t>
      </w:r>
      <w:proofErr w:type="spellStart"/>
      <w:r w:rsidR="00EE6C6E">
        <w:t>Ergebnisse</w:t>
      </w:r>
      <w:proofErr w:type="spellEnd"/>
      <w:r>
        <w:t>)</w:t>
      </w:r>
    </w:p>
    <w:p w14:paraId="4F9342A0" w14:textId="77777777" w:rsidR="00461939" w:rsidRDefault="008A5B62" w:rsidP="0071080B">
      <w:pPr>
        <w:pStyle w:val="Listenabsatz"/>
        <w:numPr>
          <w:ilvl w:val="0"/>
          <w:numId w:val="13"/>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rsidR="002656C2">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5F6FD1EF" w14:textId="77777777" w:rsidR="008A5B62" w:rsidRDefault="008A5B62" w:rsidP="0071080B">
      <w:pPr>
        <w:pStyle w:val="Listenabsatz"/>
        <w:numPr>
          <w:ilvl w:val="0"/>
          <w:numId w:val="13"/>
        </w:numPr>
      </w:pPr>
      <w:proofErr w:type="spellStart"/>
      <w:r>
        <w:t>Ausblick</w:t>
      </w:r>
      <w:proofErr w:type="spellEnd"/>
      <w:r w:rsidR="002656C2">
        <w:t xml:space="preserve"> (optional)</w:t>
      </w:r>
    </w:p>
    <w:p w14:paraId="5FD5A78C" w14:textId="1FC5BB7D" w:rsidR="002656C2" w:rsidRDefault="009E22F8" w:rsidP="009E22F8">
      <w:pPr>
        <w:pStyle w:val="berschrift2"/>
        <w:numPr>
          <w:ilvl w:val="0"/>
          <w:numId w:val="0"/>
        </w:numPr>
        <w:ind w:left="576" w:hanging="576"/>
      </w:pPr>
      <w:bookmarkStart w:id="177" w:name="_Toc354659195"/>
      <w:bookmarkStart w:id="178" w:name="_Toc354660374"/>
      <w:bookmarkStart w:id="179" w:name="_Toc354660424"/>
      <w:bookmarkStart w:id="180" w:name="_Toc354660485"/>
      <w:bookmarkStart w:id="181" w:name="_Toc361142782"/>
      <w:bookmarkStart w:id="182" w:name="_Toc361143715"/>
      <w:bookmarkStart w:id="183" w:name="_Toc452981268"/>
      <w:bookmarkStart w:id="184" w:name="_Toc98674073"/>
      <w:r>
        <w:t xml:space="preserve">A3 </w:t>
      </w:r>
      <w:proofErr w:type="spellStart"/>
      <w:r>
        <w:t>Empirische</w:t>
      </w:r>
      <w:proofErr w:type="spellEnd"/>
      <w:r>
        <w:t xml:space="preserve"> A</w:t>
      </w:r>
      <w:r w:rsidR="002656C2">
        <w:t>rbeit</w:t>
      </w:r>
      <w:bookmarkEnd w:id="177"/>
      <w:bookmarkEnd w:id="178"/>
      <w:bookmarkEnd w:id="179"/>
      <w:bookmarkEnd w:id="180"/>
      <w:bookmarkEnd w:id="181"/>
      <w:bookmarkEnd w:id="182"/>
      <w:bookmarkEnd w:id="183"/>
      <w:bookmarkEnd w:id="184"/>
    </w:p>
    <w:p w14:paraId="22898B04" w14:textId="77777777" w:rsidR="002656C2" w:rsidRDefault="002656C2" w:rsidP="0071080B">
      <w:pPr>
        <w:pStyle w:val="Listenabsatz"/>
        <w:numPr>
          <w:ilvl w:val="0"/>
          <w:numId w:val="14"/>
        </w:numPr>
      </w:pPr>
      <w:proofErr w:type="spellStart"/>
      <w:r>
        <w:t>Fragestellung</w:t>
      </w:r>
      <w:proofErr w:type="spellEnd"/>
      <w:r>
        <w:t xml:space="preserve"> der Arbeit (Was </w:t>
      </w:r>
      <w:proofErr w:type="spellStart"/>
      <w:r>
        <w:t>soll</w:t>
      </w:r>
      <w:proofErr w:type="spellEnd"/>
      <w:r>
        <w:t xml:space="preserve"> </w:t>
      </w:r>
      <w:proofErr w:type="spellStart"/>
      <w:r>
        <w:t>untersucht</w:t>
      </w:r>
      <w:proofErr w:type="spellEnd"/>
      <w:r>
        <w:t xml:space="preserve"> </w:t>
      </w:r>
      <w:proofErr w:type="spellStart"/>
      <w:r>
        <w:t>werden</w:t>
      </w:r>
      <w:proofErr w:type="spellEnd"/>
      <w:r>
        <w:t xml:space="preserve">, </w:t>
      </w:r>
      <w:proofErr w:type="spellStart"/>
      <w:r>
        <w:t>warum</w:t>
      </w:r>
      <w:proofErr w:type="spellEnd"/>
      <w:r>
        <w:t>)</w:t>
      </w:r>
    </w:p>
    <w:p w14:paraId="11A6D42D" w14:textId="77777777" w:rsidR="002656C2" w:rsidRDefault="002656C2" w:rsidP="0071080B">
      <w:pPr>
        <w:pStyle w:val="Listenabsatz"/>
        <w:numPr>
          <w:ilvl w:val="0"/>
          <w:numId w:val="14"/>
        </w:numPr>
      </w:pPr>
      <w:r>
        <w:t xml:space="preserve">Stand der </w:t>
      </w:r>
      <w:proofErr w:type="spellStart"/>
      <w:r>
        <w:t>Forschung</w:t>
      </w:r>
      <w:proofErr w:type="spellEnd"/>
      <w:r w:rsidR="009E22F8">
        <w:t xml:space="preserve"> und Technik</w:t>
      </w:r>
      <w:r>
        <w:t xml:space="preserve"> (</w:t>
      </w:r>
      <w:proofErr w:type="spellStart"/>
      <w:r>
        <w:t>Bewertung</w:t>
      </w:r>
      <w:proofErr w:type="spellEnd"/>
      <w:r>
        <w:t xml:space="preserve"> der </w:t>
      </w:r>
      <w:proofErr w:type="spellStart"/>
      <w:r w:rsidR="009E22F8">
        <w:t>Untersuchungs-</w:t>
      </w:r>
      <w:r>
        <w:t>Ansätze</w:t>
      </w:r>
      <w:proofErr w:type="spellEnd"/>
      <w:r w:rsidR="009E22F8">
        <w:t xml:space="preserve"> und </w:t>
      </w:r>
      <w:proofErr w:type="spellStart"/>
      <w:r w:rsidR="009E22F8">
        <w:t>Ergebnisse</w:t>
      </w:r>
      <w:proofErr w:type="spellEnd"/>
      <w:r>
        <w:t xml:space="preserve">, </w:t>
      </w:r>
      <w:proofErr w:type="spellStart"/>
      <w:r>
        <w:t>Identifikation</w:t>
      </w:r>
      <w:proofErr w:type="spellEnd"/>
      <w:r>
        <w:t xml:space="preserve"> von </w:t>
      </w:r>
      <w:proofErr w:type="spellStart"/>
      <w:r>
        <w:t>Defiziten</w:t>
      </w:r>
      <w:proofErr w:type="spellEnd"/>
      <w:r>
        <w:t>)</w:t>
      </w:r>
    </w:p>
    <w:p w14:paraId="48266CE8" w14:textId="77777777" w:rsidR="009E22F8" w:rsidRDefault="009E22F8" w:rsidP="0071080B">
      <w:pPr>
        <w:pStyle w:val="Listenabsatz"/>
        <w:numPr>
          <w:ilvl w:val="0"/>
          <w:numId w:val="14"/>
        </w:numPr>
      </w:pPr>
      <w:proofErr w:type="spellStart"/>
      <w:r>
        <w:t>Präzisierung</w:t>
      </w:r>
      <w:proofErr w:type="spellEnd"/>
      <w:r>
        <w:t xml:space="preserve"> der </w:t>
      </w:r>
      <w:proofErr w:type="spellStart"/>
      <w:r>
        <w:t>Fragestellung</w:t>
      </w:r>
      <w:proofErr w:type="spellEnd"/>
      <w:r>
        <w:t xml:space="preserve"> (</w:t>
      </w:r>
      <w:proofErr w:type="spellStart"/>
      <w:r>
        <w:t>Hypothesen</w:t>
      </w:r>
      <w:proofErr w:type="spellEnd"/>
      <w:r>
        <w:t>)</w:t>
      </w:r>
    </w:p>
    <w:p w14:paraId="052CE0B8" w14:textId="77777777" w:rsidR="009E22F8" w:rsidRDefault="009E22F8" w:rsidP="0071080B">
      <w:pPr>
        <w:pStyle w:val="Listenabsatz"/>
        <w:numPr>
          <w:ilvl w:val="0"/>
          <w:numId w:val="14"/>
        </w:numPr>
      </w:pPr>
      <w:proofErr w:type="spellStart"/>
      <w:r>
        <w:t>Untersuchungsmethodik</w:t>
      </w:r>
      <w:proofErr w:type="spellEnd"/>
      <w:r>
        <w:t xml:space="preserve"> </w:t>
      </w:r>
    </w:p>
    <w:p w14:paraId="25B59D8E" w14:textId="77777777" w:rsidR="009E22F8" w:rsidRDefault="009E22F8" w:rsidP="0071080B">
      <w:pPr>
        <w:pStyle w:val="Listenabsatz"/>
        <w:numPr>
          <w:ilvl w:val="0"/>
          <w:numId w:val="14"/>
        </w:numPr>
      </w:pPr>
      <w:proofErr w:type="spellStart"/>
      <w:r>
        <w:lastRenderedPageBreak/>
        <w:t>Untersuchungsablauf</w:t>
      </w:r>
      <w:proofErr w:type="spellEnd"/>
      <w:r>
        <w:t xml:space="preserve"> (</w:t>
      </w:r>
      <w:proofErr w:type="spellStart"/>
      <w:r>
        <w:t>Untersuchungsmaterial</w:t>
      </w:r>
      <w:proofErr w:type="spellEnd"/>
      <w:r>
        <w:t xml:space="preserve">, </w:t>
      </w:r>
      <w:proofErr w:type="spellStart"/>
      <w:r>
        <w:t>Raum</w:t>
      </w:r>
      <w:proofErr w:type="spellEnd"/>
      <w:r>
        <w:t xml:space="preserve">, </w:t>
      </w:r>
      <w:proofErr w:type="spellStart"/>
      <w:r>
        <w:t>Probandenrekrutierung</w:t>
      </w:r>
      <w:proofErr w:type="spellEnd"/>
      <w:r>
        <w:t xml:space="preserve"> etc.)</w:t>
      </w:r>
    </w:p>
    <w:p w14:paraId="436A1898" w14:textId="77777777" w:rsidR="009E22F8" w:rsidRDefault="009E22F8" w:rsidP="0071080B">
      <w:pPr>
        <w:pStyle w:val="Listenabsatz"/>
        <w:numPr>
          <w:ilvl w:val="0"/>
          <w:numId w:val="14"/>
        </w:numPr>
      </w:pPr>
      <w:proofErr w:type="spellStart"/>
      <w:r>
        <w:t>Ergebnisse</w:t>
      </w:r>
      <w:proofErr w:type="spellEnd"/>
      <w:r>
        <w:t xml:space="preserve"> (</w:t>
      </w:r>
      <w:proofErr w:type="spellStart"/>
      <w:r>
        <w:t>Darstellung</w:t>
      </w:r>
      <w:proofErr w:type="spellEnd"/>
      <w:r w:rsidR="00EE6C6E">
        <w:t xml:space="preserve"> der </w:t>
      </w:r>
      <w:proofErr w:type="spellStart"/>
      <w:r w:rsidR="00EE6C6E">
        <w:t>Ergebnisse</w:t>
      </w:r>
      <w:proofErr w:type="spellEnd"/>
      <w:r w:rsidR="00EE6C6E">
        <w:t xml:space="preserve"> in </w:t>
      </w:r>
      <w:proofErr w:type="spellStart"/>
      <w:r w:rsidR="00EE6C6E">
        <w:t>sinnvoller</w:t>
      </w:r>
      <w:proofErr w:type="spellEnd"/>
      <w:r w:rsidR="00EE6C6E">
        <w:t xml:space="preserve"> </w:t>
      </w:r>
      <w:r>
        <w:t xml:space="preserve"> </w:t>
      </w:r>
      <w:proofErr w:type="spellStart"/>
      <w:r>
        <w:t>Reihenfolge</w:t>
      </w:r>
      <w:proofErr w:type="spellEnd"/>
      <w:r w:rsidR="00A654F8">
        <w:t xml:space="preserve">, </w:t>
      </w:r>
      <w:proofErr w:type="spellStart"/>
      <w:r w:rsidR="00A654F8">
        <w:t>Gesamtüberblick</w:t>
      </w:r>
      <w:proofErr w:type="spellEnd"/>
      <w:r w:rsidR="00A654F8">
        <w:t xml:space="preserve">, </w:t>
      </w:r>
      <w:proofErr w:type="spellStart"/>
      <w:r w:rsidR="00A654F8">
        <w:t>Einzelergebnisse</w:t>
      </w:r>
      <w:proofErr w:type="spellEnd"/>
      <w:r>
        <w:t xml:space="preserve"> z. B. </w:t>
      </w:r>
      <w:proofErr w:type="spellStart"/>
      <w:r>
        <w:t>geordnet</w:t>
      </w:r>
      <w:proofErr w:type="spellEnd"/>
      <w:r>
        <w:t xml:space="preserve"> </w:t>
      </w:r>
      <w:proofErr w:type="spellStart"/>
      <w:r>
        <w:t>nach</w:t>
      </w:r>
      <w:proofErr w:type="spellEnd"/>
      <w:r>
        <w:t xml:space="preserve"> </w:t>
      </w:r>
      <w:r w:rsidR="00A654F8">
        <w:t>Testcases</w:t>
      </w:r>
      <w:r>
        <w:t>)</w:t>
      </w:r>
    </w:p>
    <w:p w14:paraId="583E480C" w14:textId="77777777" w:rsidR="009E22F8" w:rsidRDefault="009E22F8" w:rsidP="0071080B">
      <w:pPr>
        <w:pStyle w:val="Listenabsatz"/>
        <w:numPr>
          <w:ilvl w:val="0"/>
          <w:numId w:val="14"/>
        </w:numPr>
      </w:pPr>
      <w:proofErr w:type="spellStart"/>
      <w:r>
        <w:t>Zusammenfassung</w:t>
      </w:r>
      <w:proofErr w:type="spellEnd"/>
      <w:r>
        <w:t xml:space="preserve"> (Was </w:t>
      </w:r>
      <w:proofErr w:type="spellStart"/>
      <w:r>
        <w:t>wurde</w:t>
      </w:r>
      <w:proofErr w:type="spellEnd"/>
      <w:r>
        <w:t xml:space="preserve"> </w:t>
      </w:r>
      <w:proofErr w:type="spellStart"/>
      <w:r>
        <w:t>erreicht</w:t>
      </w:r>
      <w:proofErr w:type="spellEnd"/>
      <w:r>
        <w:t xml:space="preserve">, </w:t>
      </w:r>
      <w:proofErr w:type="spellStart"/>
      <w:r>
        <w:t>Rückbezug</w:t>
      </w:r>
      <w:proofErr w:type="spellEnd"/>
      <w:r>
        <w:t xml:space="preserve"> </w:t>
      </w:r>
      <w:proofErr w:type="spellStart"/>
      <w:r>
        <w:t>zu</w:t>
      </w:r>
      <w:proofErr w:type="spellEnd"/>
      <w:r>
        <w:t xml:space="preserve"> </w:t>
      </w:r>
      <w:proofErr w:type="spellStart"/>
      <w:r>
        <w:t>Zielen</w:t>
      </w:r>
      <w:proofErr w:type="spellEnd"/>
      <w:r>
        <w:t xml:space="preserve">, </w:t>
      </w:r>
      <w:proofErr w:type="spellStart"/>
      <w:r>
        <w:t>Hypothesen</w:t>
      </w:r>
      <w:proofErr w:type="spellEnd"/>
      <w:r>
        <w:t xml:space="preserve">, </w:t>
      </w:r>
      <w:proofErr w:type="spellStart"/>
      <w:r>
        <w:t>Nutzen</w:t>
      </w:r>
      <w:proofErr w:type="spellEnd"/>
      <w:r>
        <w:t xml:space="preserve">, </w:t>
      </w:r>
      <w:proofErr w:type="spellStart"/>
      <w:r>
        <w:t>Erkenntnisse</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Untersuchungen</w:t>
      </w:r>
      <w:proofErr w:type="spellEnd"/>
      <w:r>
        <w:t>)</w:t>
      </w:r>
    </w:p>
    <w:p w14:paraId="685EE37A" w14:textId="77777777" w:rsidR="009E22F8" w:rsidRDefault="009E22F8" w:rsidP="0071080B">
      <w:pPr>
        <w:pStyle w:val="Listenabsatz"/>
        <w:numPr>
          <w:ilvl w:val="0"/>
          <w:numId w:val="14"/>
        </w:numPr>
      </w:pPr>
      <w:proofErr w:type="spellStart"/>
      <w:r>
        <w:t>Ausblick</w:t>
      </w:r>
      <w:proofErr w:type="spellEnd"/>
      <w:r>
        <w:t xml:space="preserve">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85" w:name="_Toc452981269"/>
      <w:bookmarkStart w:id="186" w:name="_Toc98674074"/>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185"/>
      <w:bookmarkEnd w:id="186"/>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57154BDA"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r w:rsidR="001A4536" w:rsidRPr="00A46D1F">
        <w:rPr>
          <w:lang w:eastAsia="en-US"/>
        </w:rPr>
        <w:t>CookBERT</w:t>
      </w:r>
      <w:r w:rsidR="00A84761" w:rsidRPr="00A46D1F">
        <w:rPr>
          <w:lang w:eastAsia="en-US"/>
        </w:rPr>
        <w:t xml:space="preserve"> –</w:t>
      </w:r>
      <w:r w:rsidR="00A84761">
        <w:rPr>
          <w:lang w:eastAsia="en-US"/>
        </w:rPr>
        <w:t xml:space="preserve"> Adapting BERT for the Cooking Domain</w:t>
      </w:r>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AD1010"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AD1010"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AD1010"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AD1010"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AD1010"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AD1010"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AD1010"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AD1010"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AD1010"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AD1010"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AD1010"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AD1010"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AD1010"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1CAF4EA3" w:rsidR="00F57E94" w:rsidRDefault="00AD1010"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E05F27">
            <w:rPr>
              <w:rFonts w:ascii="Meiryo" w:eastAsia="Meiryo" w:hAnsi="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AD1010"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187" w:name="_Toc354659196"/>
      <w:bookmarkStart w:id="188" w:name="_Toc354660375"/>
      <w:bookmarkStart w:id="189" w:name="_Toc354660425"/>
      <w:bookmarkStart w:id="190" w:name="_Toc354660486"/>
      <w:bookmarkStart w:id="191" w:name="_Toc361142784"/>
      <w:r>
        <w:br w:type="page"/>
      </w:r>
    </w:p>
    <w:bookmarkEnd w:id="187"/>
    <w:bookmarkEnd w:id="188"/>
    <w:bookmarkEnd w:id="189"/>
    <w:bookmarkEnd w:id="190"/>
    <w:bookmarkEnd w:id="191"/>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30"/>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AB977A" w14:textId="77777777" w:rsidR="00AD1010" w:rsidRDefault="00AD1010" w:rsidP="00793C70">
      <w:pPr>
        <w:spacing w:line="240" w:lineRule="auto"/>
      </w:pPr>
      <w:r>
        <w:separator/>
      </w:r>
    </w:p>
  </w:endnote>
  <w:endnote w:type="continuationSeparator" w:id="0">
    <w:p w14:paraId="0D6E9F5E" w14:textId="77777777" w:rsidR="00AD1010" w:rsidRDefault="00AD1010"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ECB4E9" w14:textId="77777777" w:rsidR="00AD1010" w:rsidRDefault="00AD1010" w:rsidP="00793C70">
      <w:pPr>
        <w:spacing w:line="240" w:lineRule="auto"/>
      </w:pPr>
      <w:r>
        <w:separator/>
      </w:r>
    </w:p>
  </w:footnote>
  <w:footnote w:type="continuationSeparator" w:id="0">
    <w:p w14:paraId="5C293961" w14:textId="77777777" w:rsidR="00AD1010" w:rsidRDefault="00AD1010" w:rsidP="00793C70">
      <w:pPr>
        <w:spacing w:line="240" w:lineRule="auto"/>
      </w:pPr>
      <w:r>
        <w:continuationSeparator/>
      </w:r>
    </w:p>
  </w:footnote>
  <w:footnote w:id="1">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2">
    <w:p w14:paraId="50643DE3" w14:textId="2D46008B" w:rsidR="000C577F" w:rsidRPr="000C577F" w:rsidRDefault="000C577F">
      <w:pPr>
        <w:pStyle w:val="Funotentext"/>
        <w:rPr>
          <w:lang w:val="de-DE"/>
        </w:rPr>
      </w:pPr>
      <w:r>
        <w:rPr>
          <w:rStyle w:val="Funotenzeichen"/>
        </w:rPr>
        <w:footnoteRef/>
      </w:r>
      <w:r>
        <w:t xml:space="preserve"> The adapted FoodBase corpus from </w:t>
      </w:r>
      <w:sdt>
        <w:sdtPr>
          <w:alias w:val="To edit, see citavi.com/edit"/>
          <w:tag w:val="CitaviPlaceholder#2cab1414-cbe3-4b00-bd61-9ecd64153ef0"/>
          <w:id w:val="1834641537"/>
          <w:placeholder>
            <w:docPart w:val="DefaultPlaceholder_-1854013440"/>
          </w:placeholder>
        </w:sdtPr>
        <w:sdtEndPr/>
        <w:sdtContent>
          <w:r>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2U4ZWI0MjYxLTg3ZjQtNDhjNS05OWViLWRlZWNmODE0ZDZjYiIsIkVudHJpZXMiOlt7IiRpZCI6IjIiLCIkdHlwZSI6IlN3aXNzQWNhZGVtaWMuQ2l0YXZpLkNpdGF0aW9ucy5Xb3JkUGxhY2Vob2xkZXJFbnRyeSwgU3dpc3NBY2FkZW1pYy5DaXRhdmkiLCJJZCI6Ijg3ZmJjOTg2LTcxZjAtNDk2ZC04MzM1LWU1ZjcwNWQyZjQ0OSIsIlJhbmdlTGVuZ3RoIjoxNi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FUMTU6MTE6MDY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AifV19LCJUYWciOiJDaXRhdmlQbGFjZWhvbGRlciMyY2FiMTQxNC1jYmUzLTRiMDAtYmQ2MS05ZWNkNjQxNTNlZjAiLCJUZXh0IjoiU3RvamFub3YgZXQgYWwuICIsIldBSVZlcnNpb24iOiI2LjUuMC4wIn0=}</w:instrText>
          </w:r>
          <w:r>
            <w:rPr>
              <w:noProof/>
            </w:rPr>
            <w:fldChar w:fldCharType="separate"/>
          </w:r>
          <w:r w:rsidR="00302D98">
            <w:rPr>
              <w:noProof/>
            </w:rPr>
            <w:t xml:space="preserve">Stojanov et al. </w:t>
          </w:r>
          <w:r>
            <w:rPr>
              <w:noProof/>
            </w:rPr>
            <w:fldChar w:fldCharType="end"/>
          </w:r>
        </w:sdtContent>
      </w:sdt>
      <w:r>
        <w:t xml:space="preserve"> </w:t>
      </w:r>
      <w:sdt>
        <w:sdtPr>
          <w:alias w:val="To edit, see citavi.com/edit"/>
          <w:tag w:val="CitaviPlaceholder#e8eb4261-87f4-48c5-99eb-deecf814d6cb"/>
          <w:id w:val="-1583524107"/>
          <w:placeholder>
            <w:docPart w:val="DefaultPlaceholder_-1854013440"/>
          </w:placeholder>
        </w:sdtPr>
        <w:sdtEndPr/>
        <w:sdtContent>
          <w:r>
            <w:rPr>
              <w:noProof/>
            </w:rPr>
            <w:fldChar w:fldCharType="begin"/>
          </w:r>
          <w:r w:rsidR="005E3E1B">
            <w:rPr>
              <w:noProof/>
            </w:rPr>
            <w:instrText>ADDIN CitaviPlaceholder{eyIkaWQiOiIxIiwiJHR5cGUiOiJTd2lzc0FjYWRlbWljLkNpdGF2aS5DaXRhdGlvbnMuV29yZFBsYWNlaG9sZGVyLCBTd2lzc0FjYWRlbWljLkNpdGF2aSIsIkFzc29jaWF0ZVdpdGhQbGFjZWhvbGRlclRhZyI6IkNpdGF2aVBsYWNlaG9sZGVyIzJjYWIxNDE0LWNiZTMtNGIwMC1iZDYxLTllY2Q2NDE1M2VmMCIsIkVudHJpZXMiOlt7IiRpZCI6IjIiLCIkdHlwZSI6IlN3aXNzQWNhZGVtaWMuQ2l0YXZpLkNpdGF0aW9ucy5Xb3JkUGxhY2Vob2xkZXJFbnRyeSwgU3dpc3NBY2FkZW1pYy5DaXRhdmkiLCJJZCI6IjE5ZjFhZTM1LWFjNDYtNGI2OS1hMzI3LWZhN2EzYzMwZGM4Yi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MVQxNToxMTowN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U4ZWI0MjYxLTg3ZjQtNDhjNS05OWViLWRlZWNmODE0ZDZjYiIsIlRleHQiOiIoMjAyMSkiLCJXQUlWZXJzaW9uIjoiNi41LjAuMCJ9}</w:instrText>
          </w:r>
          <w:r>
            <w:rPr>
              <w:noProof/>
            </w:rPr>
            <w:fldChar w:fldCharType="separate"/>
          </w:r>
          <w:r w:rsidR="00302D98">
            <w:rPr>
              <w:noProof/>
            </w:rPr>
            <w:t>(2021)</w:t>
          </w:r>
          <w:r>
            <w:rPr>
              <w:noProof/>
            </w:rPr>
            <w:fldChar w:fldCharType="end"/>
          </w:r>
        </w:sdtContent>
      </w:sdt>
      <w:r>
        <w:t xml:space="preserve"> is publicly available at: </w:t>
      </w:r>
      <w:hyperlink r:id="rId2" w:history="1">
        <w:r w:rsidR="00446DC4" w:rsidRPr="00085D2E">
          <w:rPr>
            <w:rStyle w:val="Hyperlink"/>
          </w:rPr>
          <w:t>https://github.com/ds4food/FoodNer</w:t>
        </w:r>
      </w:hyperlink>
      <w:r>
        <w:t xml:space="preserve"> (Retrieved on March 5, 2022)</w:t>
      </w:r>
    </w:p>
  </w:footnote>
  <w:footnote w:id="3">
    <w:p w14:paraId="02EFFC70" w14:textId="1F717FC4" w:rsidR="00086554" w:rsidRPr="00086554" w:rsidRDefault="00086554">
      <w:pPr>
        <w:pStyle w:val="Funotentext"/>
        <w:rPr>
          <w:lang w:val="de-DE"/>
        </w:rPr>
      </w:pPr>
      <w:r>
        <w:rPr>
          <w:rStyle w:val="Funotenzeichen"/>
        </w:rPr>
        <w:footnoteRef/>
      </w:r>
      <w:r>
        <w:t xml:space="preserve"> </w:t>
      </w:r>
      <w:hyperlink r:id="rId3" w:history="1">
        <w:r w:rsidRPr="00A47B24">
          <w:rPr>
            <w:rStyle w:val="Hyperlink"/>
          </w:rPr>
          <w:t>https://colab.research.google.com/</w:t>
        </w:r>
      </w:hyperlink>
      <w:r>
        <w:t xml:space="preserve"> (Retrieved on March 17, 2022)</w:t>
      </w:r>
    </w:p>
  </w:footnote>
  <w:footnote w:id="4">
    <w:p w14:paraId="12E2315A" w14:textId="27A5E838" w:rsidR="00F26E5C" w:rsidRPr="00F26E5C" w:rsidRDefault="00F26E5C">
      <w:pPr>
        <w:pStyle w:val="Funotentext"/>
        <w:rPr>
          <w:lang w:val="de-DE"/>
        </w:rPr>
      </w:pPr>
      <w:r>
        <w:rPr>
          <w:rStyle w:val="Funotenzeichen"/>
        </w:rPr>
        <w:footnoteRef/>
      </w:r>
      <w:r>
        <w:t xml:space="preserve"> </w:t>
      </w:r>
      <w:hyperlink r:id="rId4" w:history="1">
        <w:r w:rsidRPr="00A47B24">
          <w:rPr>
            <w:rStyle w:val="Hyperlink"/>
          </w:rPr>
          <w:t>https://jupyter.org/</w:t>
        </w:r>
      </w:hyperlink>
      <w:r>
        <w:t xml:space="preserve"> (Retrieved on March 17, 2022)</w:t>
      </w:r>
    </w:p>
  </w:footnote>
  <w:footnote w:id="5">
    <w:p w14:paraId="268546D5" w14:textId="569B0135" w:rsidR="00CA1F11" w:rsidRPr="00CA1F11" w:rsidRDefault="00CA1F11">
      <w:pPr>
        <w:pStyle w:val="Funotentext"/>
        <w:rPr>
          <w:lang w:val="de-DE"/>
        </w:rPr>
      </w:pPr>
      <w:r>
        <w:rPr>
          <w:rStyle w:val="Funotenzeichen"/>
        </w:rPr>
        <w:footnoteRef/>
      </w:r>
      <w:r>
        <w:t xml:space="preserve"> </w:t>
      </w:r>
      <w:hyperlink r:id="rId5" w:history="1">
        <w:r w:rsidRPr="00A47B24">
          <w:rPr>
            <w:rStyle w:val="Hyperlink"/>
          </w:rPr>
          <w:t>https://www.google.com/drive/</w:t>
        </w:r>
      </w:hyperlink>
      <w:r>
        <w:t xml:space="preserve"> (Retrieved on March 17,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1983423"/>
    <w:multiLevelType w:val="hybridMultilevel"/>
    <w:tmpl w:val="1144AB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62126B3"/>
    <w:multiLevelType w:val="hybridMultilevel"/>
    <w:tmpl w:val="FDF89DB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CA0A9430">
      <w:numFmt w:val="bullet"/>
      <w:lvlText w:val=""/>
      <w:lvlJc w:val="left"/>
      <w:pPr>
        <w:ind w:left="3600" w:hanging="360"/>
      </w:pPr>
      <w:rPr>
        <w:rFonts w:ascii="Wingdings" w:eastAsia="Times New Roman" w:hAnsi="Wingdings" w:cs="Times New Roman"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0"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1"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3"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5"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7"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9"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2" w15:restartNumberingAfterBreak="0">
    <w:nsid w:val="58D77456"/>
    <w:multiLevelType w:val="hybridMultilevel"/>
    <w:tmpl w:val="4FE8D71E"/>
    <w:lvl w:ilvl="0" w:tplc="B4B2C6CE">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E1A5865"/>
    <w:multiLevelType w:val="hybridMultilevel"/>
    <w:tmpl w:val="48DA6A84"/>
    <w:lvl w:ilvl="0" w:tplc="2FA2DDD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6" w15:restartNumberingAfterBreak="0">
    <w:nsid w:val="69C613B1"/>
    <w:multiLevelType w:val="hybridMultilevel"/>
    <w:tmpl w:val="D0909B24"/>
    <w:lvl w:ilvl="0" w:tplc="386E56AE">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7"/>
  </w:num>
  <w:num w:numId="13">
    <w:abstractNumId w:val="23"/>
  </w:num>
  <w:num w:numId="14">
    <w:abstractNumId w:val="27"/>
  </w:num>
  <w:num w:numId="15">
    <w:abstractNumId w:val="21"/>
  </w:num>
  <w:num w:numId="16">
    <w:abstractNumId w:val="33"/>
  </w:num>
  <w:num w:numId="17">
    <w:abstractNumId w:val="10"/>
  </w:num>
  <w:num w:numId="18">
    <w:abstractNumId w:val="18"/>
  </w:num>
  <w:num w:numId="19">
    <w:abstractNumId w:val="29"/>
  </w:num>
  <w:num w:numId="20">
    <w:abstractNumId w:val="38"/>
  </w:num>
  <w:num w:numId="21">
    <w:abstractNumId w:val="22"/>
  </w:num>
  <w:num w:numId="22">
    <w:abstractNumId w:val="19"/>
  </w:num>
  <w:num w:numId="23">
    <w:abstractNumId w:val="35"/>
  </w:num>
  <w:num w:numId="24">
    <w:abstractNumId w:val="16"/>
  </w:num>
  <w:num w:numId="25">
    <w:abstractNumId w:val="17"/>
  </w:num>
  <w:num w:numId="26">
    <w:abstractNumId w:val="20"/>
  </w:num>
  <w:num w:numId="27">
    <w:abstractNumId w:val="11"/>
  </w:num>
  <w:num w:numId="28">
    <w:abstractNumId w:val="15"/>
  </w:num>
  <w:num w:numId="29">
    <w:abstractNumId w:val="26"/>
  </w:num>
  <w:num w:numId="30">
    <w:abstractNumId w:val="25"/>
  </w:num>
  <w:num w:numId="31">
    <w:abstractNumId w:val="12"/>
  </w:num>
  <w:num w:numId="32">
    <w:abstractNumId w:val="31"/>
  </w:num>
  <w:num w:numId="33">
    <w:abstractNumId w:val="30"/>
  </w:num>
  <w:num w:numId="34">
    <w:abstractNumId w:val="24"/>
  </w:num>
  <w:num w:numId="35">
    <w:abstractNumId w:val="13"/>
  </w:num>
  <w:num w:numId="36">
    <w:abstractNumId w:val="32"/>
  </w:num>
  <w:num w:numId="37">
    <w:abstractNumId w:val="14"/>
  </w:num>
  <w:num w:numId="38">
    <w:abstractNumId w:val="34"/>
  </w:num>
  <w:num w:numId="39">
    <w:abstractNumId w:val="36"/>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0250"/>
    <w:rsid w:val="00001A92"/>
    <w:rsid w:val="00001FC2"/>
    <w:rsid w:val="00002461"/>
    <w:rsid w:val="00002EAF"/>
    <w:rsid w:val="000038C4"/>
    <w:rsid w:val="000039EC"/>
    <w:rsid w:val="000048BF"/>
    <w:rsid w:val="000049DF"/>
    <w:rsid w:val="00005026"/>
    <w:rsid w:val="0000503C"/>
    <w:rsid w:val="00005444"/>
    <w:rsid w:val="00005497"/>
    <w:rsid w:val="000068DF"/>
    <w:rsid w:val="0000725A"/>
    <w:rsid w:val="00007602"/>
    <w:rsid w:val="00007EDE"/>
    <w:rsid w:val="00010468"/>
    <w:rsid w:val="00010FB5"/>
    <w:rsid w:val="00011055"/>
    <w:rsid w:val="0001108C"/>
    <w:rsid w:val="00011ABF"/>
    <w:rsid w:val="00011DCB"/>
    <w:rsid w:val="00012861"/>
    <w:rsid w:val="00013288"/>
    <w:rsid w:val="0001360C"/>
    <w:rsid w:val="00013FE7"/>
    <w:rsid w:val="000147EF"/>
    <w:rsid w:val="00014A62"/>
    <w:rsid w:val="00014C0A"/>
    <w:rsid w:val="00014E7D"/>
    <w:rsid w:val="00015DEF"/>
    <w:rsid w:val="00016112"/>
    <w:rsid w:val="0001647D"/>
    <w:rsid w:val="000164E3"/>
    <w:rsid w:val="00020B23"/>
    <w:rsid w:val="0002104B"/>
    <w:rsid w:val="000214BD"/>
    <w:rsid w:val="00021C80"/>
    <w:rsid w:val="00021D96"/>
    <w:rsid w:val="000221F6"/>
    <w:rsid w:val="000224AC"/>
    <w:rsid w:val="00022D85"/>
    <w:rsid w:val="0002392F"/>
    <w:rsid w:val="00023C15"/>
    <w:rsid w:val="000247CA"/>
    <w:rsid w:val="00025801"/>
    <w:rsid w:val="000270B8"/>
    <w:rsid w:val="00027213"/>
    <w:rsid w:val="00027432"/>
    <w:rsid w:val="00027ACE"/>
    <w:rsid w:val="00027EA2"/>
    <w:rsid w:val="0003045A"/>
    <w:rsid w:val="0003103D"/>
    <w:rsid w:val="00031410"/>
    <w:rsid w:val="00031B2E"/>
    <w:rsid w:val="0003250B"/>
    <w:rsid w:val="0003331F"/>
    <w:rsid w:val="00033EBE"/>
    <w:rsid w:val="00034C33"/>
    <w:rsid w:val="00035332"/>
    <w:rsid w:val="00035624"/>
    <w:rsid w:val="000357FB"/>
    <w:rsid w:val="00035CED"/>
    <w:rsid w:val="00035FD3"/>
    <w:rsid w:val="00036AE6"/>
    <w:rsid w:val="000370EA"/>
    <w:rsid w:val="00037BFF"/>
    <w:rsid w:val="000407CE"/>
    <w:rsid w:val="00040960"/>
    <w:rsid w:val="00040A75"/>
    <w:rsid w:val="0004103E"/>
    <w:rsid w:val="00041112"/>
    <w:rsid w:val="00041BC0"/>
    <w:rsid w:val="000425F7"/>
    <w:rsid w:val="0004280D"/>
    <w:rsid w:val="00042FAD"/>
    <w:rsid w:val="0004344F"/>
    <w:rsid w:val="00043478"/>
    <w:rsid w:val="000438EE"/>
    <w:rsid w:val="00044492"/>
    <w:rsid w:val="0004467D"/>
    <w:rsid w:val="00044781"/>
    <w:rsid w:val="00044D48"/>
    <w:rsid w:val="00044DE5"/>
    <w:rsid w:val="000454B1"/>
    <w:rsid w:val="00045512"/>
    <w:rsid w:val="0004578D"/>
    <w:rsid w:val="00045E24"/>
    <w:rsid w:val="00045FAB"/>
    <w:rsid w:val="00046C1F"/>
    <w:rsid w:val="00046DEB"/>
    <w:rsid w:val="00046E32"/>
    <w:rsid w:val="00047656"/>
    <w:rsid w:val="0005097F"/>
    <w:rsid w:val="00051D17"/>
    <w:rsid w:val="00052807"/>
    <w:rsid w:val="00053560"/>
    <w:rsid w:val="00053942"/>
    <w:rsid w:val="00053C8C"/>
    <w:rsid w:val="00054664"/>
    <w:rsid w:val="00055201"/>
    <w:rsid w:val="00055525"/>
    <w:rsid w:val="00055DA2"/>
    <w:rsid w:val="00056B25"/>
    <w:rsid w:val="00057891"/>
    <w:rsid w:val="00057A4B"/>
    <w:rsid w:val="00061715"/>
    <w:rsid w:val="0006177F"/>
    <w:rsid w:val="00062F2A"/>
    <w:rsid w:val="00063047"/>
    <w:rsid w:val="00063750"/>
    <w:rsid w:val="00064213"/>
    <w:rsid w:val="00064665"/>
    <w:rsid w:val="00064A8F"/>
    <w:rsid w:val="00064E8F"/>
    <w:rsid w:val="00066131"/>
    <w:rsid w:val="00066728"/>
    <w:rsid w:val="00067137"/>
    <w:rsid w:val="000676DF"/>
    <w:rsid w:val="0006783D"/>
    <w:rsid w:val="00070B8E"/>
    <w:rsid w:val="00071002"/>
    <w:rsid w:val="00071383"/>
    <w:rsid w:val="000718BA"/>
    <w:rsid w:val="00071AA3"/>
    <w:rsid w:val="00072231"/>
    <w:rsid w:val="000725FC"/>
    <w:rsid w:val="00072CC7"/>
    <w:rsid w:val="000738E9"/>
    <w:rsid w:val="00073FC9"/>
    <w:rsid w:val="00074143"/>
    <w:rsid w:val="00074969"/>
    <w:rsid w:val="00074AC9"/>
    <w:rsid w:val="000757D9"/>
    <w:rsid w:val="00075AFC"/>
    <w:rsid w:val="00075BE6"/>
    <w:rsid w:val="00076CEF"/>
    <w:rsid w:val="00076D07"/>
    <w:rsid w:val="000776C7"/>
    <w:rsid w:val="0007775A"/>
    <w:rsid w:val="000809E9"/>
    <w:rsid w:val="00081F0F"/>
    <w:rsid w:val="00082FB8"/>
    <w:rsid w:val="000832C5"/>
    <w:rsid w:val="00083919"/>
    <w:rsid w:val="00083922"/>
    <w:rsid w:val="000844AC"/>
    <w:rsid w:val="00086554"/>
    <w:rsid w:val="00086629"/>
    <w:rsid w:val="00086CA0"/>
    <w:rsid w:val="00087A31"/>
    <w:rsid w:val="00091184"/>
    <w:rsid w:val="00091288"/>
    <w:rsid w:val="0009128D"/>
    <w:rsid w:val="00091BF1"/>
    <w:rsid w:val="00092529"/>
    <w:rsid w:val="00093190"/>
    <w:rsid w:val="000931BA"/>
    <w:rsid w:val="00093FC8"/>
    <w:rsid w:val="000946D7"/>
    <w:rsid w:val="000948AA"/>
    <w:rsid w:val="00094F0C"/>
    <w:rsid w:val="000951CC"/>
    <w:rsid w:val="000957A5"/>
    <w:rsid w:val="00097A19"/>
    <w:rsid w:val="000A12BA"/>
    <w:rsid w:val="000A1DC3"/>
    <w:rsid w:val="000A1F60"/>
    <w:rsid w:val="000A265D"/>
    <w:rsid w:val="000A3E64"/>
    <w:rsid w:val="000A4742"/>
    <w:rsid w:val="000A48E2"/>
    <w:rsid w:val="000A4A85"/>
    <w:rsid w:val="000A4CF6"/>
    <w:rsid w:val="000A5F46"/>
    <w:rsid w:val="000A5FB6"/>
    <w:rsid w:val="000A712F"/>
    <w:rsid w:val="000B0E61"/>
    <w:rsid w:val="000B1225"/>
    <w:rsid w:val="000B4D1D"/>
    <w:rsid w:val="000B4D48"/>
    <w:rsid w:val="000B52A6"/>
    <w:rsid w:val="000B5682"/>
    <w:rsid w:val="000B578F"/>
    <w:rsid w:val="000B6426"/>
    <w:rsid w:val="000B649C"/>
    <w:rsid w:val="000C0B54"/>
    <w:rsid w:val="000C0D39"/>
    <w:rsid w:val="000C0EE8"/>
    <w:rsid w:val="000C1D09"/>
    <w:rsid w:val="000C205C"/>
    <w:rsid w:val="000C248A"/>
    <w:rsid w:val="000C2977"/>
    <w:rsid w:val="000C41BB"/>
    <w:rsid w:val="000C43DF"/>
    <w:rsid w:val="000C577F"/>
    <w:rsid w:val="000C5894"/>
    <w:rsid w:val="000C5A71"/>
    <w:rsid w:val="000C6502"/>
    <w:rsid w:val="000C675B"/>
    <w:rsid w:val="000C6848"/>
    <w:rsid w:val="000C6D11"/>
    <w:rsid w:val="000C6D6D"/>
    <w:rsid w:val="000C7429"/>
    <w:rsid w:val="000C761A"/>
    <w:rsid w:val="000C7B8F"/>
    <w:rsid w:val="000D0585"/>
    <w:rsid w:val="000D0C89"/>
    <w:rsid w:val="000D0F7B"/>
    <w:rsid w:val="000D11F3"/>
    <w:rsid w:val="000D1250"/>
    <w:rsid w:val="000D1AD1"/>
    <w:rsid w:val="000D1B57"/>
    <w:rsid w:val="000D1E45"/>
    <w:rsid w:val="000D21AE"/>
    <w:rsid w:val="000D234F"/>
    <w:rsid w:val="000D28D5"/>
    <w:rsid w:val="000D2BB1"/>
    <w:rsid w:val="000D474B"/>
    <w:rsid w:val="000D545D"/>
    <w:rsid w:val="000D589B"/>
    <w:rsid w:val="000D5AFF"/>
    <w:rsid w:val="000D5C25"/>
    <w:rsid w:val="000D5E15"/>
    <w:rsid w:val="000D66B5"/>
    <w:rsid w:val="000D7188"/>
    <w:rsid w:val="000E09DC"/>
    <w:rsid w:val="000E0AE8"/>
    <w:rsid w:val="000E0BD8"/>
    <w:rsid w:val="000E104E"/>
    <w:rsid w:val="000E1CB7"/>
    <w:rsid w:val="000E201A"/>
    <w:rsid w:val="000E23E4"/>
    <w:rsid w:val="000E2BFD"/>
    <w:rsid w:val="000E314A"/>
    <w:rsid w:val="000E4786"/>
    <w:rsid w:val="000E4A60"/>
    <w:rsid w:val="000E4EA5"/>
    <w:rsid w:val="000E564E"/>
    <w:rsid w:val="000E56C4"/>
    <w:rsid w:val="000E6217"/>
    <w:rsid w:val="000E634A"/>
    <w:rsid w:val="000E6647"/>
    <w:rsid w:val="000E7180"/>
    <w:rsid w:val="000E7584"/>
    <w:rsid w:val="000E7B94"/>
    <w:rsid w:val="000F036B"/>
    <w:rsid w:val="000F0E90"/>
    <w:rsid w:val="000F0F93"/>
    <w:rsid w:val="000F161C"/>
    <w:rsid w:val="000F3062"/>
    <w:rsid w:val="000F35BE"/>
    <w:rsid w:val="000F38C6"/>
    <w:rsid w:val="000F3D4D"/>
    <w:rsid w:val="000F415C"/>
    <w:rsid w:val="000F4CB3"/>
    <w:rsid w:val="000F50C2"/>
    <w:rsid w:val="000F5893"/>
    <w:rsid w:val="000F5F56"/>
    <w:rsid w:val="000F6008"/>
    <w:rsid w:val="000F72DB"/>
    <w:rsid w:val="000F7953"/>
    <w:rsid w:val="0010017B"/>
    <w:rsid w:val="001007CE"/>
    <w:rsid w:val="00100839"/>
    <w:rsid w:val="00100E0D"/>
    <w:rsid w:val="00100EBB"/>
    <w:rsid w:val="00100ECE"/>
    <w:rsid w:val="00100F2E"/>
    <w:rsid w:val="0010273E"/>
    <w:rsid w:val="00102CD8"/>
    <w:rsid w:val="00102E8C"/>
    <w:rsid w:val="00104FCC"/>
    <w:rsid w:val="001056B4"/>
    <w:rsid w:val="00105A3F"/>
    <w:rsid w:val="00106681"/>
    <w:rsid w:val="00106F84"/>
    <w:rsid w:val="00107297"/>
    <w:rsid w:val="00107E51"/>
    <w:rsid w:val="0011135A"/>
    <w:rsid w:val="00111646"/>
    <w:rsid w:val="00111DD5"/>
    <w:rsid w:val="00112961"/>
    <w:rsid w:val="001130BE"/>
    <w:rsid w:val="00116232"/>
    <w:rsid w:val="001202C8"/>
    <w:rsid w:val="00121436"/>
    <w:rsid w:val="00121872"/>
    <w:rsid w:val="00121AA0"/>
    <w:rsid w:val="00121E5F"/>
    <w:rsid w:val="00122EF7"/>
    <w:rsid w:val="001233AF"/>
    <w:rsid w:val="00123F18"/>
    <w:rsid w:val="00123F85"/>
    <w:rsid w:val="00124083"/>
    <w:rsid w:val="001246E0"/>
    <w:rsid w:val="00124B19"/>
    <w:rsid w:val="00124BEF"/>
    <w:rsid w:val="00125895"/>
    <w:rsid w:val="00125A8B"/>
    <w:rsid w:val="00125AF1"/>
    <w:rsid w:val="00126470"/>
    <w:rsid w:val="00127172"/>
    <w:rsid w:val="001275B9"/>
    <w:rsid w:val="00127643"/>
    <w:rsid w:val="00130DBC"/>
    <w:rsid w:val="0013110C"/>
    <w:rsid w:val="00131671"/>
    <w:rsid w:val="00132057"/>
    <w:rsid w:val="00132142"/>
    <w:rsid w:val="001329DF"/>
    <w:rsid w:val="001336CE"/>
    <w:rsid w:val="0013607D"/>
    <w:rsid w:val="00136C96"/>
    <w:rsid w:val="001377DE"/>
    <w:rsid w:val="00140886"/>
    <w:rsid w:val="00141106"/>
    <w:rsid w:val="001420B2"/>
    <w:rsid w:val="001422B8"/>
    <w:rsid w:val="001424B9"/>
    <w:rsid w:val="001430E3"/>
    <w:rsid w:val="00143B3D"/>
    <w:rsid w:val="00144032"/>
    <w:rsid w:val="001445EB"/>
    <w:rsid w:val="00145331"/>
    <w:rsid w:val="001455E9"/>
    <w:rsid w:val="00146B2F"/>
    <w:rsid w:val="00147430"/>
    <w:rsid w:val="00147522"/>
    <w:rsid w:val="0014769A"/>
    <w:rsid w:val="00147C52"/>
    <w:rsid w:val="00150217"/>
    <w:rsid w:val="00150890"/>
    <w:rsid w:val="00151ED3"/>
    <w:rsid w:val="00151F47"/>
    <w:rsid w:val="001525D2"/>
    <w:rsid w:val="00152789"/>
    <w:rsid w:val="00152AC8"/>
    <w:rsid w:val="00153555"/>
    <w:rsid w:val="001543C4"/>
    <w:rsid w:val="001543D0"/>
    <w:rsid w:val="00155207"/>
    <w:rsid w:val="0015588A"/>
    <w:rsid w:val="00156275"/>
    <w:rsid w:val="0015666B"/>
    <w:rsid w:val="00156FFF"/>
    <w:rsid w:val="0015736F"/>
    <w:rsid w:val="001574FD"/>
    <w:rsid w:val="00157E90"/>
    <w:rsid w:val="00161904"/>
    <w:rsid w:val="00161D22"/>
    <w:rsid w:val="00161E1B"/>
    <w:rsid w:val="00162BF9"/>
    <w:rsid w:val="0016322D"/>
    <w:rsid w:val="00165522"/>
    <w:rsid w:val="00165DE5"/>
    <w:rsid w:val="0016655C"/>
    <w:rsid w:val="00166BB7"/>
    <w:rsid w:val="00166BCC"/>
    <w:rsid w:val="00167135"/>
    <w:rsid w:val="001677FC"/>
    <w:rsid w:val="00167AD7"/>
    <w:rsid w:val="0017004E"/>
    <w:rsid w:val="00170D8A"/>
    <w:rsid w:val="001716CF"/>
    <w:rsid w:val="00171FEA"/>
    <w:rsid w:val="001730A3"/>
    <w:rsid w:val="001739C1"/>
    <w:rsid w:val="00173CB1"/>
    <w:rsid w:val="001741D8"/>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29A"/>
    <w:rsid w:val="00182C0F"/>
    <w:rsid w:val="00183FB0"/>
    <w:rsid w:val="00184011"/>
    <w:rsid w:val="0018454E"/>
    <w:rsid w:val="001848A7"/>
    <w:rsid w:val="001849E8"/>
    <w:rsid w:val="00185193"/>
    <w:rsid w:val="00185797"/>
    <w:rsid w:val="00185E43"/>
    <w:rsid w:val="00187B09"/>
    <w:rsid w:val="00187D34"/>
    <w:rsid w:val="0019014D"/>
    <w:rsid w:val="00190FA1"/>
    <w:rsid w:val="00191449"/>
    <w:rsid w:val="00191939"/>
    <w:rsid w:val="00191995"/>
    <w:rsid w:val="00191BB3"/>
    <w:rsid w:val="00191F50"/>
    <w:rsid w:val="001920E1"/>
    <w:rsid w:val="00192B9F"/>
    <w:rsid w:val="00193006"/>
    <w:rsid w:val="00193D5B"/>
    <w:rsid w:val="00193EB0"/>
    <w:rsid w:val="001942B4"/>
    <w:rsid w:val="001942BF"/>
    <w:rsid w:val="00194612"/>
    <w:rsid w:val="001946D9"/>
    <w:rsid w:val="001948F1"/>
    <w:rsid w:val="00195059"/>
    <w:rsid w:val="0019517F"/>
    <w:rsid w:val="0019678E"/>
    <w:rsid w:val="0019685B"/>
    <w:rsid w:val="00197618"/>
    <w:rsid w:val="001A0C3A"/>
    <w:rsid w:val="001A0DF9"/>
    <w:rsid w:val="001A0F65"/>
    <w:rsid w:val="001A0FE0"/>
    <w:rsid w:val="001A2AE6"/>
    <w:rsid w:val="001A2D56"/>
    <w:rsid w:val="001A31E8"/>
    <w:rsid w:val="001A4536"/>
    <w:rsid w:val="001A53A1"/>
    <w:rsid w:val="001A54B5"/>
    <w:rsid w:val="001A5F0B"/>
    <w:rsid w:val="001A6633"/>
    <w:rsid w:val="001A6C13"/>
    <w:rsid w:val="001A783F"/>
    <w:rsid w:val="001B0877"/>
    <w:rsid w:val="001B12D0"/>
    <w:rsid w:val="001B13DB"/>
    <w:rsid w:val="001B13E5"/>
    <w:rsid w:val="001B2BDE"/>
    <w:rsid w:val="001B2D0A"/>
    <w:rsid w:val="001B2DA5"/>
    <w:rsid w:val="001B3815"/>
    <w:rsid w:val="001B5EDC"/>
    <w:rsid w:val="001B65C7"/>
    <w:rsid w:val="001B716F"/>
    <w:rsid w:val="001B76E4"/>
    <w:rsid w:val="001B7AD4"/>
    <w:rsid w:val="001C00FD"/>
    <w:rsid w:val="001C09F5"/>
    <w:rsid w:val="001C0B40"/>
    <w:rsid w:val="001C156F"/>
    <w:rsid w:val="001C19BC"/>
    <w:rsid w:val="001C1B02"/>
    <w:rsid w:val="001C1E00"/>
    <w:rsid w:val="001C25EA"/>
    <w:rsid w:val="001C3431"/>
    <w:rsid w:val="001C3A43"/>
    <w:rsid w:val="001C41F8"/>
    <w:rsid w:val="001C4887"/>
    <w:rsid w:val="001C5E9D"/>
    <w:rsid w:val="001C6AD4"/>
    <w:rsid w:val="001C7942"/>
    <w:rsid w:val="001C7C46"/>
    <w:rsid w:val="001D00CF"/>
    <w:rsid w:val="001D104F"/>
    <w:rsid w:val="001D1744"/>
    <w:rsid w:val="001D207C"/>
    <w:rsid w:val="001D20BB"/>
    <w:rsid w:val="001D2AE7"/>
    <w:rsid w:val="001D3F45"/>
    <w:rsid w:val="001D5AF0"/>
    <w:rsid w:val="001D66F6"/>
    <w:rsid w:val="001D71A6"/>
    <w:rsid w:val="001D7F0B"/>
    <w:rsid w:val="001E102A"/>
    <w:rsid w:val="001E131D"/>
    <w:rsid w:val="001E1A99"/>
    <w:rsid w:val="001E2266"/>
    <w:rsid w:val="001E250B"/>
    <w:rsid w:val="001E4183"/>
    <w:rsid w:val="001E48E0"/>
    <w:rsid w:val="001E4AFC"/>
    <w:rsid w:val="001E4B73"/>
    <w:rsid w:val="001E511A"/>
    <w:rsid w:val="001E5A4F"/>
    <w:rsid w:val="001E7840"/>
    <w:rsid w:val="001E7ED1"/>
    <w:rsid w:val="001F0F1E"/>
    <w:rsid w:val="001F0FDA"/>
    <w:rsid w:val="001F134F"/>
    <w:rsid w:val="001F1C05"/>
    <w:rsid w:val="001F212F"/>
    <w:rsid w:val="001F2D78"/>
    <w:rsid w:val="001F3F36"/>
    <w:rsid w:val="001F40F5"/>
    <w:rsid w:val="001F5C73"/>
    <w:rsid w:val="001F678E"/>
    <w:rsid w:val="001F67B8"/>
    <w:rsid w:val="001F6858"/>
    <w:rsid w:val="001F6949"/>
    <w:rsid w:val="001F7018"/>
    <w:rsid w:val="001F77CF"/>
    <w:rsid w:val="00200250"/>
    <w:rsid w:val="002016BF"/>
    <w:rsid w:val="0020174F"/>
    <w:rsid w:val="00202101"/>
    <w:rsid w:val="0020230C"/>
    <w:rsid w:val="0020298D"/>
    <w:rsid w:val="002034A3"/>
    <w:rsid w:val="002036E4"/>
    <w:rsid w:val="002044FE"/>
    <w:rsid w:val="00204A97"/>
    <w:rsid w:val="00204AF5"/>
    <w:rsid w:val="002054CC"/>
    <w:rsid w:val="0020722B"/>
    <w:rsid w:val="0020739A"/>
    <w:rsid w:val="002078B6"/>
    <w:rsid w:val="00211754"/>
    <w:rsid w:val="00211858"/>
    <w:rsid w:val="002122F5"/>
    <w:rsid w:val="002123CC"/>
    <w:rsid w:val="002126DA"/>
    <w:rsid w:val="0021270E"/>
    <w:rsid w:val="002139C3"/>
    <w:rsid w:val="00213C80"/>
    <w:rsid w:val="00213D5C"/>
    <w:rsid w:val="00213E76"/>
    <w:rsid w:val="0021457B"/>
    <w:rsid w:val="00214F75"/>
    <w:rsid w:val="00215760"/>
    <w:rsid w:val="002165DA"/>
    <w:rsid w:val="00216F3F"/>
    <w:rsid w:val="00220102"/>
    <w:rsid w:val="002212F1"/>
    <w:rsid w:val="00221AD4"/>
    <w:rsid w:val="002220C7"/>
    <w:rsid w:val="0022449B"/>
    <w:rsid w:val="00224920"/>
    <w:rsid w:val="00224A73"/>
    <w:rsid w:val="00224B81"/>
    <w:rsid w:val="00225252"/>
    <w:rsid w:val="0022525D"/>
    <w:rsid w:val="00225414"/>
    <w:rsid w:val="00225605"/>
    <w:rsid w:val="0022592C"/>
    <w:rsid w:val="002266FA"/>
    <w:rsid w:val="002269C4"/>
    <w:rsid w:val="00227722"/>
    <w:rsid w:val="00227D05"/>
    <w:rsid w:val="00227D0C"/>
    <w:rsid w:val="00231339"/>
    <w:rsid w:val="00232C3D"/>
    <w:rsid w:val="00233664"/>
    <w:rsid w:val="00233892"/>
    <w:rsid w:val="00233B32"/>
    <w:rsid w:val="00234134"/>
    <w:rsid w:val="00234846"/>
    <w:rsid w:val="00235E04"/>
    <w:rsid w:val="00236083"/>
    <w:rsid w:val="00236749"/>
    <w:rsid w:val="0023687E"/>
    <w:rsid w:val="00237715"/>
    <w:rsid w:val="002377AC"/>
    <w:rsid w:val="00240430"/>
    <w:rsid w:val="0024177E"/>
    <w:rsid w:val="00241A0D"/>
    <w:rsid w:val="00241A1C"/>
    <w:rsid w:val="00241EB8"/>
    <w:rsid w:val="00245CB5"/>
    <w:rsid w:val="002461BA"/>
    <w:rsid w:val="0024673B"/>
    <w:rsid w:val="002467ED"/>
    <w:rsid w:val="00246CAF"/>
    <w:rsid w:val="00246EB0"/>
    <w:rsid w:val="002476C1"/>
    <w:rsid w:val="002517CB"/>
    <w:rsid w:val="002523D4"/>
    <w:rsid w:val="00252C96"/>
    <w:rsid w:val="002533A3"/>
    <w:rsid w:val="00253F90"/>
    <w:rsid w:val="00254360"/>
    <w:rsid w:val="00254D70"/>
    <w:rsid w:val="00254F9E"/>
    <w:rsid w:val="002556E5"/>
    <w:rsid w:val="0025601D"/>
    <w:rsid w:val="0026007D"/>
    <w:rsid w:val="00260292"/>
    <w:rsid w:val="002607A6"/>
    <w:rsid w:val="00261BC1"/>
    <w:rsid w:val="002620A8"/>
    <w:rsid w:val="0026275B"/>
    <w:rsid w:val="00262852"/>
    <w:rsid w:val="00262C97"/>
    <w:rsid w:val="00262F82"/>
    <w:rsid w:val="0026342B"/>
    <w:rsid w:val="002637CE"/>
    <w:rsid w:val="00264519"/>
    <w:rsid w:val="00265233"/>
    <w:rsid w:val="00265407"/>
    <w:rsid w:val="002656C2"/>
    <w:rsid w:val="00265D10"/>
    <w:rsid w:val="00265DE9"/>
    <w:rsid w:val="00265FED"/>
    <w:rsid w:val="0026686D"/>
    <w:rsid w:val="00266960"/>
    <w:rsid w:val="00267972"/>
    <w:rsid w:val="002679AD"/>
    <w:rsid w:val="00270C3A"/>
    <w:rsid w:val="002710B9"/>
    <w:rsid w:val="00271715"/>
    <w:rsid w:val="0027188E"/>
    <w:rsid w:val="00271B93"/>
    <w:rsid w:val="00271C4B"/>
    <w:rsid w:val="002724B1"/>
    <w:rsid w:val="0027277C"/>
    <w:rsid w:val="002728E5"/>
    <w:rsid w:val="00273D78"/>
    <w:rsid w:val="00274489"/>
    <w:rsid w:val="002747E9"/>
    <w:rsid w:val="00274D16"/>
    <w:rsid w:val="002753AC"/>
    <w:rsid w:val="00275591"/>
    <w:rsid w:val="002755C8"/>
    <w:rsid w:val="00275EE6"/>
    <w:rsid w:val="002762E8"/>
    <w:rsid w:val="002766D8"/>
    <w:rsid w:val="00276A58"/>
    <w:rsid w:val="002776DA"/>
    <w:rsid w:val="0027770A"/>
    <w:rsid w:val="0028162C"/>
    <w:rsid w:val="00281C10"/>
    <w:rsid w:val="00282388"/>
    <w:rsid w:val="00282EC4"/>
    <w:rsid w:val="00283216"/>
    <w:rsid w:val="0028322F"/>
    <w:rsid w:val="002839F6"/>
    <w:rsid w:val="00283ACB"/>
    <w:rsid w:val="00284219"/>
    <w:rsid w:val="00284BA5"/>
    <w:rsid w:val="00284E09"/>
    <w:rsid w:val="00285320"/>
    <w:rsid w:val="002858DE"/>
    <w:rsid w:val="002860A5"/>
    <w:rsid w:val="002863DA"/>
    <w:rsid w:val="002866C3"/>
    <w:rsid w:val="00286973"/>
    <w:rsid w:val="002905C5"/>
    <w:rsid w:val="00290844"/>
    <w:rsid w:val="0029128C"/>
    <w:rsid w:val="002914F5"/>
    <w:rsid w:val="002916F1"/>
    <w:rsid w:val="00291D99"/>
    <w:rsid w:val="002924D1"/>
    <w:rsid w:val="00294B18"/>
    <w:rsid w:val="00294F60"/>
    <w:rsid w:val="00295B32"/>
    <w:rsid w:val="002973E8"/>
    <w:rsid w:val="00297412"/>
    <w:rsid w:val="00297ACF"/>
    <w:rsid w:val="002A05F9"/>
    <w:rsid w:val="002A173E"/>
    <w:rsid w:val="002A3252"/>
    <w:rsid w:val="002A3CE6"/>
    <w:rsid w:val="002A3ED0"/>
    <w:rsid w:val="002A4595"/>
    <w:rsid w:val="002A4E7F"/>
    <w:rsid w:val="002A5ADF"/>
    <w:rsid w:val="002A741A"/>
    <w:rsid w:val="002B00D2"/>
    <w:rsid w:val="002B0F35"/>
    <w:rsid w:val="002B284F"/>
    <w:rsid w:val="002B29A4"/>
    <w:rsid w:val="002B316B"/>
    <w:rsid w:val="002B378B"/>
    <w:rsid w:val="002B3A81"/>
    <w:rsid w:val="002B3E5B"/>
    <w:rsid w:val="002B436E"/>
    <w:rsid w:val="002B5CC6"/>
    <w:rsid w:val="002B6266"/>
    <w:rsid w:val="002B6D43"/>
    <w:rsid w:val="002B7E95"/>
    <w:rsid w:val="002C00A6"/>
    <w:rsid w:val="002C00C3"/>
    <w:rsid w:val="002C14E7"/>
    <w:rsid w:val="002C1689"/>
    <w:rsid w:val="002C17A7"/>
    <w:rsid w:val="002C1CB6"/>
    <w:rsid w:val="002C2729"/>
    <w:rsid w:val="002C33A5"/>
    <w:rsid w:val="002C47C6"/>
    <w:rsid w:val="002C5764"/>
    <w:rsid w:val="002C5D1A"/>
    <w:rsid w:val="002C6354"/>
    <w:rsid w:val="002C66AA"/>
    <w:rsid w:val="002C6B18"/>
    <w:rsid w:val="002C73C1"/>
    <w:rsid w:val="002C7668"/>
    <w:rsid w:val="002D03F9"/>
    <w:rsid w:val="002D0A2D"/>
    <w:rsid w:val="002D0F75"/>
    <w:rsid w:val="002D1162"/>
    <w:rsid w:val="002D1251"/>
    <w:rsid w:val="002D31C0"/>
    <w:rsid w:val="002D398F"/>
    <w:rsid w:val="002D3F85"/>
    <w:rsid w:val="002D5D50"/>
    <w:rsid w:val="002E1844"/>
    <w:rsid w:val="002E1A94"/>
    <w:rsid w:val="002E20F3"/>
    <w:rsid w:val="002E2323"/>
    <w:rsid w:val="002E33B1"/>
    <w:rsid w:val="002E3BA1"/>
    <w:rsid w:val="002E475C"/>
    <w:rsid w:val="002E497D"/>
    <w:rsid w:val="002E4F1D"/>
    <w:rsid w:val="002E50B6"/>
    <w:rsid w:val="002E51AB"/>
    <w:rsid w:val="002E6F33"/>
    <w:rsid w:val="002E70F2"/>
    <w:rsid w:val="002E74AD"/>
    <w:rsid w:val="002E7632"/>
    <w:rsid w:val="002E783B"/>
    <w:rsid w:val="002F0637"/>
    <w:rsid w:val="002F0FE0"/>
    <w:rsid w:val="002F1DAE"/>
    <w:rsid w:val="002F231F"/>
    <w:rsid w:val="002F2450"/>
    <w:rsid w:val="002F27E4"/>
    <w:rsid w:val="002F3132"/>
    <w:rsid w:val="002F3786"/>
    <w:rsid w:val="002F3A8C"/>
    <w:rsid w:val="002F46DC"/>
    <w:rsid w:val="002F55C6"/>
    <w:rsid w:val="002F63A6"/>
    <w:rsid w:val="002F68E7"/>
    <w:rsid w:val="002F6FB0"/>
    <w:rsid w:val="0030007B"/>
    <w:rsid w:val="0030040D"/>
    <w:rsid w:val="00300F33"/>
    <w:rsid w:val="003010B8"/>
    <w:rsid w:val="00301E34"/>
    <w:rsid w:val="00301F3C"/>
    <w:rsid w:val="0030274B"/>
    <w:rsid w:val="00302999"/>
    <w:rsid w:val="00302D98"/>
    <w:rsid w:val="0030322B"/>
    <w:rsid w:val="0030355C"/>
    <w:rsid w:val="0030360A"/>
    <w:rsid w:val="00303DFD"/>
    <w:rsid w:val="003042F4"/>
    <w:rsid w:val="00304304"/>
    <w:rsid w:val="003047D7"/>
    <w:rsid w:val="003048E1"/>
    <w:rsid w:val="00304BA4"/>
    <w:rsid w:val="00306A8A"/>
    <w:rsid w:val="003072DB"/>
    <w:rsid w:val="003076F4"/>
    <w:rsid w:val="00307A0A"/>
    <w:rsid w:val="003107AF"/>
    <w:rsid w:val="00313245"/>
    <w:rsid w:val="003133C5"/>
    <w:rsid w:val="00313CFE"/>
    <w:rsid w:val="003143F4"/>
    <w:rsid w:val="00314686"/>
    <w:rsid w:val="003156C9"/>
    <w:rsid w:val="003162BE"/>
    <w:rsid w:val="0031704E"/>
    <w:rsid w:val="00317084"/>
    <w:rsid w:val="00317586"/>
    <w:rsid w:val="00320512"/>
    <w:rsid w:val="00320AF4"/>
    <w:rsid w:val="0032131C"/>
    <w:rsid w:val="00321680"/>
    <w:rsid w:val="003218F2"/>
    <w:rsid w:val="00321B0C"/>
    <w:rsid w:val="003226BC"/>
    <w:rsid w:val="003227F0"/>
    <w:rsid w:val="00322C8B"/>
    <w:rsid w:val="00323422"/>
    <w:rsid w:val="00323E72"/>
    <w:rsid w:val="00324461"/>
    <w:rsid w:val="00324E11"/>
    <w:rsid w:val="00325AD5"/>
    <w:rsid w:val="00325C1C"/>
    <w:rsid w:val="00325FB3"/>
    <w:rsid w:val="0032726B"/>
    <w:rsid w:val="00330108"/>
    <w:rsid w:val="003304D4"/>
    <w:rsid w:val="00330713"/>
    <w:rsid w:val="0033076C"/>
    <w:rsid w:val="00330901"/>
    <w:rsid w:val="003313CC"/>
    <w:rsid w:val="00331A26"/>
    <w:rsid w:val="00331D41"/>
    <w:rsid w:val="00331DA8"/>
    <w:rsid w:val="00331F19"/>
    <w:rsid w:val="00332BDC"/>
    <w:rsid w:val="00333081"/>
    <w:rsid w:val="003336EB"/>
    <w:rsid w:val="0033395B"/>
    <w:rsid w:val="003343E2"/>
    <w:rsid w:val="00334914"/>
    <w:rsid w:val="0033561D"/>
    <w:rsid w:val="00335648"/>
    <w:rsid w:val="00335A38"/>
    <w:rsid w:val="00335E49"/>
    <w:rsid w:val="00335F9F"/>
    <w:rsid w:val="003367F2"/>
    <w:rsid w:val="00336814"/>
    <w:rsid w:val="00336883"/>
    <w:rsid w:val="003375B5"/>
    <w:rsid w:val="0033767F"/>
    <w:rsid w:val="00337DFB"/>
    <w:rsid w:val="00340220"/>
    <w:rsid w:val="00341269"/>
    <w:rsid w:val="00341671"/>
    <w:rsid w:val="00342B71"/>
    <w:rsid w:val="00344415"/>
    <w:rsid w:val="00344C79"/>
    <w:rsid w:val="003461E7"/>
    <w:rsid w:val="003469AB"/>
    <w:rsid w:val="00346C6E"/>
    <w:rsid w:val="00347C3C"/>
    <w:rsid w:val="00347DB4"/>
    <w:rsid w:val="00347E55"/>
    <w:rsid w:val="003501D2"/>
    <w:rsid w:val="00350337"/>
    <w:rsid w:val="003503C6"/>
    <w:rsid w:val="003508D6"/>
    <w:rsid w:val="00350DAC"/>
    <w:rsid w:val="00351021"/>
    <w:rsid w:val="0035334A"/>
    <w:rsid w:val="00353420"/>
    <w:rsid w:val="0035405F"/>
    <w:rsid w:val="00354205"/>
    <w:rsid w:val="003548B3"/>
    <w:rsid w:val="00354916"/>
    <w:rsid w:val="00354D4E"/>
    <w:rsid w:val="00354F6E"/>
    <w:rsid w:val="00354FDF"/>
    <w:rsid w:val="003559C9"/>
    <w:rsid w:val="00355E59"/>
    <w:rsid w:val="00356A7A"/>
    <w:rsid w:val="003571B7"/>
    <w:rsid w:val="00361F39"/>
    <w:rsid w:val="00362C3D"/>
    <w:rsid w:val="00362CAC"/>
    <w:rsid w:val="00362E66"/>
    <w:rsid w:val="003630F2"/>
    <w:rsid w:val="00363A72"/>
    <w:rsid w:val="0036432F"/>
    <w:rsid w:val="00364339"/>
    <w:rsid w:val="003651B0"/>
    <w:rsid w:val="00365BC9"/>
    <w:rsid w:val="00367EC6"/>
    <w:rsid w:val="003703BD"/>
    <w:rsid w:val="00370C49"/>
    <w:rsid w:val="003721CA"/>
    <w:rsid w:val="00372EDA"/>
    <w:rsid w:val="003736C1"/>
    <w:rsid w:val="00373AE3"/>
    <w:rsid w:val="00374889"/>
    <w:rsid w:val="00374FF9"/>
    <w:rsid w:val="00376A79"/>
    <w:rsid w:val="003773B2"/>
    <w:rsid w:val="00377942"/>
    <w:rsid w:val="00377FF5"/>
    <w:rsid w:val="00380342"/>
    <w:rsid w:val="00380723"/>
    <w:rsid w:val="00380C91"/>
    <w:rsid w:val="00381C64"/>
    <w:rsid w:val="0038393C"/>
    <w:rsid w:val="00384464"/>
    <w:rsid w:val="00384750"/>
    <w:rsid w:val="00384B9B"/>
    <w:rsid w:val="00384D57"/>
    <w:rsid w:val="003854FA"/>
    <w:rsid w:val="00385908"/>
    <w:rsid w:val="00385FBA"/>
    <w:rsid w:val="00386C07"/>
    <w:rsid w:val="00387741"/>
    <w:rsid w:val="003905C8"/>
    <w:rsid w:val="003908D6"/>
    <w:rsid w:val="00390C18"/>
    <w:rsid w:val="003929E1"/>
    <w:rsid w:val="003949A1"/>
    <w:rsid w:val="00394CC7"/>
    <w:rsid w:val="00395124"/>
    <w:rsid w:val="00395B0C"/>
    <w:rsid w:val="00395DF6"/>
    <w:rsid w:val="003962E4"/>
    <w:rsid w:val="003964A3"/>
    <w:rsid w:val="003A1BDB"/>
    <w:rsid w:val="003A2144"/>
    <w:rsid w:val="003A21FB"/>
    <w:rsid w:val="003A2330"/>
    <w:rsid w:val="003A2F1A"/>
    <w:rsid w:val="003A3A89"/>
    <w:rsid w:val="003A3F19"/>
    <w:rsid w:val="003A4656"/>
    <w:rsid w:val="003A56B8"/>
    <w:rsid w:val="003A58C0"/>
    <w:rsid w:val="003A59B5"/>
    <w:rsid w:val="003A69C1"/>
    <w:rsid w:val="003A6C2B"/>
    <w:rsid w:val="003B01C8"/>
    <w:rsid w:val="003B0C91"/>
    <w:rsid w:val="003B1269"/>
    <w:rsid w:val="003B18E5"/>
    <w:rsid w:val="003B1CE6"/>
    <w:rsid w:val="003B1E20"/>
    <w:rsid w:val="003B3347"/>
    <w:rsid w:val="003B334E"/>
    <w:rsid w:val="003B4983"/>
    <w:rsid w:val="003B4996"/>
    <w:rsid w:val="003B5898"/>
    <w:rsid w:val="003B5B79"/>
    <w:rsid w:val="003C027B"/>
    <w:rsid w:val="003C033B"/>
    <w:rsid w:val="003C13EE"/>
    <w:rsid w:val="003C14C3"/>
    <w:rsid w:val="003C182A"/>
    <w:rsid w:val="003C1E4B"/>
    <w:rsid w:val="003C2613"/>
    <w:rsid w:val="003C2A48"/>
    <w:rsid w:val="003C2A95"/>
    <w:rsid w:val="003C3011"/>
    <w:rsid w:val="003C3538"/>
    <w:rsid w:val="003C3D21"/>
    <w:rsid w:val="003C3D90"/>
    <w:rsid w:val="003C3E7A"/>
    <w:rsid w:val="003C463B"/>
    <w:rsid w:val="003C4D3A"/>
    <w:rsid w:val="003C52E4"/>
    <w:rsid w:val="003C585A"/>
    <w:rsid w:val="003C5A8F"/>
    <w:rsid w:val="003C61DB"/>
    <w:rsid w:val="003C641A"/>
    <w:rsid w:val="003C678F"/>
    <w:rsid w:val="003C6F82"/>
    <w:rsid w:val="003C750E"/>
    <w:rsid w:val="003D0F51"/>
    <w:rsid w:val="003D252D"/>
    <w:rsid w:val="003D2922"/>
    <w:rsid w:val="003D294D"/>
    <w:rsid w:val="003D2C30"/>
    <w:rsid w:val="003D3102"/>
    <w:rsid w:val="003D473D"/>
    <w:rsid w:val="003D51FB"/>
    <w:rsid w:val="003D5685"/>
    <w:rsid w:val="003D64BE"/>
    <w:rsid w:val="003D6C86"/>
    <w:rsid w:val="003D6D3A"/>
    <w:rsid w:val="003D70DA"/>
    <w:rsid w:val="003D7D9C"/>
    <w:rsid w:val="003E066D"/>
    <w:rsid w:val="003E076D"/>
    <w:rsid w:val="003E0906"/>
    <w:rsid w:val="003E0DE8"/>
    <w:rsid w:val="003E0F26"/>
    <w:rsid w:val="003E1273"/>
    <w:rsid w:val="003E247E"/>
    <w:rsid w:val="003E2967"/>
    <w:rsid w:val="003E3043"/>
    <w:rsid w:val="003E3504"/>
    <w:rsid w:val="003E43ED"/>
    <w:rsid w:val="003E51DA"/>
    <w:rsid w:val="003E526D"/>
    <w:rsid w:val="003E596D"/>
    <w:rsid w:val="003E5D62"/>
    <w:rsid w:val="003E5E23"/>
    <w:rsid w:val="003E6FAE"/>
    <w:rsid w:val="003E7276"/>
    <w:rsid w:val="003E773A"/>
    <w:rsid w:val="003E795C"/>
    <w:rsid w:val="003F0E09"/>
    <w:rsid w:val="003F154B"/>
    <w:rsid w:val="003F185E"/>
    <w:rsid w:val="003F2218"/>
    <w:rsid w:val="003F26A7"/>
    <w:rsid w:val="003F385A"/>
    <w:rsid w:val="003F45CF"/>
    <w:rsid w:val="003F57D7"/>
    <w:rsid w:val="003F57DC"/>
    <w:rsid w:val="003F5D45"/>
    <w:rsid w:val="003F6475"/>
    <w:rsid w:val="003F7202"/>
    <w:rsid w:val="00400B8F"/>
    <w:rsid w:val="004011D2"/>
    <w:rsid w:val="00403A81"/>
    <w:rsid w:val="00403A98"/>
    <w:rsid w:val="00403BD3"/>
    <w:rsid w:val="00403C8D"/>
    <w:rsid w:val="00404DBC"/>
    <w:rsid w:val="00405F35"/>
    <w:rsid w:val="004062E2"/>
    <w:rsid w:val="00407195"/>
    <w:rsid w:val="00407474"/>
    <w:rsid w:val="00407F3E"/>
    <w:rsid w:val="00411A49"/>
    <w:rsid w:val="00411DB0"/>
    <w:rsid w:val="00413F65"/>
    <w:rsid w:val="0041519B"/>
    <w:rsid w:val="004162F3"/>
    <w:rsid w:val="004167DD"/>
    <w:rsid w:val="00416997"/>
    <w:rsid w:val="0042100B"/>
    <w:rsid w:val="00421A2E"/>
    <w:rsid w:val="00421EE3"/>
    <w:rsid w:val="00422B00"/>
    <w:rsid w:val="0042363D"/>
    <w:rsid w:val="0042386A"/>
    <w:rsid w:val="00423B50"/>
    <w:rsid w:val="0042582E"/>
    <w:rsid w:val="00425A02"/>
    <w:rsid w:val="00425C94"/>
    <w:rsid w:val="00426052"/>
    <w:rsid w:val="00426BBD"/>
    <w:rsid w:val="00431C73"/>
    <w:rsid w:val="00431D96"/>
    <w:rsid w:val="00431FD7"/>
    <w:rsid w:val="0043234D"/>
    <w:rsid w:val="0043267C"/>
    <w:rsid w:val="00432709"/>
    <w:rsid w:val="0043273C"/>
    <w:rsid w:val="00432C18"/>
    <w:rsid w:val="004332D2"/>
    <w:rsid w:val="00434F58"/>
    <w:rsid w:val="00435058"/>
    <w:rsid w:val="004355B8"/>
    <w:rsid w:val="004358EE"/>
    <w:rsid w:val="00435A88"/>
    <w:rsid w:val="00435E27"/>
    <w:rsid w:val="0043658D"/>
    <w:rsid w:val="0043793C"/>
    <w:rsid w:val="00440DC4"/>
    <w:rsid w:val="004413DE"/>
    <w:rsid w:val="00441F08"/>
    <w:rsid w:val="00442238"/>
    <w:rsid w:val="00442310"/>
    <w:rsid w:val="00442C62"/>
    <w:rsid w:val="00444199"/>
    <w:rsid w:val="004447D5"/>
    <w:rsid w:val="004447FB"/>
    <w:rsid w:val="004450B1"/>
    <w:rsid w:val="00445DEE"/>
    <w:rsid w:val="00446257"/>
    <w:rsid w:val="00446B9D"/>
    <w:rsid w:val="00446DC4"/>
    <w:rsid w:val="00447162"/>
    <w:rsid w:val="004477F8"/>
    <w:rsid w:val="00447B96"/>
    <w:rsid w:val="00450BC7"/>
    <w:rsid w:val="00451478"/>
    <w:rsid w:val="00452449"/>
    <w:rsid w:val="004529A2"/>
    <w:rsid w:val="0045402E"/>
    <w:rsid w:val="004543EF"/>
    <w:rsid w:val="00454795"/>
    <w:rsid w:val="0045480B"/>
    <w:rsid w:val="00454D58"/>
    <w:rsid w:val="00455009"/>
    <w:rsid w:val="00455159"/>
    <w:rsid w:val="00455360"/>
    <w:rsid w:val="0045589D"/>
    <w:rsid w:val="00456B49"/>
    <w:rsid w:val="00456B85"/>
    <w:rsid w:val="004575CA"/>
    <w:rsid w:val="0046055E"/>
    <w:rsid w:val="0046080B"/>
    <w:rsid w:val="00461395"/>
    <w:rsid w:val="00461939"/>
    <w:rsid w:val="00461C63"/>
    <w:rsid w:val="00462620"/>
    <w:rsid w:val="00462C82"/>
    <w:rsid w:val="0046323C"/>
    <w:rsid w:val="0046376F"/>
    <w:rsid w:val="00463799"/>
    <w:rsid w:val="0046383C"/>
    <w:rsid w:val="00464625"/>
    <w:rsid w:val="00464732"/>
    <w:rsid w:val="004655EA"/>
    <w:rsid w:val="00465C58"/>
    <w:rsid w:val="00467068"/>
    <w:rsid w:val="004675E0"/>
    <w:rsid w:val="0046797B"/>
    <w:rsid w:val="00467AC0"/>
    <w:rsid w:val="004706BD"/>
    <w:rsid w:val="00470DED"/>
    <w:rsid w:val="004717DA"/>
    <w:rsid w:val="004718D7"/>
    <w:rsid w:val="00472293"/>
    <w:rsid w:val="004728DD"/>
    <w:rsid w:val="00472904"/>
    <w:rsid w:val="00472CB9"/>
    <w:rsid w:val="00473CF5"/>
    <w:rsid w:val="004740C4"/>
    <w:rsid w:val="0047452D"/>
    <w:rsid w:val="004753CA"/>
    <w:rsid w:val="004758C3"/>
    <w:rsid w:val="0047632F"/>
    <w:rsid w:val="0047635B"/>
    <w:rsid w:val="004764DB"/>
    <w:rsid w:val="00476935"/>
    <w:rsid w:val="00477548"/>
    <w:rsid w:val="00477D55"/>
    <w:rsid w:val="004810B4"/>
    <w:rsid w:val="0048259E"/>
    <w:rsid w:val="00482CE6"/>
    <w:rsid w:val="00483153"/>
    <w:rsid w:val="00483928"/>
    <w:rsid w:val="0048394C"/>
    <w:rsid w:val="00483EB0"/>
    <w:rsid w:val="00484836"/>
    <w:rsid w:val="00484CBE"/>
    <w:rsid w:val="00486A7F"/>
    <w:rsid w:val="00487C0D"/>
    <w:rsid w:val="004900E7"/>
    <w:rsid w:val="0049026F"/>
    <w:rsid w:val="00490DED"/>
    <w:rsid w:val="00491064"/>
    <w:rsid w:val="00491610"/>
    <w:rsid w:val="00491A79"/>
    <w:rsid w:val="00491C6B"/>
    <w:rsid w:val="004928FC"/>
    <w:rsid w:val="00492A6C"/>
    <w:rsid w:val="00492C53"/>
    <w:rsid w:val="004934AB"/>
    <w:rsid w:val="0049470A"/>
    <w:rsid w:val="00495EDF"/>
    <w:rsid w:val="00496468"/>
    <w:rsid w:val="00497520"/>
    <w:rsid w:val="00497A54"/>
    <w:rsid w:val="00497D65"/>
    <w:rsid w:val="004A0B58"/>
    <w:rsid w:val="004A0C16"/>
    <w:rsid w:val="004A0FF6"/>
    <w:rsid w:val="004A1465"/>
    <w:rsid w:val="004A146E"/>
    <w:rsid w:val="004A14BE"/>
    <w:rsid w:val="004A1608"/>
    <w:rsid w:val="004A16B5"/>
    <w:rsid w:val="004A1B27"/>
    <w:rsid w:val="004A3AD7"/>
    <w:rsid w:val="004A3F63"/>
    <w:rsid w:val="004A40F6"/>
    <w:rsid w:val="004A6A81"/>
    <w:rsid w:val="004A6FB0"/>
    <w:rsid w:val="004A71AE"/>
    <w:rsid w:val="004B034A"/>
    <w:rsid w:val="004B0621"/>
    <w:rsid w:val="004B1A2E"/>
    <w:rsid w:val="004B1F7E"/>
    <w:rsid w:val="004B215F"/>
    <w:rsid w:val="004B3BEE"/>
    <w:rsid w:val="004B3D1E"/>
    <w:rsid w:val="004B3F55"/>
    <w:rsid w:val="004B52D6"/>
    <w:rsid w:val="004B5718"/>
    <w:rsid w:val="004B6929"/>
    <w:rsid w:val="004B6F54"/>
    <w:rsid w:val="004B74C5"/>
    <w:rsid w:val="004C1C49"/>
    <w:rsid w:val="004C1F9A"/>
    <w:rsid w:val="004C2C7A"/>
    <w:rsid w:val="004C34EF"/>
    <w:rsid w:val="004C411E"/>
    <w:rsid w:val="004C72D7"/>
    <w:rsid w:val="004C7E05"/>
    <w:rsid w:val="004C7E7F"/>
    <w:rsid w:val="004D0529"/>
    <w:rsid w:val="004D0623"/>
    <w:rsid w:val="004D0BA6"/>
    <w:rsid w:val="004D1002"/>
    <w:rsid w:val="004D25F0"/>
    <w:rsid w:val="004D264A"/>
    <w:rsid w:val="004D450D"/>
    <w:rsid w:val="004D486F"/>
    <w:rsid w:val="004D6AF3"/>
    <w:rsid w:val="004D72DB"/>
    <w:rsid w:val="004D76B0"/>
    <w:rsid w:val="004D77CC"/>
    <w:rsid w:val="004E0025"/>
    <w:rsid w:val="004E05DA"/>
    <w:rsid w:val="004E0634"/>
    <w:rsid w:val="004E0CAE"/>
    <w:rsid w:val="004E129C"/>
    <w:rsid w:val="004E1420"/>
    <w:rsid w:val="004E2D84"/>
    <w:rsid w:val="004E2EA0"/>
    <w:rsid w:val="004E32EA"/>
    <w:rsid w:val="004E3B6D"/>
    <w:rsid w:val="004E3EB2"/>
    <w:rsid w:val="004E4BCF"/>
    <w:rsid w:val="004E5186"/>
    <w:rsid w:val="004E5240"/>
    <w:rsid w:val="004E556A"/>
    <w:rsid w:val="004E56BE"/>
    <w:rsid w:val="004E5D0F"/>
    <w:rsid w:val="004E7947"/>
    <w:rsid w:val="004E7A22"/>
    <w:rsid w:val="004E7B50"/>
    <w:rsid w:val="004E7E4C"/>
    <w:rsid w:val="004F0975"/>
    <w:rsid w:val="004F0DAE"/>
    <w:rsid w:val="004F1320"/>
    <w:rsid w:val="004F1E96"/>
    <w:rsid w:val="004F33DD"/>
    <w:rsid w:val="004F39B3"/>
    <w:rsid w:val="004F4204"/>
    <w:rsid w:val="004F48AB"/>
    <w:rsid w:val="004F52A0"/>
    <w:rsid w:val="004F574E"/>
    <w:rsid w:val="004F5AC0"/>
    <w:rsid w:val="004F5E39"/>
    <w:rsid w:val="004F66A5"/>
    <w:rsid w:val="004F6F00"/>
    <w:rsid w:val="004F7B95"/>
    <w:rsid w:val="00500772"/>
    <w:rsid w:val="0050087C"/>
    <w:rsid w:val="00500B0A"/>
    <w:rsid w:val="00500C9F"/>
    <w:rsid w:val="00500E8A"/>
    <w:rsid w:val="0050112B"/>
    <w:rsid w:val="005019B6"/>
    <w:rsid w:val="00501BDE"/>
    <w:rsid w:val="00501BF1"/>
    <w:rsid w:val="0050219F"/>
    <w:rsid w:val="00502A41"/>
    <w:rsid w:val="00502ECE"/>
    <w:rsid w:val="00503FAD"/>
    <w:rsid w:val="00504069"/>
    <w:rsid w:val="00506D2C"/>
    <w:rsid w:val="00506EB3"/>
    <w:rsid w:val="005071CB"/>
    <w:rsid w:val="0050739F"/>
    <w:rsid w:val="005102B7"/>
    <w:rsid w:val="00511450"/>
    <w:rsid w:val="0051321D"/>
    <w:rsid w:val="005135A0"/>
    <w:rsid w:val="00513B11"/>
    <w:rsid w:val="005146A2"/>
    <w:rsid w:val="005148AD"/>
    <w:rsid w:val="00515CC9"/>
    <w:rsid w:val="00516429"/>
    <w:rsid w:val="00516627"/>
    <w:rsid w:val="00517720"/>
    <w:rsid w:val="0051781A"/>
    <w:rsid w:val="00517CE0"/>
    <w:rsid w:val="00520409"/>
    <w:rsid w:val="00521D02"/>
    <w:rsid w:val="00522085"/>
    <w:rsid w:val="00522182"/>
    <w:rsid w:val="005225C5"/>
    <w:rsid w:val="00522810"/>
    <w:rsid w:val="00522C5C"/>
    <w:rsid w:val="0052358D"/>
    <w:rsid w:val="0052372F"/>
    <w:rsid w:val="00523D0C"/>
    <w:rsid w:val="005243CE"/>
    <w:rsid w:val="005249EB"/>
    <w:rsid w:val="005253B8"/>
    <w:rsid w:val="005256EB"/>
    <w:rsid w:val="00526CB0"/>
    <w:rsid w:val="0052708D"/>
    <w:rsid w:val="005273E8"/>
    <w:rsid w:val="00527891"/>
    <w:rsid w:val="00530024"/>
    <w:rsid w:val="0053049E"/>
    <w:rsid w:val="00530D30"/>
    <w:rsid w:val="00530FBC"/>
    <w:rsid w:val="00531E5C"/>
    <w:rsid w:val="0053277E"/>
    <w:rsid w:val="0053279B"/>
    <w:rsid w:val="0053357C"/>
    <w:rsid w:val="00533A90"/>
    <w:rsid w:val="00533C3F"/>
    <w:rsid w:val="00534332"/>
    <w:rsid w:val="005343E7"/>
    <w:rsid w:val="0053494E"/>
    <w:rsid w:val="00534989"/>
    <w:rsid w:val="00535AB5"/>
    <w:rsid w:val="005361B8"/>
    <w:rsid w:val="00536294"/>
    <w:rsid w:val="00536E08"/>
    <w:rsid w:val="0053781E"/>
    <w:rsid w:val="00537B9C"/>
    <w:rsid w:val="00537E1E"/>
    <w:rsid w:val="0054049D"/>
    <w:rsid w:val="00540556"/>
    <w:rsid w:val="0054069F"/>
    <w:rsid w:val="005435DF"/>
    <w:rsid w:val="005436FB"/>
    <w:rsid w:val="00543F18"/>
    <w:rsid w:val="005459CD"/>
    <w:rsid w:val="00546034"/>
    <w:rsid w:val="005474FF"/>
    <w:rsid w:val="00547E0E"/>
    <w:rsid w:val="00547F6D"/>
    <w:rsid w:val="0055134C"/>
    <w:rsid w:val="005513B5"/>
    <w:rsid w:val="005514B2"/>
    <w:rsid w:val="00551FC2"/>
    <w:rsid w:val="00551FE9"/>
    <w:rsid w:val="005529CF"/>
    <w:rsid w:val="005529FF"/>
    <w:rsid w:val="00553295"/>
    <w:rsid w:val="00553B45"/>
    <w:rsid w:val="00553CD9"/>
    <w:rsid w:val="00554532"/>
    <w:rsid w:val="00554598"/>
    <w:rsid w:val="005551A6"/>
    <w:rsid w:val="00555261"/>
    <w:rsid w:val="00555752"/>
    <w:rsid w:val="00555D23"/>
    <w:rsid w:val="00556E76"/>
    <w:rsid w:val="0055770F"/>
    <w:rsid w:val="00557E8E"/>
    <w:rsid w:val="00560418"/>
    <w:rsid w:val="005616D0"/>
    <w:rsid w:val="00561E4B"/>
    <w:rsid w:val="00563240"/>
    <w:rsid w:val="0056447F"/>
    <w:rsid w:val="00565104"/>
    <w:rsid w:val="005652F3"/>
    <w:rsid w:val="0056552F"/>
    <w:rsid w:val="0056611E"/>
    <w:rsid w:val="00566560"/>
    <w:rsid w:val="00566ED4"/>
    <w:rsid w:val="005674D6"/>
    <w:rsid w:val="005679F7"/>
    <w:rsid w:val="0057070B"/>
    <w:rsid w:val="005707F3"/>
    <w:rsid w:val="005708E6"/>
    <w:rsid w:val="0057099C"/>
    <w:rsid w:val="00570F4D"/>
    <w:rsid w:val="00571431"/>
    <w:rsid w:val="00571BEC"/>
    <w:rsid w:val="00571D0D"/>
    <w:rsid w:val="005733D1"/>
    <w:rsid w:val="0057378C"/>
    <w:rsid w:val="00573B88"/>
    <w:rsid w:val="00575381"/>
    <w:rsid w:val="00576186"/>
    <w:rsid w:val="0057630A"/>
    <w:rsid w:val="005765B5"/>
    <w:rsid w:val="00576E5E"/>
    <w:rsid w:val="00576F15"/>
    <w:rsid w:val="005774C9"/>
    <w:rsid w:val="00580064"/>
    <w:rsid w:val="00580321"/>
    <w:rsid w:val="00580BF7"/>
    <w:rsid w:val="00581079"/>
    <w:rsid w:val="0058115F"/>
    <w:rsid w:val="0058123C"/>
    <w:rsid w:val="005826B7"/>
    <w:rsid w:val="0058300C"/>
    <w:rsid w:val="005846FB"/>
    <w:rsid w:val="00584E88"/>
    <w:rsid w:val="00584E9B"/>
    <w:rsid w:val="0058503B"/>
    <w:rsid w:val="005851A4"/>
    <w:rsid w:val="00585A78"/>
    <w:rsid w:val="00585DA6"/>
    <w:rsid w:val="00586AD3"/>
    <w:rsid w:val="00586EEB"/>
    <w:rsid w:val="00586F37"/>
    <w:rsid w:val="00587150"/>
    <w:rsid w:val="00587AB3"/>
    <w:rsid w:val="00590820"/>
    <w:rsid w:val="00593412"/>
    <w:rsid w:val="0059377A"/>
    <w:rsid w:val="005939CE"/>
    <w:rsid w:val="00593CE0"/>
    <w:rsid w:val="00594192"/>
    <w:rsid w:val="00595925"/>
    <w:rsid w:val="00596390"/>
    <w:rsid w:val="00596516"/>
    <w:rsid w:val="005A07C2"/>
    <w:rsid w:val="005A1128"/>
    <w:rsid w:val="005A2089"/>
    <w:rsid w:val="005A2C8F"/>
    <w:rsid w:val="005A3241"/>
    <w:rsid w:val="005A3D1C"/>
    <w:rsid w:val="005A4BBE"/>
    <w:rsid w:val="005A5A5A"/>
    <w:rsid w:val="005A5FE7"/>
    <w:rsid w:val="005A6E9D"/>
    <w:rsid w:val="005A71A1"/>
    <w:rsid w:val="005A789D"/>
    <w:rsid w:val="005B04B0"/>
    <w:rsid w:val="005B0759"/>
    <w:rsid w:val="005B1216"/>
    <w:rsid w:val="005B14AF"/>
    <w:rsid w:val="005B15AA"/>
    <w:rsid w:val="005B1C2E"/>
    <w:rsid w:val="005B1DCB"/>
    <w:rsid w:val="005B2357"/>
    <w:rsid w:val="005B25AD"/>
    <w:rsid w:val="005B431A"/>
    <w:rsid w:val="005B4B66"/>
    <w:rsid w:val="005B55EC"/>
    <w:rsid w:val="005B5ADC"/>
    <w:rsid w:val="005B5BF9"/>
    <w:rsid w:val="005B5DE4"/>
    <w:rsid w:val="005B669E"/>
    <w:rsid w:val="005B6C66"/>
    <w:rsid w:val="005B770D"/>
    <w:rsid w:val="005C01BF"/>
    <w:rsid w:val="005C02AA"/>
    <w:rsid w:val="005C0828"/>
    <w:rsid w:val="005C0BED"/>
    <w:rsid w:val="005C0FB4"/>
    <w:rsid w:val="005C104B"/>
    <w:rsid w:val="005C10D5"/>
    <w:rsid w:val="005C1EBD"/>
    <w:rsid w:val="005C1FDC"/>
    <w:rsid w:val="005C20AB"/>
    <w:rsid w:val="005C2778"/>
    <w:rsid w:val="005C3501"/>
    <w:rsid w:val="005C37E6"/>
    <w:rsid w:val="005C39C0"/>
    <w:rsid w:val="005C3D50"/>
    <w:rsid w:val="005C4583"/>
    <w:rsid w:val="005C4AB5"/>
    <w:rsid w:val="005C562C"/>
    <w:rsid w:val="005C5EF1"/>
    <w:rsid w:val="005C6654"/>
    <w:rsid w:val="005C75BC"/>
    <w:rsid w:val="005C7C1C"/>
    <w:rsid w:val="005D07C7"/>
    <w:rsid w:val="005D0A0C"/>
    <w:rsid w:val="005D11D0"/>
    <w:rsid w:val="005D1BBA"/>
    <w:rsid w:val="005D2991"/>
    <w:rsid w:val="005D2BF7"/>
    <w:rsid w:val="005D3CFD"/>
    <w:rsid w:val="005D42E7"/>
    <w:rsid w:val="005D451D"/>
    <w:rsid w:val="005D53A7"/>
    <w:rsid w:val="005D560D"/>
    <w:rsid w:val="005D65AC"/>
    <w:rsid w:val="005D79E5"/>
    <w:rsid w:val="005D7E65"/>
    <w:rsid w:val="005E0541"/>
    <w:rsid w:val="005E0679"/>
    <w:rsid w:val="005E0B8C"/>
    <w:rsid w:val="005E0C51"/>
    <w:rsid w:val="005E0CD9"/>
    <w:rsid w:val="005E16D1"/>
    <w:rsid w:val="005E16F0"/>
    <w:rsid w:val="005E2585"/>
    <w:rsid w:val="005E26A3"/>
    <w:rsid w:val="005E26AA"/>
    <w:rsid w:val="005E2881"/>
    <w:rsid w:val="005E2D13"/>
    <w:rsid w:val="005E3510"/>
    <w:rsid w:val="005E3A11"/>
    <w:rsid w:val="005E3E1B"/>
    <w:rsid w:val="005E3F17"/>
    <w:rsid w:val="005E4035"/>
    <w:rsid w:val="005E4687"/>
    <w:rsid w:val="005E4B28"/>
    <w:rsid w:val="005E4DC7"/>
    <w:rsid w:val="005E6146"/>
    <w:rsid w:val="005E62A1"/>
    <w:rsid w:val="005E660C"/>
    <w:rsid w:val="005E6F98"/>
    <w:rsid w:val="005E761E"/>
    <w:rsid w:val="005E76CF"/>
    <w:rsid w:val="005E7B24"/>
    <w:rsid w:val="005E7B51"/>
    <w:rsid w:val="005E7EC0"/>
    <w:rsid w:val="005F160B"/>
    <w:rsid w:val="005F188C"/>
    <w:rsid w:val="005F1EA8"/>
    <w:rsid w:val="005F2A02"/>
    <w:rsid w:val="005F3073"/>
    <w:rsid w:val="005F317F"/>
    <w:rsid w:val="005F31BD"/>
    <w:rsid w:val="005F37C2"/>
    <w:rsid w:val="005F3CD4"/>
    <w:rsid w:val="005F3D69"/>
    <w:rsid w:val="005F5306"/>
    <w:rsid w:val="005F796D"/>
    <w:rsid w:val="0060008A"/>
    <w:rsid w:val="006000A1"/>
    <w:rsid w:val="006006DC"/>
    <w:rsid w:val="0060162A"/>
    <w:rsid w:val="00602370"/>
    <w:rsid w:val="00602877"/>
    <w:rsid w:val="006028AD"/>
    <w:rsid w:val="00602BA0"/>
    <w:rsid w:val="00603B68"/>
    <w:rsid w:val="006051CE"/>
    <w:rsid w:val="0060695C"/>
    <w:rsid w:val="00606C04"/>
    <w:rsid w:val="00607712"/>
    <w:rsid w:val="0061123E"/>
    <w:rsid w:val="006117B4"/>
    <w:rsid w:val="00611991"/>
    <w:rsid w:val="00611DCC"/>
    <w:rsid w:val="0061545A"/>
    <w:rsid w:val="0061572C"/>
    <w:rsid w:val="00615FF3"/>
    <w:rsid w:val="0061625C"/>
    <w:rsid w:val="00616284"/>
    <w:rsid w:val="00616870"/>
    <w:rsid w:val="006169A1"/>
    <w:rsid w:val="00616D61"/>
    <w:rsid w:val="00617280"/>
    <w:rsid w:val="00620186"/>
    <w:rsid w:val="006204D1"/>
    <w:rsid w:val="0062082D"/>
    <w:rsid w:val="006208C7"/>
    <w:rsid w:val="00620AC6"/>
    <w:rsid w:val="00620CE5"/>
    <w:rsid w:val="00621CA5"/>
    <w:rsid w:val="00623906"/>
    <w:rsid w:val="006240EB"/>
    <w:rsid w:val="00624A00"/>
    <w:rsid w:val="00625E16"/>
    <w:rsid w:val="00626475"/>
    <w:rsid w:val="0062671A"/>
    <w:rsid w:val="006268D9"/>
    <w:rsid w:val="00626C6F"/>
    <w:rsid w:val="00627012"/>
    <w:rsid w:val="00630EB8"/>
    <w:rsid w:val="006311AB"/>
    <w:rsid w:val="00631A9D"/>
    <w:rsid w:val="00631B45"/>
    <w:rsid w:val="006320C7"/>
    <w:rsid w:val="00632399"/>
    <w:rsid w:val="00632C14"/>
    <w:rsid w:val="00633F3C"/>
    <w:rsid w:val="006341B4"/>
    <w:rsid w:val="00635B21"/>
    <w:rsid w:val="0063664D"/>
    <w:rsid w:val="0063710D"/>
    <w:rsid w:val="006400A2"/>
    <w:rsid w:val="006408E1"/>
    <w:rsid w:val="0064138F"/>
    <w:rsid w:val="006416E6"/>
    <w:rsid w:val="006432B9"/>
    <w:rsid w:val="00643E14"/>
    <w:rsid w:val="006449C2"/>
    <w:rsid w:val="00645174"/>
    <w:rsid w:val="006457CC"/>
    <w:rsid w:val="006463F9"/>
    <w:rsid w:val="00647B77"/>
    <w:rsid w:val="00647F66"/>
    <w:rsid w:val="00650445"/>
    <w:rsid w:val="00650E18"/>
    <w:rsid w:val="006511FF"/>
    <w:rsid w:val="0065158F"/>
    <w:rsid w:val="00651704"/>
    <w:rsid w:val="0065222C"/>
    <w:rsid w:val="00652544"/>
    <w:rsid w:val="0065329E"/>
    <w:rsid w:val="00653D76"/>
    <w:rsid w:val="00653EC2"/>
    <w:rsid w:val="00654AC0"/>
    <w:rsid w:val="00654C09"/>
    <w:rsid w:val="00654E31"/>
    <w:rsid w:val="0065668E"/>
    <w:rsid w:val="00656A7B"/>
    <w:rsid w:val="00656F4A"/>
    <w:rsid w:val="006575E7"/>
    <w:rsid w:val="00657FCF"/>
    <w:rsid w:val="006613AF"/>
    <w:rsid w:val="00662091"/>
    <w:rsid w:val="006622C7"/>
    <w:rsid w:val="00662EC6"/>
    <w:rsid w:val="00662F5B"/>
    <w:rsid w:val="00663996"/>
    <w:rsid w:val="00663F4F"/>
    <w:rsid w:val="006646F2"/>
    <w:rsid w:val="00665DD3"/>
    <w:rsid w:val="00666D46"/>
    <w:rsid w:val="00666E58"/>
    <w:rsid w:val="00667B79"/>
    <w:rsid w:val="00667D01"/>
    <w:rsid w:val="00670575"/>
    <w:rsid w:val="00670681"/>
    <w:rsid w:val="006708A5"/>
    <w:rsid w:val="0067178B"/>
    <w:rsid w:val="00671D1A"/>
    <w:rsid w:val="00671F25"/>
    <w:rsid w:val="00671FD9"/>
    <w:rsid w:val="006722DD"/>
    <w:rsid w:val="006734A5"/>
    <w:rsid w:val="006734C0"/>
    <w:rsid w:val="00673518"/>
    <w:rsid w:val="00673B04"/>
    <w:rsid w:val="00674131"/>
    <w:rsid w:val="00674766"/>
    <w:rsid w:val="00674955"/>
    <w:rsid w:val="00674F68"/>
    <w:rsid w:val="00675943"/>
    <w:rsid w:val="00676652"/>
    <w:rsid w:val="00676DFD"/>
    <w:rsid w:val="00676F3C"/>
    <w:rsid w:val="00677B65"/>
    <w:rsid w:val="00680529"/>
    <w:rsid w:val="0068055E"/>
    <w:rsid w:val="00680D3A"/>
    <w:rsid w:val="006812A7"/>
    <w:rsid w:val="00681336"/>
    <w:rsid w:val="0068145C"/>
    <w:rsid w:val="00682B59"/>
    <w:rsid w:val="00683098"/>
    <w:rsid w:val="006831C4"/>
    <w:rsid w:val="00683282"/>
    <w:rsid w:val="00684AFB"/>
    <w:rsid w:val="00684F9E"/>
    <w:rsid w:val="00685D03"/>
    <w:rsid w:val="00685E81"/>
    <w:rsid w:val="00686905"/>
    <w:rsid w:val="00686BED"/>
    <w:rsid w:val="006879A2"/>
    <w:rsid w:val="00687B85"/>
    <w:rsid w:val="006904DA"/>
    <w:rsid w:val="00690670"/>
    <w:rsid w:val="006906AB"/>
    <w:rsid w:val="006917B7"/>
    <w:rsid w:val="00691C52"/>
    <w:rsid w:val="0069222D"/>
    <w:rsid w:val="006928A5"/>
    <w:rsid w:val="006930A3"/>
    <w:rsid w:val="0069328D"/>
    <w:rsid w:val="006944C6"/>
    <w:rsid w:val="00694B7B"/>
    <w:rsid w:val="00696354"/>
    <w:rsid w:val="006967D6"/>
    <w:rsid w:val="006971FB"/>
    <w:rsid w:val="00697698"/>
    <w:rsid w:val="006A0751"/>
    <w:rsid w:val="006A1CF8"/>
    <w:rsid w:val="006A1DAF"/>
    <w:rsid w:val="006A31AD"/>
    <w:rsid w:val="006A398A"/>
    <w:rsid w:val="006A4460"/>
    <w:rsid w:val="006A456C"/>
    <w:rsid w:val="006A5319"/>
    <w:rsid w:val="006A5470"/>
    <w:rsid w:val="006A5687"/>
    <w:rsid w:val="006A5AC3"/>
    <w:rsid w:val="006A6211"/>
    <w:rsid w:val="006A646B"/>
    <w:rsid w:val="006A6853"/>
    <w:rsid w:val="006A6E2A"/>
    <w:rsid w:val="006B021D"/>
    <w:rsid w:val="006B077A"/>
    <w:rsid w:val="006B0C23"/>
    <w:rsid w:val="006B0EF3"/>
    <w:rsid w:val="006B1841"/>
    <w:rsid w:val="006B188F"/>
    <w:rsid w:val="006B1D68"/>
    <w:rsid w:val="006B24B9"/>
    <w:rsid w:val="006B26A0"/>
    <w:rsid w:val="006B3F1B"/>
    <w:rsid w:val="006B50D9"/>
    <w:rsid w:val="006B5E98"/>
    <w:rsid w:val="006B660C"/>
    <w:rsid w:val="006B66A5"/>
    <w:rsid w:val="006B68F2"/>
    <w:rsid w:val="006B6D8D"/>
    <w:rsid w:val="006B714C"/>
    <w:rsid w:val="006C14B5"/>
    <w:rsid w:val="006C202E"/>
    <w:rsid w:val="006C20F6"/>
    <w:rsid w:val="006C2DC2"/>
    <w:rsid w:val="006C30D3"/>
    <w:rsid w:val="006C3654"/>
    <w:rsid w:val="006C3B71"/>
    <w:rsid w:val="006C4AF1"/>
    <w:rsid w:val="006C5DE7"/>
    <w:rsid w:val="006C646F"/>
    <w:rsid w:val="006C649C"/>
    <w:rsid w:val="006C6628"/>
    <w:rsid w:val="006C6DE4"/>
    <w:rsid w:val="006C709E"/>
    <w:rsid w:val="006C7CC5"/>
    <w:rsid w:val="006C7FB4"/>
    <w:rsid w:val="006D1542"/>
    <w:rsid w:val="006D1804"/>
    <w:rsid w:val="006D22BA"/>
    <w:rsid w:val="006D3203"/>
    <w:rsid w:val="006D37BB"/>
    <w:rsid w:val="006D485A"/>
    <w:rsid w:val="006D495E"/>
    <w:rsid w:val="006D5427"/>
    <w:rsid w:val="006D72E4"/>
    <w:rsid w:val="006D75CF"/>
    <w:rsid w:val="006D7809"/>
    <w:rsid w:val="006E0624"/>
    <w:rsid w:val="006E06A9"/>
    <w:rsid w:val="006E089C"/>
    <w:rsid w:val="006E15E7"/>
    <w:rsid w:val="006E1D22"/>
    <w:rsid w:val="006E247A"/>
    <w:rsid w:val="006E311F"/>
    <w:rsid w:val="006E32E0"/>
    <w:rsid w:val="006E3B6B"/>
    <w:rsid w:val="006E3D98"/>
    <w:rsid w:val="006E401C"/>
    <w:rsid w:val="006E407C"/>
    <w:rsid w:val="006E44FC"/>
    <w:rsid w:val="006E4E0D"/>
    <w:rsid w:val="006E4ECC"/>
    <w:rsid w:val="006E5615"/>
    <w:rsid w:val="006E5C7E"/>
    <w:rsid w:val="006E6F9A"/>
    <w:rsid w:val="006E7B1A"/>
    <w:rsid w:val="006E7CE5"/>
    <w:rsid w:val="006F1007"/>
    <w:rsid w:val="006F15F1"/>
    <w:rsid w:val="006F2F2D"/>
    <w:rsid w:val="006F31B1"/>
    <w:rsid w:val="006F332E"/>
    <w:rsid w:val="006F3819"/>
    <w:rsid w:val="006F49B0"/>
    <w:rsid w:val="006F49BC"/>
    <w:rsid w:val="006F4CDB"/>
    <w:rsid w:val="006F5330"/>
    <w:rsid w:val="006F635B"/>
    <w:rsid w:val="007001B9"/>
    <w:rsid w:val="0070043A"/>
    <w:rsid w:val="007008AA"/>
    <w:rsid w:val="007008D7"/>
    <w:rsid w:val="00700BF6"/>
    <w:rsid w:val="00701ECB"/>
    <w:rsid w:val="0070214C"/>
    <w:rsid w:val="007027A5"/>
    <w:rsid w:val="00702AAB"/>
    <w:rsid w:val="00702F39"/>
    <w:rsid w:val="00703A2A"/>
    <w:rsid w:val="00703ADD"/>
    <w:rsid w:val="00704C43"/>
    <w:rsid w:val="00704F10"/>
    <w:rsid w:val="00705306"/>
    <w:rsid w:val="007054EA"/>
    <w:rsid w:val="0070553C"/>
    <w:rsid w:val="0070559B"/>
    <w:rsid w:val="007062DC"/>
    <w:rsid w:val="007071F3"/>
    <w:rsid w:val="00707398"/>
    <w:rsid w:val="007076D4"/>
    <w:rsid w:val="0071080B"/>
    <w:rsid w:val="0071093D"/>
    <w:rsid w:val="0071230F"/>
    <w:rsid w:val="00712435"/>
    <w:rsid w:val="00712D7F"/>
    <w:rsid w:val="00712E6A"/>
    <w:rsid w:val="00712E71"/>
    <w:rsid w:val="007133C7"/>
    <w:rsid w:val="00713542"/>
    <w:rsid w:val="007143C7"/>
    <w:rsid w:val="007145DA"/>
    <w:rsid w:val="0071598B"/>
    <w:rsid w:val="00716327"/>
    <w:rsid w:val="0071694A"/>
    <w:rsid w:val="00717EB5"/>
    <w:rsid w:val="00720A41"/>
    <w:rsid w:val="00721079"/>
    <w:rsid w:val="007227CC"/>
    <w:rsid w:val="00722913"/>
    <w:rsid w:val="00723AB2"/>
    <w:rsid w:val="00724079"/>
    <w:rsid w:val="00724F83"/>
    <w:rsid w:val="007250AB"/>
    <w:rsid w:val="007256BB"/>
    <w:rsid w:val="00726220"/>
    <w:rsid w:val="00727478"/>
    <w:rsid w:val="007311D1"/>
    <w:rsid w:val="00732A01"/>
    <w:rsid w:val="00732AF2"/>
    <w:rsid w:val="00732AF8"/>
    <w:rsid w:val="00733264"/>
    <w:rsid w:val="007332C6"/>
    <w:rsid w:val="00733F9E"/>
    <w:rsid w:val="00734C47"/>
    <w:rsid w:val="00734FB6"/>
    <w:rsid w:val="00735187"/>
    <w:rsid w:val="00735FAE"/>
    <w:rsid w:val="00736472"/>
    <w:rsid w:val="007364D2"/>
    <w:rsid w:val="00736EA6"/>
    <w:rsid w:val="00737D1C"/>
    <w:rsid w:val="007405DB"/>
    <w:rsid w:val="00740CDD"/>
    <w:rsid w:val="00741383"/>
    <w:rsid w:val="00741AC3"/>
    <w:rsid w:val="00743754"/>
    <w:rsid w:val="007437AD"/>
    <w:rsid w:val="00744525"/>
    <w:rsid w:val="00745049"/>
    <w:rsid w:val="00745967"/>
    <w:rsid w:val="00746A7F"/>
    <w:rsid w:val="0074724E"/>
    <w:rsid w:val="0075118C"/>
    <w:rsid w:val="007513F3"/>
    <w:rsid w:val="00751D2C"/>
    <w:rsid w:val="00752271"/>
    <w:rsid w:val="00752AD3"/>
    <w:rsid w:val="007532A9"/>
    <w:rsid w:val="00753820"/>
    <w:rsid w:val="00753986"/>
    <w:rsid w:val="00753A3F"/>
    <w:rsid w:val="00753E6C"/>
    <w:rsid w:val="007540CB"/>
    <w:rsid w:val="00754394"/>
    <w:rsid w:val="007546D6"/>
    <w:rsid w:val="007548F3"/>
    <w:rsid w:val="007553D4"/>
    <w:rsid w:val="00755C46"/>
    <w:rsid w:val="00756455"/>
    <w:rsid w:val="00756BE8"/>
    <w:rsid w:val="00756CB3"/>
    <w:rsid w:val="00756D6B"/>
    <w:rsid w:val="007572B1"/>
    <w:rsid w:val="00760407"/>
    <w:rsid w:val="0076066D"/>
    <w:rsid w:val="00760E25"/>
    <w:rsid w:val="0076146F"/>
    <w:rsid w:val="0076298D"/>
    <w:rsid w:val="007630D2"/>
    <w:rsid w:val="007632AD"/>
    <w:rsid w:val="00763435"/>
    <w:rsid w:val="00764275"/>
    <w:rsid w:val="0076602A"/>
    <w:rsid w:val="00767A8D"/>
    <w:rsid w:val="00767E63"/>
    <w:rsid w:val="00767F8D"/>
    <w:rsid w:val="007702B9"/>
    <w:rsid w:val="00770427"/>
    <w:rsid w:val="007708C3"/>
    <w:rsid w:val="007723A5"/>
    <w:rsid w:val="0077281D"/>
    <w:rsid w:val="00772997"/>
    <w:rsid w:val="00772A41"/>
    <w:rsid w:val="00772BF0"/>
    <w:rsid w:val="007743A0"/>
    <w:rsid w:val="007743F9"/>
    <w:rsid w:val="007752D3"/>
    <w:rsid w:val="00776BD6"/>
    <w:rsid w:val="007773A8"/>
    <w:rsid w:val="00777CF7"/>
    <w:rsid w:val="0078066B"/>
    <w:rsid w:val="00781B4B"/>
    <w:rsid w:val="00782A03"/>
    <w:rsid w:val="007841C3"/>
    <w:rsid w:val="0078454B"/>
    <w:rsid w:val="007845BA"/>
    <w:rsid w:val="007846DF"/>
    <w:rsid w:val="00785181"/>
    <w:rsid w:val="00785A1B"/>
    <w:rsid w:val="00785EA7"/>
    <w:rsid w:val="00787C74"/>
    <w:rsid w:val="00787D0C"/>
    <w:rsid w:val="00790511"/>
    <w:rsid w:val="00791A0E"/>
    <w:rsid w:val="00791B2A"/>
    <w:rsid w:val="00792057"/>
    <w:rsid w:val="007929F0"/>
    <w:rsid w:val="00792B32"/>
    <w:rsid w:val="00793113"/>
    <w:rsid w:val="007936AD"/>
    <w:rsid w:val="00793A1F"/>
    <w:rsid w:val="00793B4A"/>
    <w:rsid w:val="00793BC2"/>
    <w:rsid w:val="00793C70"/>
    <w:rsid w:val="00793DF4"/>
    <w:rsid w:val="00794041"/>
    <w:rsid w:val="0079411A"/>
    <w:rsid w:val="0079437B"/>
    <w:rsid w:val="00794D00"/>
    <w:rsid w:val="0079557C"/>
    <w:rsid w:val="00796EB1"/>
    <w:rsid w:val="00797CE6"/>
    <w:rsid w:val="00797F9B"/>
    <w:rsid w:val="007A0B40"/>
    <w:rsid w:val="007A124F"/>
    <w:rsid w:val="007A1F09"/>
    <w:rsid w:val="007A3F7F"/>
    <w:rsid w:val="007A4613"/>
    <w:rsid w:val="007A4B1C"/>
    <w:rsid w:val="007A5533"/>
    <w:rsid w:val="007A55EC"/>
    <w:rsid w:val="007A5606"/>
    <w:rsid w:val="007A5A7E"/>
    <w:rsid w:val="007A5C60"/>
    <w:rsid w:val="007A5CEB"/>
    <w:rsid w:val="007A698F"/>
    <w:rsid w:val="007A7036"/>
    <w:rsid w:val="007A7E48"/>
    <w:rsid w:val="007A7EBF"/>
    <w:rsid w:val="007B1660"/>
    <w:rsid w:val="007B1FE9"/>
    <w:rsid w:val="007B29A8"/>
    <w:rsid w:val="007B385C"/>
    <w:rsid w:val="007B45AA"/>
    <w:rsid w:val="007B4D28"/>
    <w:rsid w:val="007B4FDE"/>
    <w:rsid w:val="007B5B0D"/>
    <w:rsid w:val="007B6C93"/>
    <w:rsid w:val="007B7A8C"/>
    <w:rsid w:val="007C0C6D"/>
    <w:rsid w:val="007C0DD9"/>
    <w:rsid w:val="007C0DDB"/>
    <w:rsid w:val="007C11DB"/>
    <w:rsid w:val="007C12D3"/>
    <w:rsid w:val="007C28BD"/>
    <w:rsid w:val="007C2928"/>
    <w:rsid w:val="007C4886"/>
    <w:rsid w:val="007C5342"/>
    <w:rsid w:val="007C5562"/>
    <w:rsid w:val="007C60FB"/>
    <w:rsid w:val="007C63B6"/>
    <w:rsid w:val="007C6BDF"/>
    <w:rsid w:val="007C6DA9"/>
    <w:rsid w:val="007C758A"/>
    <w:rsid w:val="007C7C3A"/>
    <w:rsid w:val="007D0BE8"/>
    <w:rsid w:val="007D3362"/>
    <w:rsid w:val="007D34D3"/>
    <w:rsid w:val="007D368B"/>
    <w:rsid w:val="007D3C27"/>
    <w:rsid w:val="007D44E8"/>
    <w:rsid w:val="007D4681"/>
    <w:rsid w:val="007D57EF"/>
    <w:rsid w:val="007D5D62"/>
    <w:rsid w:val="007D6E49"/>
    <w:rsid w:val="007D7276"/>
    <w:rsid w:val="007D7D9B"/>
    <w:rsid w:val="007E080F"/>
    <w:rsid w:val="007E1448"/>
    <w:rsid w:val="007E1A86"/>
    <w:rsid w:val="007E1C66"/>
    <w:rsid w:val="007E31BF"/>
    <w:rsid w:val="007E423C"/>
    <w:rsid w:val="007E5131"/>
    <w:rsid w:val="007E62FB"/>
    <w:rsid w:val="007E6449"/>
    <w:rsid w:val="007E6DD5"/>
    <w:rsid w:val="007E7B24"/>
    <w:rsid w:val="007E7FA1"/>
    <w:rsid w:val="007F0D53"/>
    <w:rsid w:val="007F134B"/>
    <w:rsid w:val="007F1518"/>
    <w:rsid w:val="007F1DA5"/>
    <w:rsid w:val="007F1F07"/>
    <w:rsid w:val="007F2325"/>
    <w:rsid w:val="007F2524"/>
    <w:rsid w:val="007F39C4"/>
    <w:rsid w:val="007F42E9"/>
    <w:rsid w:val="007F439A"/>
    <w:rsid w:val="007F44C6"/>
    <w:rsid w:val="007F4E88"/>
    <w:rsid w:val="007F6491"/>
    <w:rsid w:val="007F70D0"/>
    <w:rsid w:val="007F7BD2"/>
    <w:rsid w:val="00800A70"/>
    <w:rsid w:val="008013CC"/>
    <w:rsid w:val="00801D78"/>
    <w:rsid w:val="008024A9"/>
    <w:rsid w:val="008029E3"/>
    <w:rsid w:val="00802DCD"/>
    <w:rsid w:val="00803570"/>
    <w:rsid w:val="00804C80"/>
    <w:rsid w:val="0080538D"/>
    <w:rsid w:val="00805CDB"/>
    <w:rsid w:val="00806A33"/>
    <w:rsid w:val="00806B03"/>
    <w:rsid w:val="00806CA3"/>
    <w:rsid w:val="00807241"/>
    <w:rsid w:val="00807370"/>
    <w:rsid w:val="00807671"/>
    <w:rsid w:val="008077C2"/>
    <w:rsid w:val="008078A3"/>
    <w:rsid w:val="00807909"/>
    <w:rsid w:val="00810446"/>
    <w:rsid w:val="00810CAC"/>
    <w:rsid w:val="008110A4"/>
    <w:rsid w:val="0081142B"/>
    <w:rsid w:val="00812597"/>
    <w:rsid w:val="008136B3"/>
    <w:rsid w:val="00814B7F"/>
    <w:rsid w:val="00814C9D"/>
    <w:rsid w:val="00814E97"/>
    <w:rsid w:val="0081547B"/>
    <w:rsid w:val="00815686"/>
    <w:rsid w:val="00816876"/>
    <w:rsid w:val="00816D98"/>
    <w:rsid w:val="0081774D"/>
    <w:rsid w:val="00820351"/>
    <w:rsid w:val="0082123D"/>
    <w:rsid w:val="00821AB4"/>
    <w:rsid w:val="008229AE"/>
    <w:rsid w:val="008235E2"/>
    <w:rsid w:val="008238E4"/>
    <w:rsid w:val="008250B5"/>
    <w:rsid w:val="008250CD"/>
    <w:rsid w:val="00826947"/>
    <w:rsid w:val="00826D89"/>
    <w:rsid w:val="00826E68"/>
    <w:rsid w:val="00827115"/>
    <w:rsid w:val="008275EE"/>
    <w:rsid w:val="008311E5"/>
    <w:rsid w:val="008317AA"/>
    <w:rsid w:val="008318DA"/>
    <w:rsid w:val="00832554"/>
    <w:rsid w:val="0083319A"/>
    <w:rsid w:val="008336CD"/>
    <w:rsid w:val="00835FE6"/>
    <w:rsid w:val="00837618"/>
    <w:rsid w:val="00840B51"/>
    <w:rsid w:val="00840E0E"/>
    <w:rsid w:val="00840FC4"/>
    <w:rsid w:val="00841052"/>
    <w:rsid w:val="00841260"/>
    <w:rsid w:val="0084179B"/>
    <w:rsid w:val="00841A1C"/>
    <w:rsid w:val="00841C55"/>
    <w:rsid w:val="0084322B"/>
    <w:rsid w:val="00843666"/>
    <w:rsid w:val="008443A0"/>
    <w:rsid w:val="008445B3"/>
    <w:rsid w:val="008465EF"/>
    <w:rsid w:val="0084673C"/>
    <w:rsid w:val="0085072B"/>
    <w:rsid w:val="00850D3D"/>
    <w:rsid w:val="00851CC4"/>
    <w:rsid w:val="00852690"/>
    <w:rsid w:val="00852768"/>
    <w:rsid w:val="008535AB"/>
    <w:rsid w:val="00854383"/>
    <w:rsid w:val="0085480A"/>
    <w:rsid w:val="00854915"/>
    <w:rsid w:val="00855FAC"/>
    <w:rsid w:val="00856221"/>
    <w:rsid w:val="00856278"/>
    <w:rsid w:val="0085648E"/>
    <w:rsid w:val="00856B13"/>
    <w:rsid w:val="00856F8F"/>
    <w:rsid w:val="00857621"/>
    <w:rsid w:val="008577B4"/>
    <w:rsid w:val="008606D5"/>
    <w:rsid w:val="00860E76"/>
    <w:rsid w:val="008615FC"/>
    <w:rsid w:val="00861E81"/>
    <w:rsid w:val="00862805"/>
    <w:rsid w:val="00862F0E"/>
    <w:rsid w:val="00863BBE"/>
    <w:rsid w:val="0086408F"/>
    <w:rsid w:val="00865577"/>
    <w:rsid w:val="00865B24"/>
    <w:rsid w:val="00865E46"/>
    <w:rsid w:val="0086601B"/>
    <w:rsid w:val="00866342"/>
    <w:rsid w:val="00866344"/>
    <w:rsid w:val="008673F2"/>
    <w:rsid w:val="00867478"/>
    <w:rsid w:val="00867682"/>
    <w:rsid w:val="00867B74"/>
    <w:rsid w:val="008701BC"/>
    <w:rsid w:val="00870427"/>
    <w:rsid w:val="00870570"/>
    <w:rsid w:val="00870E39"/>
    <w:rsid w:val="008715D2"/>
    <w:rsid w:val="008715FF"/>
    <w:rsid w:val="0087175C"/>
    <w:rsid w:val="00871954"/>
    <w:rsid w:val="00871965"/>
    <w:rsid w:val="00872707"/>
    <w:rsid w:val="00872A15"/>
    <w:rsid w:val="00873565"/>
    <w:rsid w:val="00873B3B"/>
    <w:rsid w:val="0087415D"/>
    <w:rsid w:val="00874765"/>
    <w:rsid w:val="0087478B"/>
    <w:rsid w:val="00874EB5"/>
    <w:rsid w:val="00875330"/>
    <w:rsid w:val="00876271"/>
    <w:rsid w:val="008764ED"/>
    <w:rsid w:val="00876624"/>
    <w:rsid w:val="0087664F"/>
    <w:rsid w:val="008777C0"/>
    <w:rsid w:val="00880416"/>
    <w:rsid w:val="00880B22"/>
    <w:rsid w:val="00880CA2"/>
    <w:rsid w:val="00880D7C"/>
    <w:rsid w:val="00881286"/>
    <w:rsid w:val="00881848"/>
    <w:rsid w:val="00882544"/>
    <w:rsid w:val="00882CFC"/>
    <w:rsid w:val="00882DAB"/>
    <w:rsid w:val="00883DF9"/>
    <w:rsid w:val="00884068"/>
    <w:rsid w:val="00884A06"/>
    <w:rsid w:val="00884A5C"/>
    <w:rsid w:val="008853FB"/>
    <w:rsid w:val="0088557B"/>
    <w:rsid w:val="00886A74"/>
    <w:rsid w:val="00886C8C"/>
    <w:rsid w:val="00887088"/>
    <w:rsid w:val="008873E3"/>
    <w:rsid w:val="0088759E"/>
    <w:rsid w:val="00887698"/>
    <w:rsid w:val="008876C0"/>
    <w:rsid w:val="00887A84"/>
    <w:rsid w:val="0089096C"/>
    <w:rsid w:val="00891A9C"/>
    <w:rsid w:val="00891BD0"/>
    <w:rsid w:val="0089265E"/>
    <w:rsid w:val="008926C9"/>
    <w:rsid w:val="00892E6F"/>
    <w:rsid w:val="00893369"/>
    <w:rsid w:val="00893B33"/>
    <w:rsid w:val="00893E98"/>
    <w:rsid w:val="008940F4"/>
    <w:rsid w:val="008942BC"/>
    <w:rsid w:val="008945A6"/>
    <w:rsid w:val="008946E8"/>
    <w:rsid w:val="00894BD7"/>
    <w:rsid w:val="00894D23"/>
    <w:rsid w:val="00895512"/>
    <w:rsid w:val="008969B3"/>
    <w:rsid w:val="00896A45"/>
    <w:rsid w:val="008A060C"/>
    <w:rsid w:val="008A07FC"/>
    <w:rsid w:val="008A0C36"/>
    <w:rsid w:val="008A1400"/>
    <w:rsid w:val="008A153F"/>
    <w:rsid w:val="008A17DC"/>
    <w:rsid w:val="008A1FE0"/>
    <w:rsid w:val="008A237E"/>
    <w:rsid w:val="008A25E6"/>
    <w:rsid w:val="008A30FF"/>
    <w:rsid w:val="008A4313"/>
    <w:rsid w:val="008A462C"/>
    <w:rsid w:val="008A4A5A"/>
    <w:rsid w:val="008A4A7A"/>
    <w:rsid w:val="008A4AC6"/>
    <w:rsid w:val="008A5B62"/>
    <w:rsid w:val="008A5BEA"/>
    <w:rsid w:val="008A5C79"/>
    <w:rsid w:val="008A6957"/>
    <w:rsid w:val="008A6CBB"/>
    <w:rsid w:val="008A7F39"/>
    <w:rsid w:val="008B0A99"/>
    <w:rsid w:val="008B0AC8"/>
    <w:rsid w:val="008B139B"/>
    <w:rsid w:val="008B15EA"/>
    <w:rsid w:val="008B3570"/>
    <w:rsid w:val="008B44BF"/>
    <w:rsid w:val="008B4584"/>
    <w:rsid w:val="008B5815"/>
    <w:rsid w:val="008B593E"/>
    <w:rsid w:val="008B60DE"/>
    <w:rsid w:val="008B626B"/>
    <w:rsid w:val="008B671C"/>
    <w:rsid w:val="008B6E4A"/>
    <w:rsid w:val="008B6F0D"/>
    <w:rsid w:val="008B72D1"/>
    <w:rsid w:val="008B740C"/>
    <w:rsid w:val="008B76FD"/>
    <w:rsid w:val="008B7777"/>
    <w:rsid w:val="008C036F"/>
    <w:rsid w:val="008C2208"/>
    <w:rsid w:val="008C3162"/>
    <w:rsid w:val="008C3778"/>
    <w:rsid w:val="008C3DC4"/>
    <w:rsid w:val="008C3EC5"/>
    <w:rsid w:val="008C4860"/>
    <w:rsid w:val="008C4B61"/>
    <w:rsid w:val="008C508A"/>
    <w:rsid w:val="008C59C4"/>
    <w:rsid w:val="008C6269"/>
    <w:rsid w:val="008C6FA1"/>
    <w:rsid w:val="008C7506"/>
    <w:rsid w:val="008C78E2"/>
    <w:rsid w:val="008C7CDC"/>
    <w:rsid w:val="008C7D13"/>
    <w:rsid w:val="008D0225"/>
    <w:rsid w:val="008D03D0"/>
    <w:rsid w:val="008D084B"/>
    <w:rsid w:val="008D1462"/>
    <w:rsid w:val="008D2F8E"/>
    <w:rsid w:val="008D333A"/>
    <w:rsid w:val="008D3E9D"/>
    <w:rsid w:val="008D4111"/>
    <w:rsid w:val="008D41AA"/>
    <w:rsid w:val="008D44DB"/>
    <w:rsid w:val="008D5CEC"/>
    <w:rsid w:val="008D5DF6"/>
    <w:rsid w:val="008D6BA3"/>
    <w:rsid w:val="008D6E6A"/>
    <w:rsid w:val="008D6F00"/>
    <w:rsid w:val="008D74A9"/>
    <w:rsid w:val="008D7DF9"/>
    <w:rsid w:val="008E0F53"/>
    <w:rsid w:val="008E13CC"/>
    <w:rsid w:val="008E2353"/>
    <w:rsid w:val="008E2514"/>
    <w:rsid w:val="008E256B"/>
    <w:rsid w:val="008E328A"/>
    <w:rsid w:val="008E36B7"/>
    <w:rsid w:val="008E40D3"/>
    <w:rsid w:val="008E4834"/>
    <w:rsid w:val="008E505D"/>
    <w:rsid w:val="008E6090"/>
    <w:rsid w:val="008E6232"/>
    <w:rsid w:val="008E6770"/>
    <w:rsid w:val="008E7152"/>
    <w:rsid w:val="008F0081"/>
    <w:rsid w:val="008F06BD"/>
    <w:rsid w:val="008F0C90"/>
    <w:rsid w:val="008F16C6"/>
    <w:rsid w:val="008F1EA1"/>
    <w:rsid w:val="008F22AA"/>
    <w:rsid w:val="008F3378"/>
    <w:rsid w:val="008F3397"/>
    <w:rsid w:val="008F39F5"/>
    <w:rsid w:val="008F3BF5"/>
    <w:rsid w:val="008F4798"/>
    <w:rsid w:val="008F52A1"/>
    <w:rsid w:val="008F6056"/>
    <w:rsid w:val="008F743E"/>
    <w:rsid w:val="008F7C08"/>
    <w:rsid w:val="0090015A"/>
    <w:rsid w:val="00900E83"/>
    <w:rsid w:val="00901039"/>
    <w:rsid w:val="00901583"/>
    <w:rsid w:val="009019FC"/>
    <w:rsid w:val="00902229"/>
    <w:rsid w:val="00902381"/>
    <w:rsid w:val="009023D9"/>
    <w:rsid w:val="00905823"/>
    <w:rsid w:val="009069E6"/>
    <w:rsid w:val="009070C4"/>
    <w:rsid w:val="0091106D"/>
    <w:rsid w:val="00911492"/>
    <w:rsid w:val="009139FF"/>
    <w:rsid w:val="0091417A"/>
    <w:rsid w:val="009145A3"/>
    <w:rsid w:val="00914E03"/>
    <w:rsid w:val="009150E7"/>
    <w:rsid w:val="0091514D"/>
    <w:rsid w:val="00915248"/>
    <w:rsid w:val="009157D2"/>
    <w:rsid w:val="0091691D"/>
    <w:rsid w:val="009170FF"/>
    <w:rsid w:val="009173BF"/>
    <w:rsid w:val="0092003D"/>
    <w:rsid w:val="009203BD"/>
    <w:rsid w:val="00921ACE"/>
    <w:rsid w:val="00921D17"/>
    <w:rsid w:val="0092205F"/>
    <w:rsid w:val="009228C9"/>
    <w:rsid w:val="00923048"/>
    <w:rsid w:val="009237DC"/>
    <w:rsid w:val="00924826"/>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23C1"/>
    <w:rsid w:val="009333B9"/>
    <w:rsid w:val="0093387F"/>
    <w:rsid w:val="00933F6C"/>
    <w:rsid w:val="00933F71"/>
    <w:rsid w:val="00934DE4"/>
    <w:rsid w:val="00936B3F"/>
    <w:rsid w:val="009372C3"/>
    <w:rsid w:val="00937699"/>
    <w:rsid w:val="00937AD4"/>
    <w:rsid w:val="00937AFF"/>
    <w:rsid w:val="0094052A"/>
    <w:rsid w:val="0094192B"/>
    <w:rsid w:val="00942408"/>
    <w:rsid w:val="00943421"/>
    <w:rsid w:val="00943915"/>
    <w:rsid w:val="00943A83"/>
    <w:rsid w:val="009441B4"/>
    <w:rsid w:val="0094436A"/>
    <w:rsid w:val="009445CE"/>
    <w:rsid w:val="009449AF"/>
    <w:rsid w:val="00945B64"/>
    <w:rsid w:val="00945DE7"/>
    <w:rsid w:val="00945E50"/>
    <w:rsid w:val="00946498"/>
    <w:rsid w:val="00946717"/>
    <w:rsid w:val="00946F4C"/>
    <w:rsid w:val="00947569"/>
    <w:rsid w:val="0095012C"/>
    <w:rsid w:val="00950ABB"/>
    <w:rsid w:val="0095175B"/>
    <w:rsid w:val="00951AAB"/>
    <w:rsid w:val="00951F18"/>
    <w:rsid w:val="0095254D"/>
    <w:rsid w:val="009526F1"/>
    <w:rsid w:val="009527D8"/>
    <w:rsid w:val="0095315D"/>
    <w:rsid w:val="00953667"/>
    <w:rsid w:val="00954502"/>
    <w:rsid w:val="009551C4"/>
    <w:rsid w:val="0095588F"/>
    <w:rsid w:val="00955995"/>
    <w:rsid w:val="00955B1E"/>
    <w:rsid w:val="00956B73"/>
    <w:rsid w:val="00957E30"/>
    <w:rsid w:val="00957F43"/>
    <w:rsid w:val="00960014"/>
    <w:rsid w:val="00960092"/>
    <w:rsid w:val="009604F4"/>
    <w:rsid w:val="009608B1"/>
    <w:rsid w:val="009616B9"/>
    <w:rsid w:val="00962B24"/>
    <w:rsid w:val="00962BA1"/>
    <w:rsid w:val="00962E8A"/>
    <w:rsid w:val="009631B5"/>
    <w:rsid w:val="009635A1"/>
    <w:rsid w:val="009646B0"/>
    <w:rsid w:val="009646D2"/>
    <w:rsid w:val="00964A43"/>
    <w:rsid w:val="00964A72"/>
    <w:rsid w:val="00964D36"/>
    <w:rsid w:val="00964DB6"/>
    <w:rsid w:val="009652CF"/>
    <w:rsid w:val="00966A11"/>
    <w:rsid w:val="00966B41"/>
    <w:rsid w:val="00967463"/>
    <w:rsid w:val="0096782A"/>
    <w:rsid w:val="009702AC"/>
    <w:rsid w:val="009708AA"/>
    <w:rsid w:val="00970CCB"/>
    <w:rsid w:val="00971915"/>
    <w:rsid w:val="00973B00"/>
    <w:rsid w:val="00974CCD"/>
    <w:rsid w:val="00975169"/>
    <w:rsid w:val="0097567A"/>
    <w:rsid w:val="009757B3"/>
    <w:rsid w:val="00976C97"/>
    <w:rsid w:val="00977BAB"/>
    <w:rsid w:val="00977E70"/>
    <w:rsid w:val="009808D2"/>
    <w:rsid w:val="00980B38"/>
    <w:rsid w:val="00982FAA"/>
    <w:rsid w:val="00983130"/>
    <w:rsid w:val="00983304"/>
    <w:rsid w:val="00983B10"/>
    <w:rsid w:val="0098573D"/>
    <w:rsid w:val="00985D54"/>
    <w:rsid w:val="00986280"/>
    <w:rsid w:val="00986465"/>
    <w:rsid w:val="00986903"/>
    <w:rsid w:val="0098752A"/>
    <w:rsid w:val="0099018B"/>
    <w:rsid w:val="00990936"/>
    <w:rsid w:val="0099144E"/>
    <w:rsid w:val="00991464"/>
    <w:rsid w:val="00991D5D"/>
    <w:rsid w:val="00991D6E"/>
    <w:rsid w:val="00991FE9"/>
    <w:rsid w:val="0099203E"/>
    <w:rsid w:val="00992190"/>
    <w:rsid w:val="0099266F"/>
    <w:rsid w:val="009928B4"/>
    <w:rsid w:val="00992AB8"/>
    <w:rsid w:val="00992BF6"/>
    <w:rsid w:val="00994AA7"/>
    <w:rsid w:val="009962BC"/>
    <w:rsid w:val="00996BEE"/>
    <w:rsid w:val="0099744D"/>
    <w:rsid w:val="009A0603"/>
    <w:rsid w:val="009A22A1"/>
    <w:rsid w:val="009A298E"/>
    <w:rsid w:val="009A2C85"/>
    <w:rsid w:val="009A376D"/>
    <w:rsid w:val="009A3A21"/>
    <w:rsid w:val="009A5289"/>
    <w:rsid w:val="009A5512"/>
    <w:rsid w:val="009A5C76"/>
    <w:rsid w:val="009A5EC5"/>
    <w:rsid w:val="009A6082"/>
    <w:rsid w:val="009A6740"/>
    <w:rsid w:val="009A677E"/>
    <w:rsid w:val="009A69C8"/>
    <w:rsid w:val="009A6B3E"/>
    <w:rsid w:val="009A6D19"/>
    <w:rsid w:val="009A75C5"/>
    <w:rsid w:val="009A7A69"/>
    <w:rsid w:val="009B20CB"/>
    <w:rsid w:val="009B31D0"/>
    <w:rsid w:val="009B37A1"/>
    <w:rsid w:val="009B3A3C"/>
    <w:rsid w:val="009B3CB4"/>
    <w:rsid w:val="009B4625"/>
    <w:rsid w:val="009B5284"/>
    <w:rsid w:val="009B558C"/>
    <w:rsid w:val="009B5AA8"/>
    <w:rsid w:val="009B5B59"/>
    <w:rsid w:val="009B5C1C"/>
    <w:rsid w:val="009B5EB4"/>
    <w:rsid w:val="009B5F44"/>
    <w:rsid w:val="009B6406"/>
    <w:rsid w:val="009B640E"/>
    <w:rsid w:val="009B6891"/>
    <w:rsid w:val="009B7BC0"/>
    <w:rsid w:val="009B7CD5"/>
    <w:rsid w:val="009B7CDA"/>
    <w:rsid w:val="009B7D85"/>
    <w:rsid w:val="009B7FA1"/>
    <w:rsid w:val="009C0577"/>
    <w:rsid w:val="009C09CB"/>
    <w:rsid w:val="009C0B55"/>
    <w:rsid w:val="009C10CD"/>
    <w:rsid w:val="009C1145"/>
    <w:rsid w:val="009C219C"/>
    <w:rsid w:val="009C2DAF"/>
    <w:rsid w:val="009C3161"/>
    <w:rsid w:val="009C3CCD"/>
    <w:rsid w:val="009C3DD4"/>
    <w:rsid w:val="009C441E"/>
    <w:rsid w:val="009C46B5"/>
    <w:rsid w:val="009C4FE4"/>
    <w:rsid w:val="009C51E2"/>
    <w:rsid w:val="009C5E31"/>
    <w:rsid w:val="009C6668"/>
    <w:rsid w:val="009C7042"/>
    <w:rsid w:val="009C7265"/>
    <w:rsid w:val="009C7AAE"/>
    <w:rsid w:val="009C7AB0"/>
    <w:rsid w:val="009D008A"/>
    <w:rsid w:val="009D033A"/>
    <w:rsid w:val="009D0716"/>
    <w:rsid w:val="009D077B"/>
    <w:rsid w:val="009D15F8"/>
    <w:rsid w:val="009D205C"/>
    <w:rsid w:val="009D2337"/>
    <w:rsid w:val="009D26E4"/>
    <w:rsid w:val="009D26ED"/>
    <w:rsid w:val="009D2AD4"/>
    <w:rsid w:val="009D31D5"/>
    <w:rsid w:val="009D3311"/>
    <w:rsid w:val="009D3BCC"/>
    <w:rsid w:val="009D496A"/>
    <w:rsid w:val="009D4BF7"/>
    <w:rsid w:val="009D5586"/>
    <w:rsid w:val="009D5B18"/>
    <w:rsid w:val="009D5DB2"/>
    <w:rsid w:val="009D689E"/>
    <w:rsid w:val="009D7A61"/>
    <w:rsid w:val="009E14A8"/>
    <w:rsid w:val="009E1EC8"/>
    <w:rsid w:val="009E22F8"/>
    <w:rsid w:val="009E2CC7"/>
    <w:rsid w:val="009E2F1B"/>
    <w:rsid w:val="009E324B"/>
    <w:rsid w:val="009E3E36"/>
    <w:rsid w:val="009E4F5F"/>
    <w:rsid w:val="009E51B8"/>
    <w:rsid w:val="009E53D2"/>
    <w:rsid w:val="009E60A8"/>
    <w:rsid w:val="009E645D"/>
    <w:rsid w:val="009E7AD4"/>
    <w:rsid w:val="009F00E1"/>
    <w:rsid w:val="009F0BC0"/>
    <w:rsid w:val="009F1103"/>
    <w:rsid w:val="009F123C"/>
    <w:rsid w:val="009F182D"/>
    <w:rsid w:val="009F3390"/>
    <w:rsid w:val="009F343E"/>
    <w:rsid w:val="009F379C"/>
    <w:rsid w:val="009F3B77"/>
    <w:rsid w:val="009F3E31"/>
    <w:rsid w:val="009F458A"/>
    <w:rsid w:val="009F45A6"/>
    <w:rsid w:val="009F4728"/>
    <w:rsid w:val="009F48C9"/>
    <w:rsid w:val="009F4B1C"/>
    <w:rsid w:val="009F585B"/>
    <w:rsid w:val="009F64D9"/>
    <w:rsid w:val="009F6887"/>
    <w:rsid w:val="009F7E49"/>
    <w:rsid w:val="00A00CD6"/>
    <w:rsid w:val="00A00EE1"/>
    <w:rsid w:val="00A010FC"/>
    <w:rsid w:val="00A029C3"/>
    <w:rsid w:val="00A0307A"/>
    <w:rsid w:val="00A033CA"/>
    <w:rsid w:val="00A036EC"/>
    <w:rsid w:val="00A03747"/>
    <w:rsid w:val="00A039F1"/>
    <w:rsid w:val="00A04374"/>
    <w:rsid w:val="00A0583D"/>
    <w:rsid w:val="00A0670B"/>
    <w:rsid w:val="00A0769D"/>
    <w:rsid w:val="00A1098A"/>
    <w:rsid w:val="00A10A12"/>
    <w:rsid w:val="00A10DF5"/>
    <w:rsid w:val="00A10EAE"/>
    <w:rsid w:val="00A11AE2"/>
    <w:rsid w:val="00A120B5"/>
    <w:rsid w:val="00A120C1"/>
    <w:rsid w:val="00A12BED"/>
    <w:rsid w:val="00A1307E"/>
    <w:rsid w:val="00A13C7E"/>
    <w:rsid w:val="00A143DA"/>
    <w:rsid w:val="00A148B2"/>
    <w:rsid w:val="00A148F5"/>
    <w:rsid w:val="00A15D31"/>
    <w:rsid w:val="00A16624"/>
    <w:rsid w:val="00A16ABB"/>
    <w:rsid w:val="00A174EE"/>
    <w:rsid w:val="00A17924"/>
    <w:rsid w:val="00A21E3C"/>
    <w:rsid w:val="00A22235"/>
    <w:rsid w:val="00A22879"/>
    <w:rsid w:val="00A232BB"/>
    <w:rsid w:val="00A23461"/>
    <w:rsid w:val="00A234E8"/>
    <w:rsid w:val="00A23A28"/>
    <w:rsid w:val="00A24C38"/>
    <w:rsid w:val="00A25A6F"/>
    <w:rsid w:val="00A25F07"/>
    <w:rsid w:val="00A26292"/>
    <w:rsid w:val="00A26401"/>
    <w:rsid w:val="00A2640B"/>
    <w:rsid w:val="00A266C9"/>
    <w:rsid w:val="00A26AAA"/>
    <w:rsid w:val="00A31551"/>
    <w:rsid w:val="00A31634"/>
    <w:rsid w:val="00A31779"/>
    <w:rsid w:val="00A31FF5"/>
    <w:rsid w:val="00A32DAC"/>
    <w:rsid w:val="00A33166"/>
    <w:rsid w:val="00A33269"/>
    <w:rsid w:val="00A3367B"/>
    <w:rsid w:val="00A338D1"/>
    <w:rsid w:val="00A3407A"/>
    <w:rsid w:val="00A350E7"/>
    <w:rsid w:val="00A357F1"/>
    <w:rsid w:val="00A36C92"/>
    <w:rsid w:val="00A36CE4"/>
    <w:rsid w:val="00A375BE"/>
    <w:rsid w:val="00A376AF"/>
    <w:rsid w:val="00A40142"/>
    <w:rsid w:val="00A40DFE"/>
    <w:rsid w:val="00A41205"/>
    <w:rsid w:val="00A41276"/>
    <w:rsid w:val="00A413A5"/>
    <w:rsid w:val="00A4181B"/>
    <w:rsid w:val="00A4193D"/>
    <w:rsid w:val="00A41BB7"/>
    <w:rsid w:val="00A41D7E"/>
    <w:rsid w:val="00A422F9"/>
    <w:rsid w:val="00A4328F"/>
    <w:rsid w:val="00A43568"/>
    <w:rsid w:val="00A43BD7"/>
    <w:rsid w:val="00A43C31"/>
    <w:rsid w:val="00A44213"/>
    <w:rsid w:val="00A4492F"/>
    <w:rsid w:val="00A44BF9"/>
    <w:rsid w:val="00A4519B"/>
    <w:rsid w:val="00A4554A"/>
    <w:rsid w:val="00A45828"/>
    <w:rsid w:val="00A460F5"/>
    <w:rsid w:val="00A46B44"/>
    <w:rsid w:val="00A46D1F"/>
    <w:rsid w:val="00A472AF"/>
    <w:rsid w:val="00A5125C"/>
    <w:rsid w:val="00A51341"/>
    <w:rsid w:val="00A515CE"/>
    <w:rsid w:val="00A51A11"/>
    <w:rsid w:val="00A51A36"/>
    <w:rsid w:val="00A5211F"/>
    <w:rsid w:val="00A52EC0"/>
    <w:rsid w:val="00A539C2"/>
    <w:rsid w:val="00A53A9B"/>
    <w:rsid w:val="00A53B79"/>
    <w:rsid w:val="00A53ECA"/>
    <w:rsid w:val="00A53F3B"/>
    <w:rsid w:val="00A54A7C"/>
    <w:rsid w:val="00A55727"/>
    <w:rsid w:val="00A55BA1"/>
    <w:rsid w:val="00A55EE2"/>
    <w:rsid w:val="00A56524"/>
    <w:rsid w:val="00A56F27"/>
    <w:rsid w:val="00A56F6A"/>
    <w:rsid w:val="00A57401"/>
    <w:rsid w:val="00A578D8"/>
    <w:rsid w:val="00A57A02"/>
    <w:rsid w:val="00A57A94"/>
    <w:rsid w:val="00A603D3"/>
    <w:rsid w:val="00A61B80"/>
    <w:rsid w:val="00A6200A"/>
    <w:rsid w:val="00A6221F"/>
    <w:rsid w:val="00A654F8"/>
    <w:rsid w:val="00A657CC"/>
    <w:rsid w:val="00A66285"/>
    <w:rsid w:val="00A664DE"/>
    <w:rsid w:val="00A6770E"/>
    <w:rsid w:val="00A70282"/>
    <w:rsid w:val="00A70CAE"/>
    <w:rsid w:val="00A7150E"/>
    <w:rsid w:val="00A7173A"/>
    <w:rsid w:val="00A71899"/>
    <w:rsid w:val="00A729E2"/>
    <w:rsid w:val="00A73D70"/>
    <w:rsid w:val="00A74367"/>
    <w:rsid w:val="00A74660"/>
    <w:rsid w:val="00A748ED"/>
    <w:rsid w:val="00A74FEB"/>
    <w:rsid w:val="00A7559A"/>
    <w:rsid w:val="00A755A0"/>
    <w:rsid w:val="00A755B5"/>
    <w:rsid w:val="00A7591A"/>
    <w:rsid w:val="00A75E3E"/>
    <w:rsid w:val="00A75FF9"/>
    <w:rsid w:val="00A76A3B"/>
    <w:rsid w:val="00A76D2E"/>
    <w:rsid w:val="00A7797A"/>
    <w:rsid w:val="00A8028C"/>
    <w:rsid w:val="00A83023"/>
    <w:rsid w:val="00A83233"/>
    <w:rsid w:val="00A834A0"/>
    <w:rsid w:val="00A84761"/>
    <w:rsid w:val="00A84949"/>
    <w:rsid w:val="00A85619"/>
    <w:rsid w:val="00A85831"/>
    <w:rsid w:val="00A85E3B"/>
    <w:rsid w:val="00A86047"/>
    <w:rsid w:val="00A86279"/>
    <w:rsid w:val="00A86789"/>
    <w:rsid w:val="00A874B1"/>
    <w:rsid w:val="00A87524"/>
    <w:rsid w:val="00A87F8F"/>
    <w:rsid w:val="00A907EB"/>
    <w:rsid w:val="00A90A26"/>
    <w:rsid w:val="00A910AF"/>
    <w:rsid w:val="00A91737"/>
    <w:rsid w:val="00A91CDC"/>
    <w:rsid w:val="00A9201B"/>
    <w:rsid w:val="00A92214"/>
    <w:rsid w:val="00A923DF"/>
    <w:rsid w:val="00A93AC7"/>
    <w:rsid w:val="00A93E4E"/>
    <w:rsid w:val="00A93EFE"/>
    <w:rsid w:val="00A945E7"/>
    <w:rsid w:val="00A94A76"/>
    <w:rsid w:val="00A94CB1"/>
    <w:rsid w:val="00A9540B"/>
    <w:rsid w:val="00A956DA"/>
    <w:rsid w:val="00A96DE3"/>
    <w:rsid w:val="00A96E4E"/>
    <w:rsid w:val="00A97025"/>
    <w:rsid w:val="00A97569"/>
    <w:rsid w:val="00A97600"/>
    <w:rsid w:val="00A9760C"/>
    <w:rsid w:val="00A97971"/>
    <w:rsid w:val="00AA00F6"/>
    <w:rsid w:val="00AA0E3E"/>
    <w:rsid w:val="00AA0F1F"/>
    <w:rsid w:val="00AA30BA"/>
    <w:rsid w:val="00AA3F1A"/>
    <w:rsid w:val="00AA4611"/>
    <w:rsid w:val="00AA4990"/>
    <w:rsid w:val="00AA4BC2"/>
    <w:rsid w:val="00AA51EE"/>
    <w:rsid w:val="00AA5800"/>
    <w:rsid w:val="00AA5D55"/>
    <w:rsid w:val="00AA5DC3"/>
    <w:rsid w:val="00AA6492"/>
    <w:rsid w:val="00AA682E"/>
    <w:rsid w:val="00AA6912"/>
    <w:rsid w:val="00AA6AAB"/>
    <w:rsid w:val="00AB1FB0"/>
    <w:rsid w:val="00AB227D"/>
    <w:rsid w:val="00AB4F0E"/>
    <w:rsid w:val="00AB5EF3"/>
    <w:rsid w:val="00AB6BDC"/>
    <w:rsid w:val="00AB6BE6"/>
    <w:rsid w:val="00AC0829"/>
    <w:rsid w:val="00AC13A9"/>
    <w:rsid w:val="00AC1FAC"/>
    <w:rsid w:val="00AC24A3"/>
    <w:rsid w:val="00AC27F3"/>
    <w:rsid w:val="00AC3BD4"/>
    <w:rsid w:val="00AC3F1C"/>
    <w:rsid w:val="00AC5B6C"/>
    <w:rsid w:val="00AC5E4A"/>
    <w:rsid w:val="00AC62EA"/>
    <w:rsid w:val="00AC6947"/>
    <w:rsid w:val="00AC714F"/>
    <w:rsid w:val="00AC7D81"/>
    <w:rsid w:val="00AD1010"/>
    <w:rsid w:val="00AD158F"/>
    <w:rsid w:val="00AD16B4"/>
    <w:rsid w:val="00AD16FB"/>
    <w:rsid w:val="00AD22BB"/>
    <w:rsid w:val="00AD2816"/>
    <w:rsid w:val="00AD37F6"/>
    <w:rsid w:val="00AD3F9A"/>
    <w:rsid w:val="00AD427A"/>
    <w:rsid w:val="00AD492F"/>
    <w:rsid w:val="00AD4AA5"/>
    <w:rsid w:val="00AD4EC3"/>
    <w:rsid w:val="00AD51DC"/>
    <w:rsid w:val="00AD574B"/>
    <w:rsid w:val="00AD5D6E"/>
    <w:rsid w:val="00AE09A9"/>
    <w:rsid w:val="00AE11F1"/>
    <w:rsid w:val="00AE1E32"/>
    <w:rsid w:val="00AE1FFE"/>
    <w:rsid w:val="00AE2117"/>
    <w:rsid w:val="00AE2604"/>
    <w:rsid w:val="00AE30E3"/>
    <w:rsid w:val="00AE3909"/>
    <w:rsid w:val="00AE3DE2"/>
    <w:rsid w:val="00AE3F05"/>
    <w:rsid w:val="00AE4518"/>
    <w:rsid w:val="00AE4579"/>
    <w:rsid w:val="00AE457B"/>
    <w:rsid w:val="00AE46D1"/>
    <w:rsid w:val="00AE4A51"/>
    <w:rsid w:val="00AE4BE8"/>
    <w:rsid w:val="00AE5627"/>
    <w:rsid w:val="00AE56A6"/>
    <w:rsid w:val="00AE5DAB"/>
    <w:rsid w:val="00AE5E9C"/>
    <w:rsid w:val="00AE628D"/>
    <w:rsid w:val="00AE6FF0"/>
    <w:rsid w:val="00AE6FF3"/>
    <w:rsid w:val="00AE7B8A"/>
    <w:rsid w:val="00AF003A"/>
    <w:rsid w:val="00AF0363"/>
    <w:rsid w:val="00AF0401"/>
    <w:rsid w:val="00AF08A7"/>
    <w:rsid w:val="00AF2131"/>
    <w:rsid w:val="00AF252A"/>
    <w:rsid w:val="00AF28FB"/>
    <w:rsid w:val="00AF2D7B"/>
    <w:rsid w:val="00AF4654"/>
    <w:rsid w:val="00AF56DD"/>
    <w:rsid w:val="00AF591C"/>
    <w:rsid w:val="00AF704C"/>
    <w:rsid w:val="00AF7607"/>
    <w:rsid w:val="00AF79D3"/>
    <w:rsid w:val="00B005CA"/>
    <w:rsid w:val="00B00A9F"/>
    <w:rsid w:val="00B00AFB"/>
    <w:rsid w:val="00B00C61"/>
    <w:rsid w:val="00B017F2"/>
    <w:rsid w:val="00B01D7B"/>
    <w:rsid w:val="00B021AD"/>
    <w:rsid w:val="00B02714"/>
    <w:rsid w:val="00B027F1"/>
    <w:rsid w:val="00B03797"/>
    <w:rsid w:val="00B037D9"/>
    <w:rsid w:val="00B038AA"/>
    <w:rsid w:val="00B03D20"/>
    <w:rsid w:val="00B04DC4"/>
    <w:rsid w:val="00B05C23"/>
    <w:rsid w:val="00B05E7A"/>
    <w:rsid w:val="00B061F8"/>
    <w:rsid w:val="00B065C3"/>
    <w:rsid w:val="00B0678B"/>
    <w:rsid w:val="00B06F6F"/>
    <w:rsid w:val="00B07AC2"/>
    <w:rsid w:val="00B10980"/>
    <w:rsid w:val="00B11257"/>
    <w:rsid w:val="00B1186B"/>
    <w:rsid w:val="00B12379"/>
    <w:rsid w:val="00B1249B"/>
    <w:rsid w:val="00B126C7"/>
    <w:rsid w:val="00B12825"/>
    <w:rsid w:val="00B129D5"/>
    <w:rsid w:val="00B12E01"/>
    <w:rsid w:val="00B13200"/>
    <w:rsid w:val="00B13BED"/>
    <w:rsid w:val="00B14238"/>
    <w:rsid w:val="00B1425E"/>
    <w:rsid w:val="00B14299"/>
    <w:rsid w:val="00B1488F"/>
    <w:rsid w:val="00B15988"/>
    <w:rsid w:val="00B15E55"/>
    <w:rsid w:val="00B165C9"/>
    <w:rsid w:val="00B205FB"/>
    <w:rsid w:val="00B22127"/>
    <w:rsid w:val="00B229CF"/>
    <w:rsid w:val="00B22A69"/>
    <w:rsid w:val="00B23483"/>
    <w:rsid w:val="00B23910"/>
    <w:rsid w:val="00B24032"/>
    <w:rsid w:val="00B24472"/>
    <w:rsid w:val="00B24546"/>
    <w:rsid w:val="00B24588"/>
    <w:rsid w:val="00B25193"/>
    <w:rsid w:val="00B2540D"/>
    <w:rsid w:val="00B25843"/>
    <w:rsid w:val="00B25B6B"/>
    <w:rsid w:val="00B25C1F"/>
    <w:rsid w:val="00B26322"/>
    <w:rsid w:val="00B270F2"/>
    <w:rsid w:val="00B315DB"/>
    <w:rsid w:val="00B31989"/>
    <w:rsid w:val="00B31C26"/>
    <w:rsid w:val="00B32216"/>
    <w:rsid w:val="00B32C70"/>
    <w:rsid w:val="00B33429"/>
    <w:rsid w:val="00B33882"/>
    <w:rsid w:val="00B3448C"/>
    <w:rsid w:val="00B34D14"/>
    <w:rsid w:val="00B34EF5"/>
    <w:rsid w:val="00B35B0D"/>
    <w:rsid w:val="00B409FA"/>
    <w:rsid w:val="00B40B67"/>
    <w:rsid w:val="00B40D66"/>
    <w:rsid w:val="00B41D4B"/>
    <w:rsid w:val="00B423D3"/>
    <w:rsid w:val="00B4318A"/>
    <w:rsid w:val="00B4322A"/>
    <w:rsid w:val="00B43427"/>
    <w:rsid w:val="00B437F1"/>
    <w:rsid w:val="00B4380A"/>
    <w:rsid w:val="00B43AF9"/>
    <w:rsid w:val="00B43B31"/>
    <w:rsid w:val="00B44964"/>
    <w:rsid w:val="00B453E4"/>
    <w:rsid w:val="00B455EF"/>
    <w:rsid w:val="00B4632F"/>
    <w:rsid w:val="00B46809"/>
    <w:rsid w:val="00B46A1C"/>
    <w:rsid w:val="00B46A72"/>
    <w:rsid w:val="00B46BFB"/>
    <w:rsid w:val="00B46F00"/>
    <w:rsid w:val="00B50566"/>
    <w:rsid w:val="00B52449"/>
    <w:rsid w:val="00B5292C"/>
    <w:rsid w:val="00B5323E"/>
    <w:rsid w:val="00B538F2"/>
    <w:rsid w:val="00B53BEB"/>
    <w:rsid w:val="00B53D00"/>
    <w:rsid w:val="00B54405"/>
    <w:rsid w:val="00B5445D"/>
    <w:rsid w:val="00B54959"/>
    <w:rsid w:val="00B55404"/>
    <w:rsid w:val="00B557FF"/>
    <w:rsid w:val="00B55912"/>
    <w:rsid w:val="00B55F8D"/>
    <w:rsid w:val="00B561B1"/>
    <w:rsid w:val="00B5780A"/>
    <w:rsid w:val="00B57961"/>
    <w:rsid w:val="00B57BDD"/>
    <w:rsid w:val="00B60E4B"/>
    <w:rsid w:val="00B61E04"/>
    <w:rsid w:val="00B6218F"/>
    <w:rsid w:val="00B62A58"/>
    <w:rsid w:val="00B6467B"/>
    <w:rsid w:val="00B646D8"/>
    <w:rsid w:val="00B6471E"/>
    <w:rsid w:val="00B65000"/>
    <w:rsid w:val="00B65C31"/>
    <w:rsid w:val="00B65C9F"/>
    <w:rsid w:val="00B66614"/>
    <w:rsid w:val="00B66803"/>
    <w:rsid w:val="00B66EBF"/>
    <w:rsid w:val="00B67415"/>
    <w:rsid w:val="00B6769C"/>
    <w:rsid w:val="00B70B65"/>
    <w:rsid w:val="00B7154B"/>
    <w:rsid w:val="00B72BC9"/>
    <w:rsid w:val="00B743C1"/>
    <w:rsid w:val="00B74C45"/>
    <w:rsid w:val="00B74E4D"/>
    <w:rsid w:val="00B75224"/>
    <w:rsid w:val="00B757F1"/>
    <w:rsid w:val="00B75A72"/>
    <w:rsid w:val="00B75CAE"/>
    <w:rsid w:val="00B7638E"/>
    <w:rsid w:val="00B763A6"/>
    <w:rsid w:val="00B765F4"/>
    <w:rsid w:val="00B76734"/>
    <w:rsid w:val="00B76FF4"/>
    <w:rsid w:val="00B776CF"/>
    <w:rsid w:val="00B80660"/>
    <w:rsid w:val="00B807B0"/>
    <w:rsid w:val="00B80AD6"/>
    <w:rsid w:val="00B82644"/>
    <w:rsid w:val="00B83C23"/>
    <w:rsid w:val="00B83D99"/>
    <w:rsid w:val="00B8475B"/>
    <w:rsid w:val="00B8481D"/>
    <w:rsid w:val="00B8552A"/>
    <w:rsid w:val="00B855F2"/>
    <w:rsid w:val="00B857FD"/>
    <w:rsid w:val="00B85A4E"/>
    <w:rsid w:val="00B85B4A"/>
    <w:rsid w:val="00B85B7E"/>
    <w:rsid w:val="00B85BAC"/>
    <w:rsid w:val="00B85E3A"/>
    <w:rsid w:val="00B86189"/>
    <w:rsid w:val="00B87A68"/>
    <w:rsid w:val="00B87B90"/>
    <w:rsid w:val="00B9039C"/>
    <w:rsid w:val="00B90CC5"/>
    <w:rsid w:val="00B91ABC"/>
    <w:rsid w:val="00B925A1"/>
    <w:rsid w:val="00B92982"/>
    <w:rsid w:val="00B94857"/>
    <w:rsid w:val="00B956B3"/>
    <w:rsid w:val="00B956CE"/>
    <w:rsid w:val="00B95749"/>
    <w:rsid w:val="00B96168"/>
    <w:rsid w:val="00B96493"/>
    <w:rsid w:val="00BA0131"/>
    <w:rsid w:val="00BA0449"/>
    <w:rsid w:val="00BA0733"/>
    <w:rsid w:val="00BA18D2"/>
    <w:rsid w:val="00BA1D15"/>
    <w:rsid w:val="00BA2477"/>
    <w:rsid w:val="00BA26A0"/>
    <w:rsid w:val="00BA29FE"/>
    <w:rsid w:val="00BA342D"/>
    <w:rsid w:val="00BA3580"/>
    <w:rsid w:val="00BA35ED"/>
    <w:rsid w:val="00BA3A5D"/>
    <w:rsid w:val="00BA4044"/>
    <w:rsid w:val="00BA4C13"/>
    <w:rsid w:val="00BA4D34"/>
    <w:rsid w:val="00BA4F13"/>
    <w:rsid w:val="00BA596A"/>
    <w:rsid w:val="00BA5C81"/>
    <w:rsid w:val="00BA5F70"/>
    <w:rsid w:val="00BA6A89"/>
    <w:rsid w:val="00BA74F9"/>
    <w:rsid w:val="00BA7897"/>
    <w:rsid w:val="00BB0BEE"/>
    <w:rsid w:val="00BB0BFC"/>
    <w:rsid w:val="00BB14D0"/>
    <w:rsid w:val="00BB15DF"/>
    <w:rsid w:val="00BB1A92"/>
    <w:rsid w:val="00BB1F76"/>
    <w:rsid w:val="00BB2FB3"/>
    <w:rsid w:val="00BB36BF"/>
    <w:rsid w:val="00BB3887"/>
    <w:rsid w:val="00BB49F0"/>
    <w:rsid w:val="00BB5912"/>
    <w:rsid w:val="00BB5B1E"/>
    <w:rsid w:val="00BB6BE6"/>
    <w:rsid w:val="00BB6D0F"/>
    <w:rsid w:val="00BB7078"/>
    <w:rsid w:val="00BB714B"/>
    <w:rsid w:val="00BB75D0"/>
    <w:rsid w:val="00BC0703"/>
    <w:rsid w:val="00BC0863"/>
    <w:rsid w:val="00BC1A53"/>
    <w:rsid w:val="00BC3615"/>
    <w:rsid w:val="00BC4DAE"/>
    <w:rsid w:val="00BC5081"/>
    <w:rsid w:val="00BC5317"/>
    <w:rsid w:val="00BC5AD2"/>
    <w:rsid w:val="00BC664E"/>
    <w:rsid w:val="00BC6934"/>
    <w:rsid w:val="00BC702D"/>
    <w:rsid w:val="00BC7EE9"/>
    <w:rsid w:val="00BD035A"/>
    <w:rsid w:val="00BD04F5"/>
    <w:rsid w:val="00BD0951"/>
    <w:rsid w:val="00BD119E"/>
    <w:rsid w:val="00BD1538"/>
    <w:rsid w:val="00BD1BDD"/>
    <w:rsid w:val="00BD1EB5"/>
    <w:rsid w:val="00BD257C"/>
    <w:rsid w:val="00BD2611"/>
    <w:rsid w:val="00BD2B71"/>
    <w:rsid w:val="00BD3698"/>
    <w:rsid w:val="00BD3E4C"/>
    <w:rsid w:val="00BD427C"/>
    <w:rsid w:val="00BD44AA"/>
    <w:rsid w:val="00BD44E4"/>
    <w:rsid w:val="00BD5074"/>
    <w:rsid w:val="00BD6110"/>
    <w:rsid w:val="00BD7FA7"/>
    <w:rsid w:val="00BE0219"/>
    <w:rsid w:val="00BE0CE0"/>
    <w:rsid w:val="00BE0FFC"/>
    <w:rsid w:val="00BE1BED"/>
    <w:rsid w:val="00BE1D1D"/>
    <w:rsid w:val="00BE3264"/>
    <w:rsid w:val="00BE568C"/>
    <w:rsid w:val="00BE582C"/>
    <w:rsid w:val="00BE5889"/>
    <w:rsid w:val="00BE6552"/>
    <w:rsid w:val="00BE6B00"/>
    <w:rsid w:val="00BE719C"/>
    <w:rsid w:val="00BE7960"/>
    <w:rsid w:val="00BE7D89"/>
    <w:rsid w:val="00BF16C2"/>
    <w:rsid w:val="00BF253D"/>
    <w:rsid w:val="00BF2851"/>
    <w:rsid w:val="00BF30F2"/>
    <w:rsid w:val="00BF3734"/>
    <w:rsid w:val="00BF3DF6"/>
    <w:rsid w:val="00BF5201"/>
    <w:rsid w:val="00BF5C2A"/>
    <w:rsid w:val="00BF5EE2"/>
    <w:rsid w:val="00BF74CC"/>
    <w:rsid w:val="00BF79EA"/>
    <w:rsid w:val="00BF7E39"/>
    <w:rsid w:val="00C002F3"/>
    <w:rsid w:val="00C0030E"/>
    <w:rsid w:val="00C009F3"/>
    <w:rsid w:val="00C00F89"/>
    <w:rsid w:val="00C014D0"/>
    <w:rsid w:val="00C0172E"/>
    <w:rsid w:val="00C01B3A"/>
    <w:rsid w:val="00C0371B"/>
    <w:rsid w:val="00C04CE8"/>
    <w:rsid w:val="00C04F74"/>
    <w:rsid w:val="00C056DD"/>
    <w:rsid w:val="00C05894"/>
    <w:rsid w:val="00C05AAD"/>
    <w:rsid w:val="00C0611E"/>
    <w:rsid w:val="00C0678A"/>
    <w:rsid w:val="00C06F6A"/>
    <w:rsid w:val="00C07524"/>
    <w:rsid w:val="00C07A53"/>
    <w:rsid w:val="00C10037"/>
    <w:rsid w:val="00C112B8"/>
    <w:rsid w:val="00C114D4"/>
    <w:rsid w:val="00C11999"/>
    <w:rsid w:val="00C11A98"/>
    <w:rsid w:val="00C11D1C"/>
    <w:rsid w:val="00C12B81"/>
    <w:rsid w:val="00C1300B"/>
    <w:rsid w:val="00C1332B"/>
    <w:rsid w:val="00C133F5"/>
    <w:rsid w:val="00C13A2D"/>
    <w:rsid w:val="00C13ACF"/>
    <w:rsid w:val="00C13AF8"/>
    <w:rsid w:val="00C13DCF"/>
    <w:rsid w:val="00C14427"/>
    <w:rsid w:val="00C14A72"/>
    <w:rsid w:val="00C14B48"/>
    <w:rsid w:val="00C15A1E"/>
    <w:rsid w:val="00C1631A"/>
    <w:rsid w:val="00C1636C"/>
    <w:rsid w:val="00C16A89"/>
    <w:rsid w:val="00C1748C"/>
    <w:rsid w:val="00C204DD"/>
    <w:rsid w:val="00C2075C"/>
    <w:rsid w:val="00C209FF"/>
    <w:rsid w:val="00C21265"/>
    <w:rsid w:val="00C22126"/>
    <w:rsid w:val="00C226EC"/>
    <w:rsid w:val="00C22D34"/>
    <w:rsid w:val="00C22FB7"/>
    <w:rsid w:val="00C2309A"/>
    <w:rsid w:val="00C242F5"/>
    <w:rsid w:val="00C24518"/>
    <w:rsid w:val="00C2571B"/>
    <w:rsid w:val="00C25C8F"/>
    <w:rsid w:val="00C2632F"/>
    <w:rsid w:val="00C26740"/>
    <w:rsid w:val="00C27876"/>
    <w:rsid w:val="00C3093A"/>
    <w:rsid w:val="00C32137"/>
    <w:rsid w:val="00C33883"/>
    <w:rsid w:val="00C33E68"/>
    <w:rsid w:val="00C33EA3"/>
    <w:rsid w:val="00C346E4"/>
    <w:rsid w:val="00C34F17"/>
    <w:rsid w:val="00C35C76"/>
    <w:rsid w:val="00C36BCC"/>
    <w:rsid w:val="00C41922"/>
    <w:rsid w:val="00C41AF9"/>
    <w:rsid w:val="00C41C00"/>
    <w:rsid w:val="00C41CD5"/>
    <w:rsid w:val="00C4232A"/>
    <w:rsid w:val="00C42BE1"/>
    <w:rsid w:val="00C44575"/>
    <w:rsid w:val="00C44608"/>
    <w:rsid w:val="00C454F8"/>
    <w:rsid w:val="00C464BE"/>
    <w:rsid w:val="00C46FA1"/>
    <w:rsid w:val="00C4759F"/>
    <w:rsid w:val="00C50090"/>
    <w:rsid w:val="00C5022D"/>
    <w:rsid w:val="00C51129"/>
    <w:rsid w:val="00C5187E"/>
    <w:rsid w:val="00C52845"/>
    <w:rsid w:val="00C52A31"/>
    <w:rsid w:val="00C52ADB"/>
    <w:rsid w:val="00C53406"/>
    <w:rsid w:val="00C54613"/>
    <w:rsid w:val="00C54A0C"/>
    <w:rsid w:val="00C54F54"/>
    <w:rsid w:val="00C56221"/>
    <w:rsid w:val="00C57DBD"/>
    <w:rsid w:val="00C615BD"/>
    <w:rsid w:val="00C620AF"/>
    <w:rsid w:val="00C62105"/>
    <w:rsid w:val="00C6249E"/>
    <w:rsid w:val="00C624EC"/>
    <w:rsid w:val="00C62923"/>
    <w:rsid w:val="00C6308C"/>
    <w:rsid w:val="00C64062"/>
    <w:rsid w:val="00C643B7"/>
    <w:rsid w:val="00C64F66"/>
    <w:rsid w:val="00C6522C"/>
    <w:rsid w:val="00C6527E"/>
    <w:rsid w:val="00C65DCC"/>
    <w:rsid w:val="00C66356"/>
    <w:rsid w:val="00C673BB"/>
    <w:rsid w:val="00C70BE2"/>
    <w:rsid w:val="00C711A7"/>
    <w:rsid w:val="00C72AF3"/>
    <w:rsid w:val="00C72F44"/>
    <w:rsid w:val="00C747A4"/>
    <w:rsid w:val="00C748E5"/>
    <w:rsid w:val="00C74B8F"/>
    <w:rsid w:val="00C74F8F"/>
    <w:rsid w:val="00C756E8"/>
    <w:rsid w:val="00C75E29"/>
    <w:rsid w:val="00C762F4"/>
    <w:rsid w:val="00C763E5"/>
    <w:rsid w:val="00C76728"/>
    <w:rsid w:val="00C768F3"/>
    <w:rsid w:val="00C76B25"/>
    <w:rsid w:val="00C7711B"/>
    <w:rsid w:val="00C8013A"/>
    <w:rsid w:val="00C808C9"/>
    <w:rsid w:val="00C8122C"/>
    <w:rsid w:val="00C816CD"/>
    <w:rsid w:val="00C81D86"/>
    <w:rsid w:val="00C84462"/>
    <w:rsid w:val="00C84AE1"/>
    <w:rsid w:val="00C84B14"/>
    <w:rsid w:val="00C85C28"/>
    <w:rsid w:val="00C86161"/>
    <w:rsid w:val="00C86265"/>
    <w:rsid w:val="00C86DF8"/>
    <w:rsid w:val="00C871E8"/>
    <w:rsid w:val="00C9276F"/>
    <w:rsid w:val="00C93A11"/>
    <w:rsid w:val="00C94CE5"/>
    <w:rsid w:val="00C9546C"/>
    <w:rsid w:val="00C95557"/>
    <w:rsid w:val="00C95793"/>
    <w:rsid w:val="00C962F7"/>
    <w:rsid w:val="00C96E35"/>
    <w:rsid w:val="00C97C9F"/>
    <w:rsid w:val="00CA029F"/>
    <w:rsid w:val="00CA0530"/>
    <w:rsid w:val="00CA060B"/>
    <w:rsid w:val="00CA0AA1"/>
    <w:rsid w:val="00CA1F11"/>
    <w:rsid w:val="00CA2775"/>
    <w:rsid w:val="00CA2933"/>
    <w:rsid w:val="00CA2AC4"/>
    <w:rsid w:val="00CA2E72"/>
    <w:rsid w:val="00CA37A1"/>
    <w:rsid w:val="00CA3BBA"/>
    <w:rsid w:val="00CA41B7"/>
    <w:rsid w:val="00CA53D9"/>
    <w:rsid w:val="00CA55AA"/>
    <w:rsid w:val="00CA6097"/>
    <w:rsid w:val="00CA611F"/>
    <w:rsid w:val="00CA61A7"/>
    <w:rsid w:val="00CA622A"/>
    <w:rsid w:val="00CA6E1B"/>
    <w:rsid w:val="00CA6F54"/>
    <w:rsid w:val="00CA700F"/>
    <w:rsid w:val="00CA7249"/>
    <w:rsid w:val="00CA7347"/>
    <w:rsid w:val="00CB0CB9"/>
    <w:rsid w:val="00CB19A5"/>
    <w:rsid w:val="00CB2895"/>
    <w:rsid w:val="00CB2A4F"/>
    <w:rsid w:val="00CB3FD5"/>
    <w:rsid w:val="00CB47B5"/>
    <w:rsid w:val="00CB641E"/>
    <w:rsid w:val="00CB64D1"/>
    <w:rsid w:val="00CB6640"/>
    <w:rsid w:val="00CB6D59"/>
    <w:rsid w:val="00CB74DA"/>
    <w:rsid w:val="00CC1228"/>
    <w:rsid w:val="00CC12C7"/>
    <w:rsid w:val="00CC19BD"/>
    <w:rsid w:val="00CC1F11"/>
    <w:rsid w:val="00CC2AAE"/>
    <w:rsid w:val="00CC4BC9"/>
    <w:rsid w:val="00CC5117"/>
    <w:rsid w:val="00CC567C"/>
    <w:rsid w:val="00CC5F7C"/>
    <w:rsid w:val="00CC66B7"/>
    <w:rsid w:val="00CC72FE"/>
    <w:rsid w:val="00CD0329"/>
    <w:rsid w:val="00CD0862"/>
    <w:rsid w:val="00CD0911"/>
    <w:rsid w:val="00CD0ABC"/>
    <w:rsid w:val="00CD1B77"/>
    <w:rsid w:val="00CD1E47"/>
    <w:rsid w:val="00CD2D93"/>
    <w:rsid w:val="00CD3237"/>
    <w:rsid w:val="00CD341F"/>
    <w:rsid w:val="00CD343C"/>
    <w:rsid w:val="00CD3866"/>
    <w:rsid w:val="00CD3A58"/>
    <w:rsid w:val="00CD43D7"/>
    <w:rsid w:val="00CD48C0"/>
    <w:rsid w:val="00CD48FF"/>
    <w:rsid w:val="00CD4AA5"/>
    <w:rsid w:val="00CD5396"/>
    <w:rsid w:val="00CD55C9"/>
    <w:rsid w:val="00CD69BB"/>
    <w:rsid w:val="00CD6EEF"/>
    <w:rsid w:val="00CD7227"/>
    <w:rsid w:val="00CD75A7"/>
    <w:rsid w:val="00CE0EF0"/>
    <w:rsid w:val="00CE16CE"/>
    <w:rsid w:val="00CE1D4C"/>
    <w:rsid w:val="00CE2D91"/>
    <w:rsid w:val="00CE3551"/>
    <w:rsid w:val="00CE3783"/>
    <w:rsid w:val="00CE3A96"/>
    <w:rsid w:val="00CE45A5"/>
    <w:rsid w:val="00CE4D03"/>
    <w:rsid w:val="00CE5B82"/>
    <w:rsid w:val="00CF1479"/>
    <w:rsid w:val="00CF23DF"/>
    <w:rsid w:val="00CF2733"/>
    <w:rsid w:val="00CF2874"/>
    <w:rsid w:val="00CF2A06"/>
    <w:rsid w:val="00CF400E"/>
    <w:rsid w:val="00CF494F"/>
    <w:rsid w:val="00CF55B5"/>
    <w:rsid w:val="00CF561C"/>
    <w:rsid w:val="00CF5A2A"/>
    <w:rsid w:val="00CF5FCD"/>
    <w:rsid w:val="00CF7095"/>
    <w:rsid w:val="00CF758F"/>
    <w:rsid w:val="00CF7A6A"/>
    <w:rsid w:val="00CF7E2F"/>
    <w:rsid w:val="00D008E8"/>
    <w:rsid w:val="00D02357"/>
    <w:rsid w:val="00D02825"/>
    <w:rsid w:val="00D02DD2"/>
    <w:rsid w:val="00D02F2E"/>
    <w:rsid w:val="00D03792"/>
    <w:rsid w:val="00D03E19"/>
    <w:rsid w:val="00D03F35"/>
    <w:rsid w:val="00D0475B"/>
    <w:rsid w:val="00D04ABF"/>
    <w:rsid w:val="00D04E1E"/>
    <w:rsid w:val="00D05B62"/>
    <w:rsid w:val="00D0669E"/>
    <w:rsid w:val="00D07077"/>
    <w:rsid w:val="00D07CDD"/>
    <w:rsid w:val="00D102BE"/>
    <w:rsid w:val="00D108DA"/>
    <w:rsid w:val="00D1185F"/>
    <w:rsid w:val="00D11AC1"/>
    <w:rsid w:val="00D11E72"/>
    <w:rsid w:val="00D12BA0"/>
    <w:rsid w:val="00D13A3E"/>
    <w:rsid w:val="00D13CF4"/>
    <w:rsid w:val="00D13EAC"/>
    <w:rsid w:val="00D1422E"/>
    <w:rsid w:val="00D142D4"/>
    <w:rsid w:val="00D15D10"/>
    <w:rsid w:val="00D165DB"/>
    <w:rsid w:val="00D165F6"/>
    <w:rsid w:val="00D17306"/>
    <w:rsid w:val="00D175D6"/>
    <w:rsid w:val="00D200A7"/>
    <w:rsid w:val="00D213C7"/>
    <w:rsid w:val="00D21724"/>
    <w:rsid w:val="00D217CB"/>
    <w:rsid w:val="00D21C2C"/>
    <w:rsid w:val="00D2382B"/>
    <w:rsid w:val="00D239D6"/>
    <w:rsid w:val="00D23A61"/>
    <w:rsid w:val="00D241DE"/>
    <w:rsid w:val="00D2464F"/>
    <w:rsid w:val="00D247FC"/>
    <w:rsid w:val="00D2650B"/>
    <w:rsid w:val="00D30EA4"/>
    <w:rsid w:val="00D3114A"/>
    <w:rsid w:val="00D311AC"/>
    <w:rsid w:val="00D31A37"/>
    <w:rsid w:val="00D3224D"/>
    <w:rsid w:val="00D336E2"/>
    <w:rsid w:val="00D33938"/>
    <w:rsid w:val="00D34870"/>
    <w:rsid w:val="00D348C0"/>
    <w:rsid w:val="00D34CF6"/>
    <w:rsid w:val="00D34FC4"/>
    <w:rsid w:val="00D36D05"/>
    <w:rsid w:val="00D3705E"/>
    <w:rsid w:val="00D404A6"/>
    <w:rsid w:val="00D40C46"/>
    <w:rsid w:val="00D4162C"/>
    <w:rsid w:val="00D417AB"/>
    <w:rsid w:val="00D41CB8"/>
    <w:rsid w:val="00D42937"/>
    <w:rsid w:val="00D42A00"/>
    <w:rsid w:val="00D42CB4"/>
    <w:rsid w:val="00D430E6"/>
    <w:rsid w:val="00D43853"/>
    <w:rsid w:val="00D44659"/>
    <w:rsid w:val="00D44D1F"/>
    <w:rsid w:val="00D45592"/>
    <w:rsid w:val="00D46535"/>
    <w:rsid w:val="00D46EE5"/>
    <w:rsid w:val="00D470F2"/>
    <w:rsid w:val="00D47886"/>
    <w:rsid w:val="00D47BE1"/>
    <w:rsid w:val="00D47FC2"/>
    <w:rsid w:val="00D50E34"/>
    <w:rsid w:val="00D519A6"/>
    <w:rsid w:val="00D51EA3"/>
    <w:rsid w:val="00D53ADD"/>
    <w:rsid w:val="00D547C6"/>
    <w:rsid w:val="00D549B7"/>
    <w:rsid w:val="00D56F73"/>
    <w:rsid w:val="00D574CC"/>
    <w:rsid w:val="00D6044D"/>
    <w:rsid w:val="00D604A6"/>
    <w:rsid w:val="00D60B07"/>
    <w:rsid w:val="00D60F50"/>
    <w:rsid w:val="00D619FC"/>
    <w:rsid w:val="00D62129"/>
    <w:rsid w:val="00D628AA"/>
    <w:rsid w:val="00D6397D"/>
    <w:rsid w:val="00D650A2"/>
    <w:rsid w:val="00D668E3"/>
    <w:rsid w:val="00D66D14"/>
    <w:rsid w:val="00D67C2D"/>
    <w:rsid w:val="00D703D7"/>
    <w:rsid w:val="00D70593"/>
    <w:rsid w:val="00D70BBF"/>
    <w:rsid w:val="00D712AA"/>
    <w:rsid w:val="00D7167F"/>
    <w:rsid w:val="00D71F78"/>
    <w:rsid w:val="00D7230E"/>
    <w:rsid w:val="00D7242D"/>
    <w:rsid w:val="00D72601"/>
    <w:rsid w:val="00D728F2"/>
    <w:rsid w:val="00D72DD6"/>
    <w:rsid w:val="00D730C3"/>
    <w:rsid w:val="00D73EBC"/>
    <w:rsid w:val="00D740F2"/>
    <w:rsid w:val="00D7484C"/>
    <w:rsid w:val="00D75746"/>
    <w:rsid w:val="00D7577F"/>
    <w:rsid w:val="00D77A77"/>
    <w:rsid w:val="00D77C5E"/>
    <w:rsid w:val="00D77DB3"/>
    <w:rsid w:val="00D809D4"/>
    <w:rsid w:val="00D80B22"/>
    <w:rsid w:val="00D816EE"/>
    <w:rsid w:val="00D81F55"/>
    <w:rsid w:val="00D83508"/>
    <w:rsid w:val="00D84736"/>
    <w:rsid w:val="00D84864"/>
    <w:rsid w:val="00D84CD5"/>
    <w:rsid w:val="00D84EF1"/>
    <w:rsid w:val="00D850A5"/>
    <w:rsid w:val="00D85290"/>
    <w:rsid w:val="00D85A83"/>
    <w:rsid w:val="00D86036"/>
    <w:rsid w:val="00D86579"/>
    <w:rsid w:val="00D8714C"/>
    <w:rsid w:val="00D87B96"/>
    <w:rsid w:val="00D91206"/>
    <w:rsid w:val="00D91425"/>
    <w:rsid w:val="00D9229D"/>
    <w:rsid w:val="00D948BF"/>
    <w:rsid w:val="00D94946"/>
    <w:rsid w:val="00D9516F"/>
    <w:rsid w:val="00D95E60"/>
    <w:rsid w:val="00D966F6"/>
    <w:rsid w:val="00D97E99"/>
    <w:rsid w:val="00D97EA3"/>
    <w:rsid w:val="00DA0448"/>
    <w:rsid w:val="00DA2470"/>
    <w:rsid w:val="00DA27B0"/>
    <w:rsid w:val="00DA3684"/>
    <w:rsid w:val="00DA53F1"/>
    <w:rsid w:val="00DA5637"/>
    <w:rsid w:val="00DA5FBA"/>
    <w:rsid w:val="00DA64F5"/>
    <w:rsid w:val="00DA6873"/>
    <w:rsid w:val="00DA69AB"/>
    <w:rsid w:val="00DA6AB6"/>
    <w:rsid w:val="00DA6DCC"/>
    <w:rsid w:val="00DA70D9"/>
    <w:rsid w:val="00DA74E8"/>
    <w:rsid w:val="00DA75B4"/>
    <w:rsid w:val="00DA76C3"/>
    <w:rsid w:val="00DB0C42"/>
    <w:rsid w:val="00DB0FB0"/>
    <w:rsid w:val="00DB16CD"/>
    <w:rsid w:val="00DB1BFC"/>
    <w:rsid w:val="00DB24B6"/>
    <w:rsid w:val="00DB26E4"/>
    <w:rsid w:val="00DB3C5B"/>
    <w:rsid w:val="00DB46B5"/>
    <w:rsid w:val="00DB544D"/>
    <w:rsid w:val="00DB64D7"/>
    <w:rsid w:val="00DB6874"/>
    <w:rsid w:val="00DB6B1D"/>
    <w:rsid w:val="00DC0740"/>
    <w:rsid w:val="00DC085A"/>
    <w:rsid w:val="00DC18D3"/>
    <w:rsid w:val="00DC3366"/>
    <w:rsid w:val="00DC3397"/>
    <w:rsid w:val="00DC3B41"/>
    <w:rsid w:val="00DC3F0F"/>
    <w:rsid w:val="00DC43E5"/>
    <w:rsid w:val="00DC4FAE"/>
    <w:rsid w:val="00DC715A"/>
    <w:rsid w:val="00DC7B83"/>
    <w:rsid w:val="00DC7C16"/>
    <w:rsid w:val="00DD01CE"/>
    <w:rsid w:val="00DD07BE"/>
    <w:rsid w:val="00DD08A4"/>
    <w:rsid w:val="00DD0DFB"/>
    <w:rsid w:val="00DD1965"/>
    <w:rsid w:val="00DD315B"/>
    <w:rsid w:val="00DD4793"/>
    <w:rsid w:val="00DD614A"/>
    <w:rsid w:val="00DD6325"/>
    <w:rsid w:val="00DD675E"/>
    <w:rsid w:val="00DD7005"/>
    <w:rsid w:val="00DE113E"/>
    <w:rsid w:val="00DE1416"/>
    <w:rsid w:val="00DE1B29"/>
    <w:rsid w:val="00DE1BEB"/>
    <w:rsid w:val="00DE1DB7"/>
    <w:rsid w:val="00DE2968"/>
    <w:rsid w:val="00DE2F4D"/>
    <w:rsid w:val="00DE3735"/>
    <w:rsid w:val="00DE49BC"/>
    <w:rsid w:val="00DE4ACB"/>
    <w:rsid w:val="00DE4F38"/>
    <w:rsid w:val="00DE509B"/>
    <w:rsid w:val="00DE520F"/>
    <w:rsid w:val="00DE58B5"/>
    <w:rsid w:val="00DE67EC"/>
    <w:rsid w:val="00DE6BF3"/>
    <w:rsid w:val="00DE6CED"/>
    <w:rsid w:val="00DE717C"/>
    <w:rsid w:val="00DE727A"/>
    <w:rsid w:val="00DE7B32"/>
    <w:rsid w:val="00DE7D43"/>
    <w:rsid w:val="00DE7F5B"/>
    <w:rsid w:val="00DF1C32"/>
    <w:rsid w:val="00DF20D7"/>
    <w:rsid w:val="00DF2CCA"/>
    <w:rsid w:val="00DF2DDF"/>
    <w:rsid w:val="00DF3DBC"/>
    <w:rsid w:val="00DF4F94"/>
    <w:rsid w:val="00DF5568"/>
    <w:rsid w:val="00DF57E6"/>
    <w:rsid w:val="00DF5AA9"/>
    <w:rsid w:val="00DF7E33"/>
    <w:rsid w:val="00E01915"/>
    <w:rsid w:val="00E0224A"/>
    <w:rsid w:val="00E02B05"/>
    <w:rsid w:val="00E030EB"/>
    <w:rsid w:val="00E03488"/>
    <w:rsid w:val="00E03A22"/>
    <w:rsid w:val="00E03F8E"/>
    <w:rsid w:val="00E0470A"/>
    <w:rsid w:val="00E05200"/>
    <w:rsid w:val="00E05751"/>
    <w:rsid w:val="00E0586D"/>
    <w:rsid w:val="00E05B5D"/>
    <w:rsid w:val="00E05CF3"/>
    <w:rsid w:val="00E05F27"/>
    <w:rsid w:val="00E07B84"/>
    <w:rsid w:val="00E103C6"/>
    <w:rsid w:val="00E10B44"/>
    <w:rsid w:val="00E11600"/>
    <w:rsid w:val="00E11D77"/>
    <w:rsid w:val="00E12DCB"/>
    <w:rsid w:val="00E1312B"/>
    <w:rsid w:val="00E14ECD"/>
    <w:rsid w:val="00E14F32"/>
    <w:rsid w:val="00E152D6"/>
    <w:rsid w:val="00E155AF"/>
    <w:rsid w:val="00E2006B"/>
    <w:rsid w:val="00E20C9E"/>
    <w:rsid w:val="00E215F9"/>
    <w:rsid w:val="00E21C4C"/>
    <w:rsid w:val="00E21CC2"/>
    <w:rsid w:val="00E22AEB"/>
    <w:rsid w:val="00E22D3A"/>
    <w:rsid w:val="00E23627"/>
    <w:rsid w:val="00E236F1"/>
    <w:rsid w:val="00E237ED"/>
    <w:rsid w:val="00E23841"/>
    <w:rsid w:val="00E248DE"/>
    <w:rsid w:val="00E24B2F"/>
    <w:rsid w:val="00E24ECC"/>
    <w:rsid w:val="00E24F4D"/>
    <w:rsid w:val="00E26935"/>
    <w:rsid w:val="00E26D76"/>
    <w:rsid w:val="00E2745A"/>
    <w:rsid w:val="00E27BA1"/>
    <w:rsid w:val="00E27C93"/>
    <w:rsid w:val="00E27E8C"/>
    <w:rsid w:val="00E3018E"/>
    <w:rsid w:val="00E31948"/>
    <w:rsid w:val="00E32569"/>
    <w:rsid w:val="00E328CF"/>
    <w:rsid w:val="00E33136"/>
    <w:rsid w:val="00E333D1"/>
    <w:rsid w:val="00E34CA4"/>
    <w:rsid w:val="00E3518A"/>
    <w:rsid w:val="00E35D28"/>
    <w:rsid w:val="00E35F77"/>
    <w:rsid w:val="00E36487"/>
    <w:rsid w:val="00E37554"/>
    <w:rsid w:val="00E37DFC"/>
    <w:rsid w:val="00E37EDD"/>
    <w:rsid w:val="00E40A86"/>
    <w:rsid w:val="00E40F61"/>
    <w:rsid w:val="00E41C8D"/>
    <w:rsid w:val="00E41D94"/>
    <w:rsid w:val="00E41F4A"/>
    <w:rsid w:val="00E4276A"/>
    <w:rsid w:val="00E435D5"/>
    <w:rsid w:val="00E4386E"/>
    <w:rsid w:val="00E455D2"/>
    <w:rsid w:val="00E47A16"/>
    <w:rsid w:val="00E47B73"/>
    <w:rsid w:val="00E47E49"/>
    <w:rsid w:val="00E5073E"/>
    <w:rsid w:val="00E518A7"/>
    <w:rsid w:val="00E51E9E"/>
    <w:rsid w:val="00E52EDC"/>
    <w:rsid w:val="00E53271"/>
    <w:rsid w:val="00E54188"/>
    <w:rsid w:val="00E54736"/>
    <w:rsid w:val="00E54774"/>
    <w:rsid w:val="00E54B1A"/>
    <w:rsid w:val="00E54CB7"/>
    <w:rsid w:val="00E54EAB"/>
    <w:rsid w:val="00E55740"/>
    <w:rsid w:val="00E55EAD"/>
    <w:rsid w:val="00E5651C"/>
    <w:rsid w:val="00E574AA"/>
    <w:rsid w:val="00E57BBD"/>
    <w:rsid w:val="00E601EA"/>
    <w:rsid w:val="00E607D9"/>
    <w:rsid w:val="00E60B25"/>
    <w:rsid w:val="00E62967"/>
    <w:rsid w:val="00E62FC5"/>
    <w:rsid w:val="00E649D4"/>
    <w:rsid w:val="00E64D23"/>
    <w:rsid w:val="00E652C2"/>
    <w:rsid w:val="00E652CC"/>
    <w:rsid w:val="00E6536D"/>
    <w:rsid w:val="00E65598"/>
    <w:rsid w:val="00E65A0B"/>
    <w:rsid w:val="00E66283"/>
    <w:rsid w:val="00E665F7"/>
    <w:rsid w:val="00E6692C"/>
    <w:rsid w:val="00E66E60"/>
    <w:rsid w:val="00E6701A"/>
    <w:rsid w:val="00E6720D"/>
    <w:rsid w:val="00E67D29"/>
    <w:rsid w:val="00E70205"/>
    <w:rsid w:val="00E70704"/>
    <w:rsid w:val="00E70DCB"/>
    <w:rsid w:val="00E7112A"/>
    <w:rsid w:val="00E736E8"/>
    <w:rsid w:val="00E736F6"/>
    <w:rsid w:val="00E738E1"/>
    <w:rsid w:val="00E74996"/>
    <w:rsid w:val="00E74F39"/>
    <w:rsid w:val="00E74F53"/>
    <w:rsid w:val="00E7532E"/>
    <w:rsid w:val="00E75CB9"/>
    <w:rsid w:val="00E763D2"/>
    <w:rsid w:val="00E77E9E"/>
    <w:rsid w:val="00E80817"/>
    <w:rsid w:val="00E80931"/>
    <w:rsid w:val="00E80B7D"/>
    <w:rsid w:val="00E8284E"/>
    <w:rsid w:val="00E83D26"/>
    <w:rsid w:val="00E84B6C"/>
    <w:rsid w:val="00E84D84"/>
    <w:rsid w:val="00E85A91"/>
    <w:rsid w:val="00E86143"/>
    <w:rsid w:val="00E86F07"/>
    <w:rsid w:val="00E905D9"/>
    <w:rsid w:val="00E9080A"/>
    <w:rsid w:val="00E91222"/>
    <w:rsid w:val="00E91B0B"/>
    <w:rsid w:val="00E94775"/>
    <w:rsid w:val="00E94A1D"/>
    <w:rsid w:val="00E94D22"/>
    <w:rsid w:val="00E95FEC"/>
    <w:rsid w:val="00E96779"/>
    <w:rsid w:val="00E96BA8"/>
    <w:rsid w:val="00E97900"/>
    <w:rsid w:val="00EA044A"/>
    <w:rsid w:val="00EA228B"/>
    <w:rsid w:val="00EA40BA"/>
    <w:rsid w:val="00EA5BBA"/>
    <w:rsid w:val="00EA5D89"/>
    <w:rsid w:val="00EA60F8"/>
    <w:rsid w:val="00EA6A84"/>
    <w:rsid w:val="00EA6E0A"/>
    <w:rsid w:val="00EA745F"/>
    <w:rsid w:val="00EA7768"/>
    <w:rsid w:val="00EA7E8C"/>
    <w:rsid w:val="00EA7FFA"/>
    <w:rsid w:val="00EB003D"/>
    <w:rsid w:val="00EB092B"/>
    <w:rsid w:val="00EB15D8"/>
    <w:rsid w:val="00EB21E9"/>
    <w:rsid w:val="00EB290F"/>
    <w:rsid w:val="00EB3691"/>
    <w:rsid w:val="00EB48BA"/>
    <w:rsid w:val="00EB5339"/>
    <w:rsid w:val="00EB6572"/>
    <w:rsid w:val="00EB6FBA"/>
    <w:rsid w:val="00EC013F"/>
    <w:rsid w:val="00EC0862"/>
    <w:rsid w:val="00EC0B5E"/>
    <w:rsid w:val="00EC0C8E"/>
    <w:rsid w:val="00EC11AD"/>
    <w:rsid w:val="00EC23BD"/>
    <w:rsid w:val="00EC2B48"/>
    <w:rsid w:val="00EC34C9"/>
    <w:rsid w:val="00EC355B"/>
    <w:rsid w:val="00EC38FB"/>
    <w:rsid w:val="00EC3E2E"/>
    <w:rsid w:val="00EC3E99"/>
    <w:rsid w:val="00EC43F7"/>
    <w:rsid w:val="00EC454A"/>
    <w:rsid w:val="00EC58BE"/>
    <w:rsid w:val="00EC674F"/>
    <w:rsid w:val="00EC6EE2"/>
    <w:rsid w:val="00EC7988"/>
    <w:rsid w:val="00ED0131"/>
    <w:rsid w:val="00ED0542"/>
    <w:rsid w:val="00ED0B32"/>
    <w:rsid w:val="00ED1781"/>
    <w:rsid w:val="00ED1B51"/>
    <w:rsid w:val="00ED1BF3"/>
    <w:rsid w:val="00ED24A8"/>
    <w:rsid w:val="00ED3338"/>
    <w:rsid w:val="00ED49E7"/>
    <w:rsid w:val="00ED4D44"/>
    <w:rsid w:val="00ED5380"/>
    <w:rsid w:val="00ED63FA"/>
    <w:rsid w:val="00ED714A"/>
    <w:rsid w:val="00ED718A"/>
    <w:rsid w:val="00ED7700"/>
    <w:rsid w:val="00EE01E9"/>
    <w:rsid w:val="00EE038F"/>
    <w:rsid w:val="00EE11F6"/>
    <w:rsid w:val="00EE1B93"/>
    <w:rsid w:val="00EE2ECB"/>
    <w:rsid w:val="00EE37D8"/>
    <w:rsid w:val="00EE3FC5"/>
    <w:rsid w:val="00EE45DC"/>
    <w:rsid w:val="00EE4D5C"/>
    <w:rsid w:val="00EE5697"/>
    <w:rsid w:val="00EE5BCB"/>
    <w:rsid w:val="00EE66BE"/>
    <w:rsid w:val="00EE684B"/>
    <w:rsid w:val="00EE6C6E"/>
    <w:rsid w:val="00EE7443"/>
    <w:rsid w:val="00EE757C"/>
    <w:rsid w:val="00EE7743"/>
    <w:rsid w:val="00EE7AB7"/>
    <w:rsid w:val="00EF00FD"/>
    <w:rsid w:val="00EF098D"/>
    <w:rsid w:val="00EF0B61"/>
    <w:rsid w:val="00EF1309"/>
    <w:rsid w:val="00EF1EA6"/>
    <w:rsid w:val="00EF1FEB"/>
    <w:rsid w:val="00EF2124"/>
    <w:rsid w:val="00EF22A7"/>
    <w:rsid w:val="00EF243D"/>
    <w:rsid w:val="00EF3573"/>
    <w:rsid w:val="00EF39A2"/>
    <w:rsid w:val="00EF54C0"/>
    <w:rsid w:val="00EF5BB7"/>
    <w:rsid w:val="00EF5DB2"/>
    <w:rsid w:val="00EF60DA"/>
    <w:rsid w:val="00EF61A9"/>
    <w:rsid w:val="00EF683D"/>
    <w:rsid w:val="00EF68BF"/>
    <w:rsid w:val="00EF709F"/>
    <w:rsid w:val="00EF7461"/>
    <w:rsid w:val="00F00C6C"/>
    <w:rsid w:val="00F01CBD"/>
    <w:rsid w:val="00F0211E"/>
    <w:rsid w:val="00F02209"/>
    <w:rsid w:val="00F02636"/>
    <w:rsid w:val="00F039FC"/>
    <w:rsid w:val="00F03AD4"/>
    <w:rsid w:val="00F044DC"/>
    <w:rsid w:val="00F04757"/>
    <w:rsid w:val="00F049D3"/>
    <w:rsid w:val="00F053D7"/>
    <w:rsid w:val="00F05A0B"/>
    <w:rsid w:val="00F060FF"/>
    <w:rsid w:val="00F06481"/>
    <w:rsid w:val="00F06DEC"/>
    <w:rsid w:val="00F06E3F"/>
    <w:rsid w:val="00F07327"/>
    <w:rsid w:val="00F105F7"/>
    <w:rsid w:val="00F109CD"/>
    <w:rsid w:val="00F1106A"/>
    <w:rsid w:val="00F11147"/>
    <w:rsid w:val="00F1145C"/>
    <w:rsid w:val="00F116B3"/>
    <w:rsid w:val="00F11BEE"/>
    <w:rsid w:val="00F122A5"/>
    <w:rsid w:val="00F1243E"/>
    <w:rsid w:val="00F14352"/>
    <w:rsid w:val="00F151C6"/>
    <w:rsid w:val="00F15806"/>
    <w:rsid w:val="00F15AFB"/>
    <w:rsid w:val="00F162F7"/>
    <w:rsid w:val="00F1708B"/>
    <w:rsid w:val="00F20F33"/>
    <w:rsid w:val="00F215E6"/>
    <w:rsid w:val="00F21721"/>
    <w:rsid w:val="00F24718"/>
    <w:rsid w:val="00F24D72"/>
    <w:rsid w:val="00F2508A"/>
    <w:rsid w:val="00F25C5F"/>
    <w:rsid w:val="00F25C99"/>
    <w:rsid w:val="00F26E5C"/>
    <w:rsid w:val="00F277CB"/>
    <w:rsid w:val="00F278D3"/>
    <w:rsid w:val="00F3000D"/>
    <w:rsid w:val="00F30484"/>
    <w:rsid w:val="00F306E5"/>
    <w:rsid w:val="00F306F2"/>
    <w:rsid w:val="00F3078C"/>
    <w:rsid w:val="00F30996"/>
    <w:rsid w:val="00F30F43"/>
    <w:rsid w:val="00F311EF"/>
    <w:rsid w:val="00F31630"/>
    <w:rsid w:val="00F3166A"/>
    <w:rsid w:val="00F31A6D"/>
    <w:rsid w:val="00F32224"/>
    <w:rsid w:val="00F325F8"/>
    <w:rsid w:val="00F32AD5"/>
    <w:rsid w:val="00F33649"/>
    <w:rsid w:val="00F34449"/>
    <w:rsid w:val="00F34F2C"/>
    <w:rsid w:val="00F35049"/>
    <w:rsid w:val="00F35691"/>
    <w:rsid w:val="00F35873"/>
    <w:rsid w:val="00F36A39"/>
    <w:rsid w:val="00F371CD"/>
    <w:rsid w:val="00F37AFE"/>
    <w:rsid w:val="00F41286"/>
    <w:rsid w:val="00F424E9"/>
    <w:rsid w:val="00F43378"/>
    <w:rsid w:val="00F4459E"/>
    <w:rsid w:val="00F44934"/>
    <w:rsid w:val="00F4593C"/>
    <w:rsid w:val="00F46195"/>
    <w:rsid w:val="00F465DE"/>
    <w:rsid w:val="00F46933"/>
    <w:rsid w:val="00F477C6"/>
    <w:rsid w:val="00F4798B"/>
    <w:rsid w:val="00F503BD"/>
    <w:rsid w:val="00F51ADA"/>
    <w:rsid w:val="00F51FAE"/>
    <w:rsid w:val="00F522A5"/>
    <w:rsid w:val="00F526EA"/>
    <w:rsid w:val="00F53199"/>
    <w:rsid w:val="00F53375"/>
    <w:rsid w:val="00F536A4"/>
    <w:rsid w:val="00F53CE8"/>
    <w:rsid w:val="00F53CEB"/>
    <w:rsid w:val="00F543BF"/>
    <w:rsid w:val="00F54761"/>
    <w:rsid w:val="00F54970"/>
    <w:rsid w:val="00F54D8B"/>
    <w:rsid w:val="00F5532F"/>
    <w:rsid w:val="00F55521"/>
    <w:rsid w:val="00F566D0"/>
    <w:rsid w:val="00F56BC4"/>
    <w:rsid w:val="00F56F7D"/>
    <w:rsid w:val="00F57D52"/>
    <w:rsid w:val="00F57E94"/>
    <w:rsid w:val="00F60088"/>
    <w:rsid w:val="00F6131E"/>
    <w:rsid w:val="00F615BF"/>
    <w:rsid w:val="00F626A8"/>
    <w:rsid w:val="00F63226"/>
    <w:rsid w:val="00F635D9"/>
    <w:rsid w:val="00F640FA"/>
    <w:rsid w:val="00F649EE"/>
    <w:rsid w:val="00F654A5"/>
    <w:rsid w:val="00F65B6C"/>
    <w:rsid w:val="00F65E87"/>
    <w:rsid w:val="00F66B53"/>
    <w:rsid w:val="00F66DBB"/>
    <w:rsid w:val="00F66E4A"/>
    <w:rsid w:val="00F70493"/>
    <w:rsid w:val="00F70A73"/>
    <w:rsid w:val="00F71316"/>
    <w:rsid w:val="00F7136F"/>
    <w:rsid w:val="00F719EC"/>
    <w:rsid w:val="00F72047"/>
    <w:rsid w:val="00F724F0"/>
    <w:rsid w:val="00F72F8E"/>
    <w:rsid w:val="00F7396B"/>
    <w:rsid w:val="00F754E6"/>
    <w:rsid w:val="00F75A54"/>
    <w:rsid w:val="00F76025"/>
    <w:rsid w:val="00F76431"/>
    <w:rsid w:val="00F76F94"/>
    <w:rsid w:val="00F77615"/>
    <w:rsid w:val="00F80168"/>
    <w:rsid w:val="00F80857"/>
    <w:rsid w:val="00F80910"/>
    <w:rsid w:val="00F80B09"/>
    <w:rsid w:val="00F81400"/>
    <w:rsid w:val="00F816B8"/>
    <w:rsid w:val="00F81734"/>
    <w:rsid w:val="00F82245"/>
    <w:rsid w:val="00F825A1"/>
    <w:rsid w:val="00F827F0"/>
    <w:rsid w:val="00F8314D"/>
    <w:rsid w:val="00F83623"/>
    <w:rsid w:val="00F84A7E"/>
    <w:rsid w:val="00F85F2F"/>
    <w:rsid w:val="00F8746F"/>
    <w:rsid w:val="00F87F4D"/>
    <w:rsid w:val="00F90213"/>
    <w:rsid w:val="00F9029C"/>
    <w:rsid w:val="00F90E92"/>
    <w:rsid w:val="00F91186"/>
    <w:rsid w:val="00F917A2"/>
    <w:rsid w:val="00F9281D"/>
    <w:rsid w:val="00F93D05"/>
    <w:rsid w:val="00F94572"/>
    <w:rsid w:val="00F95028"/>
    <w:rsid w:val="00F9535B"/>
    <w:rsid w:val="00F95BCA"/>
    <w:rsid w:val="00F95F98"/>
    <w:rsid w:val="00F961F0"/>
    <w:rsid w:val="00F96EC8"/>
    <w:rsid w:val="00F970FB"/>
    <w:rsid w:val="00F974A6"/>
    <w:rsid w:val="00FA15D6"/>
    <w:rsid w:val="00FA2609"/>
    <w:rsid w:val="00FA26C0"/>
    <w:rsid w:val="00FA2B9D"/>
    <w:rsid w:val="00FA3143"/>
    <w:rsid w:val="00FA4352"/>
    <w:rsid w:val="00FA4773"/>
    <w:rsid w:val="00FA494F"/>
    <w:rsid w:val="00FA49E9"/>
    <w:rsid w:val="00FA5709"/>
    <w:rsid w:val="00FA5D1F"/>
    <w:rsid w:val="00FA6132"/>
    <w:rsid w:val="00FA6A58"/>
    <w:rsid w:val="00FA72E9"/>
    <w:rsid w:val="00FA7790"/>
    <w:rsid w:val="00FA7A7F"/>
    <w:rsid w:val="00FB0406"/>
    <w:rsid w:val="00FB045B"/>
    <w:rsid w:val="00FB0BD7"/>
    <w:rsid w:val="00FB0F82"/>
    <w:rsid w:val="00FB19A7"/>
    <w:rsid w:val="00FB1C67"/>
    <w:rsid w:val="00FB1D05"/>
    <w:rsid w:val="00FB28A1"/>
    <w:rsid w:val="00FB2C33"/>
    <w:rsid w:val="00FB3129"/>
    <w:rsid w:val="00FB3456"/>
    <w:rsid w:val="00FB36C7"/>
    <w:rsid w:val="00FB43A3"/>
    <w:rsid w:val="00FB4D0C"/>
    <w:rsid w:val="00FB4D4A"/>
    <w:rsid w:val="00FB5611"/>
    <w:rsid w:val="00FB5AD4"/>
    <w:rsid w:val="00FB6198"/>
    <w:rsid w:val="00FC01A4"/>
    <w:rsid w:val="00FC16D1"/>
    <w:rsid w:val="00FC28EA"/>
    <w:rsid w:val="00FC2B89"/>
    <w:rsid w:val="00FC2DD6"/>
    <w:rsid w:val="00FC3303"/>
    <w:rsid w:val="00FC345E"/>
    <w:rsid w:val="00FC38EA"/>
    <w:rsid w:val="00FC3A07"/>
    <w:rsid w:val="00FC3B1E"/>
    <w:rsid w:val="00FC6088"/>
    <w:rsid w:val="00FC61A7"/>
    <w:rsid w:val="00FC7282"/>
    <w:rsid w:val="00FD0090"/>
    <w:rsid w:val="00FD1005"/>
    <w:rsid w:val="00FD1028"/>
    <w:rsid w:val="00FD10F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108F"/>
    <w:rsid w:val="00FE2E77"/>
    <w:rsid w:val="00FE30A9"/>
    <w:rsid w:val="00FE327B"/>
    <w:rsid w:val="00FE3667"/>
    <w:rsid w:val="00FE40F9"/>
    <w:rsid w:val="00FE40FC"/>
    <w:rsid w:val="00FE47D4"/>
    <w:rsid w:val="00FE4E2A"/>
    <w:rsid w:val="00FE4F9E"/>
    <w:rsid w:val="00FE5AEE"/>
    <w:rsid w:val="00FE7FE6"/>
    <w:rsid w:val="00FF01A7"/>
    <w:rsid w:val="00FF03ED"/>
    <w:rsid w:val="00FF0627"/>
    <w:rsid w:val="00FF0BBC"/>
    <w:rsid w:val="00FF12BB"/>
    <w:rsid w:val="00FF1B7B"/>
    <w:rsid w:val="00FF2FFB"/>
    <w:rsid w:val="00FF3E03"/>
    <w:rsid w:val="00FF4805"/>
    <w:rsid w:val="00FF4C1D"/>
    <w:rsid w:val="00FF4E63"/>
    <w:rsid w:val="00FF5059"/>
    <w:rsid w:val="00FF5E81"/>
    <w:rsid w:val="00FF71B6"/>
    <w:rsid w:val="00FF71CB"/>
    <w:rsid w:val="00FF778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colab.research.google.com/" TargetMode="External"/><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 Id="rId5" Type="http://schemas.openxmlformats.org/officeDocument/2006/relationships/hyperlink" Target="https://www.google.com/drive/" TargetMode="External"/><Relationship Id="rId4" Type="http://schemas.openxmlformats.org/officeDocument/2006/relationships/hyperlink" Target="https://jupyter.or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
      <w:docPartPr>
        <w:name w:val="5EAE2CB090BF40109643A45654745412"/>
        <w:category>
          <w:name w:val="Allgemein"/>
          <w:gallery w:val="placeholder"/>
        </w:category>
        <w:types>
          <w:type w:val="bbPlcHdr"/>
        </w:types>
        <w:behaviors>
          <w:behavior w:val="content"/>
        </w:behaviors>
        <w:guid w:val="{F3E631D3-44EA-48A4-BF7C-9FF8F511C9C2}"/>
      </w:docPartPr>
      <w:docPartBody>
        <w:p w:rsidR="00045187" w:rsidRDefault="008979AA" w:rsidP="008979AA">
          <w:pPr>
            <w:pStyle w:val="5EAE2CB090BF40109643A45654745412"/>
          </w:pPr>
          <w:r w:rsidRPr="001539C1">
            <w:rPr>
              <w:rStyle w:val="Platzhaltertext"/>
            </w:rPr>
            <w:t>Klicken oder tippen Sie hier, um Text einzugeben.</w:t>
          </w:r>
        </w:p>
      </w:docPartBody>
    </w:docPart>
    <w:docPart>
      <w:docPartPr>
        <w:name w:val="54F521EEAFC04ECF8C9BA82114FAA25D"/>
        <w:category>
          <w:name w:val="Allgemein"/>
          <w:gallery w:val="placeholder"/>
        </w:category>
        <w:types>
          <w:type w:val="bbPlcHdr"/>
        </w:types>
        <w:behaviors>
          <w:behavior w:val="content"/>
        </w:behaviors>
        <w:guid w:val="{4FE3339C-2001-4C93-8183-B9ACF0027C5F}"/>
      </w:docPartPr>
      <w:docPartBody>
        <w:p w:rsidR="00984D7F" w:rsidRDefault="00677B4F" w:rsidP="00677B4F">
          <w:pPr>
            <w:pStyle w:val="54F521EEAFC04ECF8C9BA82114FAA25D"/>
          </w:pPr>
          <w:r w:rsidRPr="001539C1">
            <w:rPr>
              <w:rStyle w:val="Platzhaltertext"/>
            </w:rPr>
            <w:t>Klicken oder tippen Sie hier, um Text einzugeben.</w:t>
          </w:r>
        </w:p>
      </w:docPartBody>
    </w:docPart>
    <w:docPart>
      <w:docPartPr>
        <w:name w:val="4A7F248EAFEC494EABBEA32CCBF8623D"/>
        <w:category>
          <w:name w:val="Allgemein"/>
          <w:gallery w:val="placeholder"/>
        </w:category>
        <w:types>
          <w:type w:val="bbPlcHdr"/>
        </w:types>
        <w:behaviors>
          <w:behavior w:val="content"/>
        </w:behaviors>
        <w:guid w:val="{5C65C714-5710-4317-A965-1C697F6EF53E}"/>
      </w:docPartPr>
      <w:docPartBody>
        <w:p w:rsidR="006B386D" w:rsidRDefault="00984D7F" w:rsidP="00984D7F">
          <w:pPr>
            <w:pStyle w:val="4A7F248EAFEC494EABBEA32CCBF8623D"/>
          </w:pPr>
          <w:r w:rsidRPr="001539C1">
            <w:rPr>
              <w:rStyle w:val="Platzhaltertext"/>
            </w:rPr>
            <w:t>Klicken oder tippen Sie hier, um Text einzugeben.</w:t>
          </w:r>
        </w:p>
      </w:docPartBody>
    </w:docPart>
    <w:docPart>
      <w:docPartPr>
        <w:name w:val="59210498912946FAAAAB0F35D3F65EEC"/>
        <w:category>
          <w:name w:val="Allgemein"/>
          <w:gallery w:val="placeholder"/>
        </w:category>
        <w:types>
          <w:type w:val="bbPlcHdr"/>
        </w:types>
        <w:behaviors>
          <w:behavior w:val="content"/>
        </w:behaviors>
        <w:guid w:val="{4463B521-5130-4834-9256-4DD91512709E}"/>
      </w:docPartPr>
      <w:docPartBody>
        <w:p w:rsidR="006B386D" w:rsidRDefault="00984D7F" w:rsidP="00984D7F">
          <w:pPr>
            <w:pStyle w:val="59210498912946FAAAAB0F35D3F65EEC"/>
          </w:pPr>
          <w:r w:rsidRPr="001539C1">
            <w:rPr>
              <w:rStyle w:val="Platzhaltertext"/>
            </w:rPr>
            <w:t>Klicken oder tippen Sie hier, um Text einzugeben.</w:t>
          </w:r>
        </w:p>
      </w:docPartBody>
    </w:docPart>
    <w:docPart>
      <w:docPartPr>
        <w:name w:val="F78C20A25BE4454CB8654EDDD52C23BF"/>
        <w:category>
          <w:name w:val="Allgemein"/>
          <w:gallery w:val="placeholder"/>
        </w:category>
        <w:types>
          <w:type w:val="bbPlcHdr"/>
        </w:types>
        <w:behaviors>
          <w:behavior w:val="content"/>
        </w:behaviors>
        <w:guid w:val="{F6257F6E-EC4D-4604-ABBB-7714D6D11A3A}"/>
      </w:docPartPr>
      <w:docPartBody>
        <w:p w:rsidR="00DD715A" w:rsidRDefault="00644357" w:rsidP="00644357">
          <w:pPr>
            <w:pStyle w:val="F78C20A25BE4454CB8654EDDD52C23BF"/>
          </w:pPr>
          <w:r w:rsidRPr="001539C1">
            <w:rPr>
              <w:rStyle w:val="Platzhaltertext"/>
            </w:rPr>
            <w:t>Klicken oder tippen Sie hier, um Text einzugeben.</w:t>
          </w:r>
        </w:p>
      </w:docPartBody>
    </w:docPart>
    <w:docPart>
      <w:docPartPr>
        <w:name w:val="114D0CA4619E4D7BA9653A299A9631E1"/>
        <w:category>
          <w:name w:val="Allgemein"/>
          <w:gallery w:val="placeholder"/>
        </w:category>
        <w:types>
          <w:type w:val="bbPlcHdr"/>
        </w:types>
        <w:behaviors>
          <w:behavior w:val="content"/>
        </w:behaviors>
        <w:guid w:val="{AF2CBC79-E833-4EDC-8360-118F0BBEBE22}"/>
      </w:docPartPr>
      <w:docPartBody>
        <w:p w:rsidR="002540C4" w:rsidRDefault="00D85E65" w:rsidP="00D85E65">
          <w:pPr>
            <w:pStyle w:val="114D0CA4619E4D7BA9653A299A9631E1"/>
          </w:pPr>
          <w:r w:rsidRPr="001539C1">
            <w:rPr>
              <w:rStyle w:val="Platzhaltertext"/>
            </w:rPr>
            <w:t>Klicken oder tippen Sie hier, um Text einzugeben.</w:t>
          </w:r>
        </w:p>
      </w:docPartBody>
    </w:docPart>
    <w:docPart>
      <w:docPartPr>
        <w:name w:val="5553B6F77F82444CBE32CD86C5C57D1C"/>
        <w:category>
          <w:name w:val="Allgemein"/>
          <w:gallery w:val="placeholder"/>
        </w:category>
        <w:types>
          <w:type w:val="bbPlcHdr"/>
        </w:types>
        <w:behaviors>
          <w:behavior w:val="content"/>
        </w:behaviors>
        <w:guid w:val="{47791B47-F6A8-48D8-AA93-71D40631AE25}"/>
      </w:docPartPr>
      <w:docPartBody>
        <w:p w:rsidR="002540C4" w:rsidRDefault="00D85E65" w:rsidP="00D85E65">
          <w:pPr>
            <w:pStyle w:val="5553B6F77F82444CBE32CD86C5C57D1C"/>
          </w:pPr>
          <w:r w:rsidRPr="001539C1">
            <w:rPr>
              <w:rStyle w:val="Platzhaltertext"/>
            </w:rPr>
            <w:t>Klicken oder tippen Sie hier, um Text einzugeben.</w:t>
          </w:r>
        </w:p>
      </w:docPartBody>
    </w:docPart>
    <w:docPart>
      <w:docPartPr>
        <w:name w:val="06D99E5BE8264C8E8D3FB900A10123FB"/>
        <w:category>
          <w:name w:val="Allgemein"/>
          <w:gallery w:val="placeholder"/>
        </w:category>
        <w:types>
          <w:type w:val="bbPlcHdr"/>
        </w:types>
        <w:behaviors>
          <w:behavior w:val="content"/>
        </w:behaviors>
        <w:guid w:val="{ECA5F15A-0277-4A2C-9050-46C92C4AF765}"/>
      </w:docPartPr>
      <w:docPartBody>
        <w:p w:rsidR="002540C4" w:rsidRDefault="00D85E65" w:rsidP="00D85E65">
          <w:pPr>
            <w:pStyle w:val="06D99E5BE8264C8E8D3FB900A10123FB"/>
          </w:pPr>
          <w:r w:rsidRPr="001539C1">
            <w:rPr>
              <w:rStyle w:val="Platzhaltertext"/>
            </w:rPr>
            <w:t>Klicken oder tippen Sie hier, um Text einzugeben.</w:t>
          </w:r>
        </w:p>
      </w:docPartBody>
    </w:docPart>
    <w:docPart>
      <w:docPartPr>
        <w:name w:val="E5B08A47C3CB44B4834D9F0945FE2748"/>
        <w:category>
          <w:name w:val="Allgemein"/>
          <w:gallery w:val="placeholder"/>
        </w:category>
        <w:types>
          <w:type w:val="bbPlcHdr"/>
        </w:types>
        <w:behaviors>
          <w:behavior w:val="content"/>
        </w:behaviors>
        <w:guid w:val="{D7A00C25-2DC7-4FBD-8FE9-828BED9BE974}"/>
      </w:docPartPr>
      <w:docPartBody>
        <w:p w:rsidR="00000000" w:rsidRDefault="00511113" w:rsidP="00511113">
          <w:pPr>
            <w:pStyle w:val="E5B08A47C3CB44B4834D9F0945FE2748"/>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257"/>
    <w:rsid w:val="0002271A"/>
    <w:rsid w:val="00045187"/>
    <w:rsid w:val="000517E8"/>
    <w:rsid w:val="000561FE"/>
    <w:rsid w:val="00063AFE"/>
    <w:rsid w:val="0007176C"/>
    <w:rsid w:val="000721DC"/>
    <w:rsid w:val="0007361F"/>
    <w:rsid w:val="00086D08"/>
    <w:rsid w:val="00091C32"/>
    <w:rsid w:val="000C46AF"/>
    <w:rsid w:val="000D0EAC"/>
    <w:rsid w:val="000E72F7"/>
    <w:rsid w:val="000E7C4A"/>
    <w:rsid w:val="001361B6"/>
    <w:rsid w:val="00154FF1"/>
    <w:rsid w:val="00155051"/>
    <w:rsid w:val="00174153"/>
    <w:rsid w:val="001E4089"/>
    <w:rsid w:val="001F15A4"/>
    <w:rsid w:val="001F5317"/>
    <w:rsid w:val="002121EE"/>
    <w:rsid w:val="00222A67"/>
    <w:rsid w:val="00226B6C"/>
    <w:rsid w:val="00230A1D"/>
    <w:rsid w:val="0023449D"/>
    <w:rsid w:val="00237510"/>
    <w:rsid w:val="002540C4"/>
    <w:rsid w:val="002600D5"/>
    <w:rsid w:val="00262462"/>
    <w:rsid w:val="00265802"/>
    <w:rsid w:val="002822C4"/>
    <w:rsid w:val="002906D5"/>
    <w:rsid w:val="002917A8"/>
    <w:rsid w:val="002B607B"/>
    <w:rsid w:val="002D38FD"/>
    <w:rsid w:val="002E5206"/>
    <w:rsid w:val="002E7081"/>
    <w:rsid w:val="002F13B1"/>
    <w:rsid w:val="002F153D"/>
    <w:rsid w:val="00331DFC"/>
    <w:rsid w:val="00332CCA"/>
    <w:rsid w:val="00341863"/>
    <w:rsid w:val="003519B4"/>
    <w:rsid w:val="00376779"/>
    <w:rsid w:val="003E33A5"/>
    <w:rsid w:val="003E495D"/>
    <w:rsid w:val="003E4CC6"/>
    <w:rsid w:val="003E5B3C"/>
    <w:rsid w:val="003F47FA"/>
    <w:rsid w:val="00401DC3"/>
    <w:rsid w:val="004107FB"/>
    <w:rsid w:val="00415F05"/>
    <w:rsid w:val="00426E57"/>
    <w:rsid w:val="00431726"/>
    <w:rsid w:val="004357FA"/>
    <w:rsid w:val="00445263"/>
    <w:rsid w:val="00460FEC"/>
    <w:rsid w:val="00474BE0"/>
    <w:rsid w:val="00475D64"/>
    <w:rsid w:val="004A0724"/>
    <w:rsid w:val="004A5E1A"/>
    <w:rsid w:val="004D0263"/>
    <w:rsid w:val="004D4133"/>
    <w:rsid w:val="004D690A"/>
    <w:rsid w:val="004F05A9"/>
    <w:rsid w:val="004F220C"/>
    <w:rsid w:val="00511113"/>
    <w:rsid w:val="0052177A"/>
    <w:rsid w:val="00527D14"/>
    <w:rsid w:val="00532BF5"/>
    <w:rsid w:val="00546C05"/>
    <w:rsid w:val="005507CD"/>
    <w:rsid w:val="0056286C"/>
    <w:rsid w:val="005A0078"/>
    <w:rsid w:val="005C4000"/>
    <w:rsid w:val="00642D84"/>
    <w:rsid w:val="00644357"/>
    <w:rsid w:val="00651F56"/>
    <w:rsid w:val="006668C6"/>
    <w:rsid w:val="00671DF8"/>
    <w:rsid w:val="00677B4F"/>
    <w:rsid w:val="006808FD"/>
    <w:rsid w:val="0069061B"/>
    <w:rsid w:val="006960C2"/>
    <w:rsid w:val="006966CE"/>
    <w:rsid w:val="006B386D"/>
    <w:rsid w:val="006B3B9A"/>
    <w:rsid w:val="006D03DF"/>
    <w:rsid w:val="006E7C32"/>
    <w:rsid w:val="00702244"/>
    <w:rsid w:val="0074693A"/>
    <w:rsid w:val="007711FE"/>
    <w:rsid w:val="007716B6"/>
    <w:rsid w:val="0077515C"/>
    <w:rsid w:val="0079773D"/>
    <w:rsid w:val="007A4D35"/>
    <w:rsid w:val="007D5343"/>
    <w:rsid w:val="007F0765"/>
    <w:rsid w:val="007F5B29"/>
    <w:rsid w:val="00822988"/>
    <w:rsid w:val="00830156"/>
    <w:rsid w:val="008302D9"/>
    <w:rsid w:val="008509C3"/>
    <w:rsid w:val="00852B49"/>
    <w:rsid w:val="008674B2"/>
    <w:rsid w:val="00884EF3"/>
    <w:rsid w:val="008979AA"/>
    <w:rsid w:val="008C1EEF"/>
    <w:rsid w:val="008C465C"/>
    <w:rsid w:val="008C4CF5"/>
    <w:rsid w:val="008E4DD8"/>
    <w:rsid w:val="00920E97"/>
    <w:rsid w:val="00927711"/>
    <w:rsid w:val="00947EFA"/>
    <w:rsid w:val="00961419"/>
    <w:rsid w:val="009643B5"/>
    <w:rsid w:val="00965428"/>
    <w:rsid w:val="00982620"/>
    <w:rsid w:val="009833F8"/>
    <w:rsid w:val="00984D7F"/>
    <w:rsid w:val="0098561E"/>
    <w:rsid w:val="009864D8"/>
    <w:rsid w:val="009928AB"/>
    <w:rsid w:val="009B45D0"/>
    <w:rsid w:val="009B5CE6"/>
    <w:rsid w:val="009D3CAA"/>
    <w:rsid w:val="00A0338F"/>
    <w:rsid w:val="00A06378"/>
    <w:rsid w:val="00A35BA1"/>
    <w:rsid w:val="00A413E2"/>
    <w:rsid w:val="00A724DC"/>
    <w:rsid w:val="00A72D13"/>
    <w:rsid w:val="00A830CE"/>
    <w:rsid w:val="00A87899"/>
    <w:rsid w:val="00AD3264"/>
    <w:rsid w:val="00AF4776"/>
    <w:rsid w:val="00B06C97"/>
    <w:rsid w:val="00B110D3"/>
    <w:rsid w:val="00B318E4"/>
    <w:rsid w:val="00B36B3D"/>
    <w:rsid w:val="00B45C24"/>
    <w:rsid w:val="00B50600"/>
    <w:rsid w:val="00B51D60"/>
    <w:rsid w:val="00B6423D"/>
    <w:rsid w:val="00B67174"/>
    <w:rsid w:val="00B7621D"/>
    <w:rsid w:val="00B84EEC"/>
    <w:rsid w:val="00BA14BF"/>
    <w:rsid w:val="00BB3748"/>
    <w:rsid w:val="00BD4FFA"/>
    <w:rsid w:val="00BD5F93"/>
    <w:rsid w:val="00BF3E96"/>
    <w:rsid w:val="00C018E4"/>
    <w:rsid w:val="00C04341"/>
    <w:rsid w:val="00C1765B"/>
    <w:rsid w:val="00C631FD"/>
    <w:rsid w:val="00C72B03"/>
    <w:rsid w:val="00C93DBD"/>
    <w:rsid w:val="00CB0BD5"/>
    <w:rsid w:val="00CB18FE"/>
    <w:rsid w:val="00CC507D"/>
    <w:rsid w:val="00CD2FBF"/>
    <w:rsid w:val="00CE2381"/>
    <w:rsid w:val="00D00A9E"/>
    <w:rsid w:val="00D243D8"/>
    <w:rsid w:val="00D63021"/>
    <w:rsid w:val="00D700D3"/>
    <w:rsid w:val="00D805FB"/>
    <w:rsid w:val="00D85E65"/>
    <w:rsid w:val="00DA429B"/>
    <w:rsid w:val="00DC007E"/>
    <w:rsid w:val="00DD715A"/>
    <w:rsid w:val="00DE1D30"/>
    <w:rsid w:val="00DE468C"/>
    <w:rsid w:val="00DE57A7"/>
    <w:rsid w:val="00DF597A"/>
    <w:rsid w:val="00E0001C"/>
    <w:rsid w:val="00E1199E"/>
    <w:rsid w:val="00E14CE1"/>
    <w:rsid w:val="00E30CE6"/>
    <w:rsid w:val="00E32FD4"/>
    <w:rsid w:val="00E61756"/>
    <w:rsid w:val="00E62819"/>
    <w:rsid w:val="00E7132F"/>
    <w:rsid w:val="00E83822"/>
    <w:rsid w:val="00E86714"/>
    <w:rsid w:val="00E91EF4"/>
    <w:rsid w:val="00E97271"/>
    <w:rsid w:val="00EA44F6"/>
    <w:rsid w:val="00F13E88"/>
    <w:rsid w:val="00F14792"/>
    <w:rsid w:val="00F21ED2"/>
    <w:rsid w:val="00F45EC1"/>
    <w:rsid w:val="00F50159"/>
    <w:rsid w:val="00F5494C"/>
    <w:rsid w:val="00F60522"/>
    <w:rsid w:val="00F616FE"/>
    <w:rsid w:val="00F677E9"/>
    <w:rsid w:val="00F76F8E"/>
    <w:rsid w:val="00F82E55"/>
    <w:rsid w:val="00F86A85"/>
    <w:rsid w:val="00F87CF7"/>
    <w:rsid w:val="00FC6588"/>
    <w:rsid w:val="00FC6A8F"/>
    <w:rsid w:val="00FD11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11113"/>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 w:type="paragraph" w:customStyle="1" w:styleId="5EAE2CB090BF40109643A45654745412">
    <w:name w:val="5EAE2CB090BF40109643A45654745412"/>
    <w:rsid w:val="008979AA"/>
  </w:style>
  <w:style w:type="paragraph" w:customStyle="1" w:styleId="54F521EEAFC04ECF8C9BA82114FAA25D">
    <w:name w:val="54F521EEAFC04ECF8C9BA82114FAA25D"/>
    <w:rsid w:val="00677B4F"/>
  </w:style>
  <w:style w:type="paragraph" w:customStyle="1" w:styleId="4A7F248EAFEC494EABBEA32CCBF8623D">
    <w:name w:val="4A7F248EAFEC494EABBEA32CCBF8623D"/>
    <w:rsid w:val="00984D7F"/>
  </w:style>
  <w:style w:type="paragraph" w:customStyle="1" w:styleId="59210498912946FAAAAB0F35D3F65EEC">
    <w:name w:val="59210498912946FAAAAB0F35D3F65EEC"/>
    <w:rsid w:val="00984D7F"/>
  </w:style>
  <w:style w:type="paragraph" w:customStyle="1" w:styleId="F78C20A25BE4454CB8654EDDD52C23BF">
    <w:name w:val="F78C20A25BE4454CB8654EDDD52C23BF"/>
    <w:rsid w:val="00644357"/>
  </w:style>
  <w:style w:type="paragraph" w:customStyle="1" w:styleId="C3E37C731D384BC082BD8F9E4208FCA4">
    <w:name w:val="C3E37C731D384BC082BD8F9E4208FCA4"/>
    <w:rsid w:val="00C04341"/>
  </w:style>
  <w:style w:type="paragraph" w:customStyle="1" w:styleId="114D0CA4619E4D7BA9653A299A9631E1">
    <w:name w:val="114D0CA4619E4D7BA9653A299A9631E1"/>
    <w:rsid w:val="00D85E65"/>
  </w:style>
  <w:style w:type="paragraph" w:customStyle="1" w:styleId="5553B6F77F82444CBE32CD86C5C57D1C">
    <w:name w:val="5553B6F77F82444CBE32CD86C5C57D1C"/>
    <w:rsid w:val="00D85E65"/>
  </w:style>
  <w:style w:type="paragraph" w:customStyle="1" w:styleId="06D99E5BE8264C8E8D3FB900A10123FB">
    <w:name w:val="06D99E5BE8264C8E8D3FB900A10123FB"/>
    <w:rsid w:val="00D85E65"/>
  </w:style>
  <w:style w:type="paragraph" w:customStyle="1" w:styleId="E5B08A47C3CB44B4834D9F0945FE2748">
    <w:name w:val="E5B08A47C3CB44B4834D9F0945FE2748"/>
    <w:rsid w:val="0051111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3</Pages>
  <Words>290124</Words>
  <Characters>1653709</Characters>
  <Application>Microsoft Office Word</Application>
  <DocSecurity>0</DocSecurity>
  <Lines>13780</Lines>
  <Paragraphs>387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39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21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1">
    <vt:lpwstr>6.5.0.0</vt:lpwstr>
  </property>
  <property fmtid="{D5CDD505-2E9C-101B-9397-08002B2CF9AE}" pid="16" name="CitaviDocumentProperty_8">
    <vt:lpwstr>E:\Studium\Bachelorarbeit - CookBERT\Github Repo\CookBERT\literature\CookBERT_Citavi\CookBERT_Citavi.ctv6</vt:lpwstr>
  </property>
</Properties>
</file>